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2242C" w14:textId="77777777" w:rsidR="0013128E" w:rsidRDefault="0013128E" w:rsidP="0065572F">
      <w:pPr>
        <w:spacing w:line="259" w:lineRule="auto"/>
        <w:jc w:val="center"/>
        <w:rPr>
          <w:sz w:val="32"/>
        </w:rPr>
      </w:pPr>
    </w:p>
    <w:p w14:paraId="4EB7EDD0" w14:textId="77777777" w:rsidR="0013128E" w:rsidRDefault="0013128E" w:rsidP="0065572F">
      <w:pPr>
        <w:spacing w:line="259" w:lineRule="auto"/>
        <w:jc w:val="center"/>
        <w:rPr>
          <w:sz w:val="32"/>
        </w:rPr>
      </w:pPr>
    </w:p>
    <w:p w14:paraId="6DE3EAF8" w14:textId="77777777" w:rsidR="0013128E" w:rsidRDefault="0013128E" w:rsidP="0065572F">
      <w:pPr>
        <w:spacing w:line="259" w:lineRule="auto"/>
        <w:jc w:val="center"/>
        <w:rPr>
          <w:sz w:val="32"/>
        </w:rPr>
      </w:pPr>
    </w:p>
    <w:p w14:paraId="233763EF" w14:textId="012B1C28" w:rsidR="0065572F" w:rsidRPr="0065572F" w:rsidRDefault="0065572F" w:rsidP="0065572F">
      <w:pPr>
        <w:spacing w:line="259" w:lineRule="auto"/>
        <w:jc w:val="center"/>
        <w:rPr>
          <w:sz w:val="32"/>
        </w:rPr>
      </w:pPr>
      <w:r w:rsidRPr="0065572F">
        <w:rPr>
          <w:sz w:val="32"/>
        </w:rPr>
        <w:t>Informatics Institute of Technology</w:t>
      </w:r>
    </w:p>
    <w:p w14:paraId="47CBA36A" w14:textId="093F8AF1" w:rsidR="0065572F" w:rsidRPr="0065572F" w:rsidRDefault="0065572F" w:rsidP="0065572F">
      <w:pPr>
        <w:spacing w:line="259" w:lineRule="auto"/>
        <w:jc w:val="center"/>
        <w:rPr>
          <w:sz w:val="32"/>
        </w:rPr>
      </w:pPr>
      <w:r w:rsidRPr="0065572F">
        <w:rPr>
          <w:sz w:val="32"/>
        </w:rPr>
        <w:t>In Collaboration With</w:t>
      </w:r>
    </w:p>
    <w:p w14:paraId="1C506C2F" w14:textId="65C1FA5E" w:rsidR="0065572F" w:rsidRDefault="0065572F" w:rsidP="0065572F">
      <w:pPr>
        <w:spacing w:line="259" w:lineRule="auto"/>
        <w:jc w:val="center"/>
        <w:rPr>
          <w:sz w:val="32"/>
        </w:rPr>
      </w:pPr>
      <w:r w:rsidRPr="0065572F">
        <w:rPr>
          <w:sz w:val="32"/>
        </w:rPr>
        <w:t>University of Westminster, UK</w:t>
      </w:r>
    </w:p>
    <w:p w14:paraId="5DAED88A" w14:textId="77777777" w:rsidR="0065572F" w:rsidRPr="0065572F" w:rsidRDefault="0065572F" w:rsidP="0065572F">
      <w:pPr>
        <w:spacing w:line="259" w:lineRule="auto"/>
        <w:jc w:val="center"/>
        <w:rPr>
          <w:sz w:val="32"/>
        </w:rPr>
      </w:pPr>
    </w:p>
    <w:p w14:paraId="5452FE85" w14:textId="7C362E8C" w:rsidR="0065572F" w:rsidRPr="0065572F" w:rsidRDefault="0065572F" w:rsidP="0065572F">
      <w:pPr>
        <w:spacing w:line="259" w:lineRule="auto"/>
        <w:jc w:val="center"/>
        <w:rPr>
          <w:b/>
          <w:sz w:val="32"/>
        </w:rPr>
      </w:pPr>
      <w:r w:rsidRPr="0065572F">
        <w:rPr>
          <w:b/>
          <w:sz w:val="32"/>
        </w:rPr>
        <w:t>“</w:t>
      </w:r>
      <w:proofErr w:type="spellStart"/>
      <w:r w:rsidRPr="0065572F">
        <w:rPr>
          <w:b/>
          <w:sz w:val="32"/>
        </w:rPr>
        <w:t>TransformVector</w:t>
      </w:r>
      <w:proofErr w:type="spellEnd"/>
      <w:r w:rsidRPr="0065572F">
        <w:rPr>
          <w:b/>
          <w:sz w:val="32"/>
        </w:rPr>
        <w:t>”</w:t>
      </w:r>
    </w:p>
    <w:p w14:paraId="4DC2DBF0" w14:textId="17B611A8" w:rsidR="0065572F" w:rsidRDefault="0065572F" w:rsidP="0065572F">
      <w:pPr>
        <w:spacing w:line="259" w:lineRule="auto"/>
        <w:jc w:val="center"/>
        <w:rPr>
          <w:b/>
          <w:sz w:val="32"/>
        </w:rPr>
      </w:pPr>
      <w:r w:rsidRPr="0065572F">
        <w:rPr>
          <w:b/>
          <w:sz w:val="32"/>
        </w:rPr>
        <w:t>An automated raster to vector conversion platform for GIS (Geographical Information Systems)</w:t>
      </w:r>
    </w:p>
    <w:p w14:paraId="3ED0269C" w14:textId="77777777" w:rsidR="0065572F" w:rsidRPr="0065572F" w:rsidRDefault="0065572F" w:rsidP="0065572F">
      <w:pPr>
        <w:spacing w:line="259" w:lineRule="auto"/>
        <w:jc w:val="center"/>
        <w:rPr>
          <w:b/>
          <w:sz w:val="32"/>
        </w:rPr>
      </w:pPr>
    </w:p>
    <w:p w14:paraId="1C8DE31A" w14:textId="165B75CC" w:rsidR="0065572F" w:rsidRPr="0065572F" w:rsidRDefault="0065572F" w:rsidP="0065572F">
      <w:pPr>
        <w:spacing w:line="259" w:lineRule="auto"/>
        <w:jc w:val="center"/>
        <w:rPr>
          <w:sz w:val="32"/>
        </w:rPr>
      </w:pPr>
      <w:r w:rsidRPr="0065572F">
        <w:rPr>
          <w:sz w:val="32"/>
        </w:rPr>
        <w:t>A dissertation by</w:t>
      </w:r>
    </w:p>
    <w:p w14:paraId="0A4E2D5F" w14:textId="5265FA93" w:rsidR="0065572F" w:rsidRDefault="0065572F" w:rsidP="0065572F">
      <w:pPr>
        <w:spacing w:line="259" w:lineRule="auto"/>
        <w:jc w:val="center"/>
        <w:rPr>
          <w:sz w:val="32"/>
        </w:rPr>
      </w:pPr>
      <w:r w:rsidRPr="0065572F">
        <w:rPr>
          <w:sz w:val="32"/>
        </w:rPr>
        <w:t>Damodaran Dillon Thisaru Lakshman</w:t>
      </w:r>
    </w:p>
    <w:p w14:paraId="2D4AB351" w14:textId="77777777" w:rsidR="0065572F" w:rsidRPr="0065572F" w:rsidRDefault="0065572F" w:rsidP="0065572F">
      <w:pPr>
        <w:spacing w:line="259" w:lineRule="auto"/>
        <w:jc w:val="center"/>
        <w:rPr>
          <w:sz w:val="32"/>
        </w:rPr>
      </w:pPr>
    </w:p>
    <w:p w14:paraId="742F4F94" w14:textId="77777777" w:rsidR="0065572F" w:rsidRPr="0065572F" w:rsidRDefault="0065572F" w:rsidP="0065572F">
      <w:pPr>
        <w:spacing w:line="259" w:lineRule="auto"/>
        <w:jc w:val="center"/>
        <w:rPr>
          <w:sz w:val="32"/>
        </w:rPr>
      </w:pPr>
      <w:r w:rsidRPr="0065572F">
        <w:rPr>
          <w:sz w:val="32"/>
        </w:rPr>
        <w:t>Supervised By</w:t>
      </w:r>
    </w:p>
    <w:p w14:paraId="560CD833" w14:textId="19542F79" w:rsidR="0065572F" w:rsidRDefault="0065572F" w:rsidP="0065572F">
      <w:pPr>
        <w:spacing w:line="259" w:lineRule="auto"/>
        <w:jc w:val="center"/>
        <w:rPr>
          <w:sz w:val="32"/>
        </w:rPr>
      </w:pPr>
      <w:r w:rsidRPr="0065572F">
        <w:rPr>
          <w:sz w:val="32"/>
        </w:rPr>
        <w:t xml:space="preserve">Mr. </w:t>
      </w:r>
      <w:proofErr w:type="spellStart"/>
      <w:r w:rsidRPr="0065572F">
        <w:rPr>
          <w:sz w:val="32"/>
        </w:rPr>
        <w:t>Pumudu</w:t>
      </w:r>
      <w:proofErr w:type="spellEnd"/>
      <w:r w:rsidRPr="0065572F">
        <w:rPr>
          <w:sz w:val="32"/>
        </w:rPr>
        <w:t xml:space="preserve"> Fernando</w:t>
      </w:r>
    </w:p>
    <w:p w14:paraId="4DADF58B" w14:textId="77777777" w:rsidR="0065572F" w:rsidRPr="0065572F" w:rsidRDefault="0065572F" w:rsidP="0065572F">
      <w:pPr>
        <w:spacing w:line="259" w:lineRule="auto"/>
        <w:jc w:val="center"/>
        <w:rPr>
          <w:sz w:val="32"/>
        </w:rPr>
      </w:pPr>
    </w:p>
    <w:p w14:paraId="45CF0B0C" w14:textId="77777777" w:rsidR="0065572F" w:rsidRPr="0065572F" w:rsidRDefault="0065572F" w:rsidP="0065572F">
      <w:pPr>
        <w:spacing w:line="259" w:lineRule="auto"/>
        <w:jc w:val="center"/>
        <w:rPr>
          <w:sz w:val="32"/>
        </w:rPr>
      </w:pPr>
      <w:r w:rsidRPr="0065572F">
        <w:rPr>
          <w:sz w:val="32"/>
        </w:rPr>
        <w:t>Submitted in partial fulfilment of the requirements for the</w:t>
      </w:r>
    </w:p>
    <w:p w14:paraId="32E7A221" w14:textId="75EED7DD" w:rsidR="0065572F" w:rsidRPr="0065572F" w:rsidRDefault="0065572F" w:rsidP="0065572F">
      <w:pPr>
        <w:spacing w:line="259" w:lineRule="auto"/>
        <w:jc w:val="center"/>
        <w:rPr>
          <w:sz w:val="32"/>
        </w:rPr>
      </w:pPr>
      <w:r w:rsidRPr="0065572F">
        <w:rPr>
          <w:sz w:val="32"/>
        </w:rPr>
        <w:t>BSc (Hons) Computer Science</w:t>
      </w:r>
    </w:p>
    <w:p w14:paraId="7B438C80" w14:textId="77777777" w:rsidR="0065572F" w:rsidRPr="0065572F" w:rsidRDefault="0065572F" w:rsidP="0065572F">
      <w:pPr>
        <w:spacing w:line="259" w:lineRule="auto"/>
        <w:jc w:val="center"/>
        <w:rPr>
          <w:sz w:val="32"/>
        </w:rPr>
      </w:pPr>
      <w:r w:rsidRPr="0065572F">
        <w:rPr>
          <w:sz w:val="32"/>
        </w:rPr>
        <w:t>Department of Computing</w:t>
      </w:r>
    </w:p>
    <w:p w14:paraId="58727CD2" w14:textId="66DC2A0D" w:rsidR="00651276" w:rsidRDefault="00651276" w:rsidP="0065572F">
      <w:pPr>
        <w:spacing w:line="259" w:lineRule="auto"/>
        <w:jc w:val="center"/>
      </w:pPr>
      <w:r>
        <w:br w:type="page"/>
      </w:r>
    </w:p>
    <w:p w14:paraId="3B2B6D6A" w14:textId="77777777" w:rsidR="00651276" w:rsidRDefault="00651276" w:rsidP="00651276">
      <w:r>
        <w:lastRenderedPageBreak/>
        <w:t>Declaration</w:t>
      </w:r>
    </w:p>
    <w:p w14:paraId="0C114F48" w14:textId="77777777" w:rsidR="00651276" w:rsidRDefault="00651276">
      <w:pPr>
        <w:spacing w:line="259" w:lineRule="auto"/>
      </w:pPr>
      <w:r>
        <w:br w:type="page"/>
      </w:r>
    </w:p>
    <w:p w14:paraId="0F1B337C" w14:textId="77777777" w:rsidR="00651276" w:rsidRDefault="00651276" w:rsidP="00651276">
      <w:r>
        <w:lastRenderedPageBreak/>
        <w:t>Abstract</w:t>
      </w:r>
    </w:p>
    <w:p w14:paraId="2192C39C" w14:textId="77777777" w:rsidR="00651276" w:rsidRDefault="00651276">
      <w:pPr>
        <w:spacing w:line="259" w:lineRule="auto"/>
      </w:pPr>
      <w:r>
        <w:br w:type="page"/>
      </w:r>
    </w:p>
    <w:p w14:paraId="16670DEB" w14:textId="77777777" w:rsidR="003C3836" w:rsidRDefault="00651276" w:rsidP="00651276">
      <w:r>
        <w:lastRenderedPageBreak/>
        <w:t>Acknowledgement</w:t>
      </w:r>
    </w:p>
    <w:p w14:paraId="0A8DA679" w14:textId="77777777" w:rsidR="00651276" w:rsidRDefault="00651276">
      <w:pPr>
        <w:spacing w:line="259" w:lineRule="auto"/>
      </w:pPr>
      <w:r>
        <w:br w:type="page"/>
      </w:r>
    </w:p>
    <w:sdt>
      <w:sdtPr>
        <w:rPr>
          <w:rFonts w:ascii="Times New Roman" w:eastAsiaTheme="minorHAnsi" w:hAnsi="Times New Roman" w:cs="Times New Roman"/>
          <w:color w:val="auto"/>
          <w:sz w:val="24"/>
          <w:szCs w:val="24"/>
        </w:rPr>
        <w:id w:val="-868909950"/>
        <w:docPartObj>
          <w:docPartGallery w:val="Table of Contents"/>
          <w:docPartUnique/>
        </w:docPartObj>
      </w:sdtPr>
      <w:sdtEndPr>
        <w:rPr>
          <w:b/>
          <w:bCs/>
          <w:noProof/>
        </w:rPr>
      </w:sdtEndPr>
      <w:sdtContent>
        <w:p w14:paraId="773828F9" w14:textId="77777777" w:rsidR="00651276" w:rsidRPr="00651276" w:rsidRDefault="00651276">
          <w:pPr>
            <w:pStyle w:val="TOCHeading"/>
            <w:rPr>
              <w:rFonts w:ascii="Times New Roman" w:hAnsi="Times New Roman" w:cs="Times New Roman"/>
              <w:b/>
              <w:bCs/>
              <w:color w:val="auto"/>
            </w:rPr>
          </w:pPr>
          <w:r w:rsidRPr="00651276">
            <w:rPr>
              <w:rFonts w:ascii="Times New Roman" w:hAnsi="Times New Roman" w:cs="Times New Roman"/>
              <w:b/>
              <w:bCs/>
              <w:color w:val="auto"/>
            </w:rPr>
            <w:t>Table of Contents</w:t>
          </w:r>
        </w:p>
        <w:p w14:paraId="4088E16D" w14:textId="77777777" w:rsidR="00651276" w:rsidRPr="00651276" w:rsidRDefault="00651276" w:rsidP="00651276"/>
        <w:p w14:paraId="74A869C9" w14:textId="23E95B3F" w:rsidR="0065572F" w:rsidRDefault="00651276">
          <w:pPr>
            <w:pStyle w:val="TOC1"/>
            <w:tabs>
              <w:tab w:val="left" w:pos="480"/>
              <w:tab w:val="right" w:leader="dot" w:pos="9350"/>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155569" w:history="1">
            <w:r w:rsidR="0065572F" w:rsidRPr="00A811F2">
              <w:rPr>
                <w:rStyle w:val="Hyperlink"/>
                <w:noProof/>
                <w:lang w:bidi="si-LK"/>
              </w:rPr>
              <w:t>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1: Introduction</w:t>
            </w:r>
            <w:r w:rsidR="0065572F">
              <w:rPr>
                <w:noProof/>
                <w:webHidden/>
              </w:rPr>
              <w:tab/>
            </w:r>
            <w:r w:rsidR="0065572F">
              <w:rPr>
                <w:noProof/>
                <w:webHidden/>
              </w:rPr>
              <w:fldChar w:fldCharType="begin"/>
            </w:r>
            <w:r w:rsidR="0065572F">
              <w:rPr>
                <w:noProof/>
                <w:webHidden/>
              </w:rPr>
              <w:instrText xml:space="preserve"> PAGEREF _Toc39155569 \h </w:instrText>
            </w:r>
            <w:r w:rsidR="0065572F">
              <w:rPr>
                <w:noProof/>
                <w:webHidden/>
              </w:rPr>
            </w:r>
            <w:r w:rsidR="0065572F">
              <w:rPr>
                <w:noProof/>
                <w:webHidden/>
              </w:rPr>
              <w:fldChar w:fldCharType="separate"/>
            </w:r>
            <w:r w:rsidR="0065572F">
              <w:rPr>
                <w:noProof/>
                <w:webHidden/>
              </w:rPr>
              <w:t>9</w:t>
            </w:r>
            <w:r w:rsidR="0065572F">
              <w:rPr>
                <w:noProof/>
                <w:webHidden/>
              </w:rPr>
              <w:fldChar w:fldCharType="end"/>
            </w:r>
          </w:hyperlink>
        </w:p>
        <w:p w14:paraId="7BEF3109" w14:textId="6783FAB3"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70" w:history="1">
            <w:r w:rsidR="0065572F" w:rsidRPr="00A811F2">
              <w:rPr>
                <w:rStyle w:val="Hyperlink"/>
                <w:noProof/>
                <w:lang w:bidi="si-LK"/>
              </w:rPr>
              <w:t>1.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Overview</w:t>
            </w:r>
            <w:r w:rsidR="0065572F">
              <w:rPr>
                <w:noProof/>
                <w:webHidden/>
              </w:rPr>
              <w:tab/>
            </w:r>
            <w:r w:rsidR="0065572F">
              <w:rPr>
                <w:noProof/>
                <w:webHidden/>
              </w:rPr>
              <w:fldChar w:fldCharType="begin"/>
            </w:r>
            <w:r w:rsidR="0065572F">
              <w:rPr>
                <w:noProof/>
                <w:webHidden/>
              </w:rPr>
              <w:instrText xml:space="preserve"> PAGEREF _Toc39155570 \h </w:instrText>
            </w:r>
            <w:r w:rsidR="0065572F">
              <w:rPr>
                <w:noProof/>
                <w:webHidden/>
              </w:rPr>
            </w:r>
            <w:r w:rsidR="0065572F">
              <w:rPr>
                <w:noProof/>
                <w:webHidden/>
              </w:rPr>
              <w:fldChar w:fldCharType="separate"/>
            </w:r>
            <w:r w:rsidR="0065572F">
              <w:rPr>
                <w:noProof/>
                <w:webHidden/>
              </w:rPr>
              <w:t>9</w:t>
            </w:r>
            <w:r w:rsidR="0065572F">
              <w:rPr>
                <w:noProof/>
                <w:webHidden/>
              </w:rPr>
              <w:fldChar w:fldCharType="end"/>
            </w:r>
          </w:hyperlink>
        </w:p>
        <w:p w14:paraId="22393190" w14:textId="5CF11843"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71" w:history="1">
            <w:r w:rsidR="0065572F" w:rsidRPr="00A811F2">
              <w:rPr>
                <w:rStyle w:val="Hyperlink"/>
                <w:noProof/>
                <w:lang w:bidi="si-LK"/>
              </w:rPr>
              <w:t>1.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ject Overview</w:t>
            </w:r>
            <w:r w:rsidR="0065572F">
              <w:rPr>
                <w:noProof/>
                <w:webHidden/>
              </w:rPr>
              <w:tab/>
            </w:r>
            <w:r w:rsidR="0065572F">
              <w:rPr>
                <w:noProof/>
                <w:webHidden/>
              </w:rPr>
              <w:fldChar w:fldCharType="begin"/>
            </w:r>
            <w:r w:rsidR="0065572F">
              <w:rPr>
                <w:noProof/>
                <w:webHidden/>
              </w:rPr>
              <w:instrText xml:space="preserve"> PAGEREF _Toc39155571 \h </w:instrText>
            </w:r>
            <w:r w:rsidR="0065572F">
              <w:rPr>
                <w:noProof/>
                <w:webHidden/>
              </w:rPr>
            </w:r>
            <w:r w:rsidR="0065572F">
              <w:rPr>
                <w:noProof/>
                <w:webHidden/>
              </w:rPr>
              <w:fldChar w:fldCharType="separate"/>
            </w:r>
            <w:r w:rsidR="0065572F">
              <w:rPr>
                <w:noProof/>
                <w:webHidden/>
              </w:rPr>
              <w:t>9</w:t>
            </w:r>
            <w:r w:rsidR="0065572F">
              <w:rPr>
                <w:noProof/>
                <w:webHidden/>
              </w:rPr>
              <w:fldChar w:fldCharType="end"/>
            </w:r>
          </w:hyperlink>
        </w:p>
        <w:p w14:paraId="072F2E91" w14:textId="20E3A442"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2" w:history="1">
            <w:r w:rsidR="0065572F" w:rsidRPr="00A811F2">
              <w:rPr>
                <w:rStyle w:val="Hyperlink"/>
                <w:noProof/>
                <w:lang w:bidi="si-LK"/>
              </w:rPr>
              <w:t>1.2.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ject Background</w:t>
            </w:r>
            <w:r w:rsidR="0065572F">
              <w:rPr>
                <w:noProof/>
                <w:webHidden/>
              </w:rPr>
              <w:tab/>
            </w:r>
            <w:r w:rsidR="0065572F">
              <w:rPr>
                <w:noProof/>
                <w:webHidden/>
              </w:rPr>
              <w:fldChar w:fldCharType="begin"/>
            </w:r>
            <w:r w:rsidR="0065572F">
              <w:rPr>
                <w:noProof/>
                <w:webHidden/>
              </w:rPr>
              <w:instrText xml:space="preserve"> PAGEREF _Toc39155572 \h </w:instrText>
            </w:r>
            <w:r w:rsidR="0065572F">
              <w:rPr>
                <w:noProof/>
                <w:webHidden/>
              </w:rPr>
            </w:r>
            <w:r w:rsidR="0065572F">
              <w:rPr>
                <w:noProof/>
                <w:webHidden/>
              </w:rPr>
              <w:fldChar w:fldCharType="separate"/>
            </w:r>
            <w:r w:rsidR="0065572F">
              <w:rPr>
                <w:noProof/>
                <w:webHidden/>
              </w:rPr>
              <w:t>9</w:t>
            </w:r>
            <w:r w:rsidR="0065572F">
              <w:rPr>
                <w:noProof/>
                <w:webHidden/>
              </w:rPr>
              <w:fldChar w:fldCharType="end"/>
            </w:r>
          </w:hyperlink>
        </w:p>
        <w:p w14:paraId="381A2E91" w14:textId="187A440B"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3" w:history="1">
            <w:r w:rsidR="0065572F" w:rsidRPr="00A811F2">
              <w:rPr>
                <w:rStyle w:val="Hyperlink"/>
                <w:noProof/>
                <w:lang w:bidi="si-LK"/>
              </w:rPr>
              <w:t>1.2.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blem Domain</w:t>
            </w:r>
            <w:r w:rsidR="0065572F">
              <w:rPr>
                <w:noProof/>
                <w:webHidden/>
              </w:rPr>
              <w:tab/>
            </w:r>
            <w:r w:rsidR="0065572F">
              <w:rPr>
                <w:noProof/>
                <w:webHidden/>
              </w:rPr>
              <w:fldChar w:fldCharType="begin"/>
            </w:r>
            <w:r w:rsidR="0065572F">
              <w:rPr>
                <w:noProof/>
                <w:webHidden/>
              </w:rPr>
              <w:instrText xml:space="preserve"> PAGEREF _Toc39155573 \h </w:instrText>
            </w:r>
            <w:r w:rsidR="0065572F">
              <w:rPr>
                <w:noProof/>
                <w:webHidden/>
              </w:rPr>
            </w:r>
            <w:r w:rsidR="0065572F">
              <w:rPr>
                <w:noProof/>
                <w:webHidden/>
              </w:rPr>
              <w:fldChar w:fldCharType="separate"/>
            </w:r>
            <w:r w:rsidR="0065572F">
              <w:rPr>
                <w:noProof/>
                <w:webHidden/>
              </w:rPr>
              <w:t>10</w:t>
            </w:r>
            <w:r w:rsidR="0065572F">
              <w:rPr>
                <w:noProof/>
                <w:webHidden/>
              </w:rPr>
              <w:fldChar w:fldCharType="end"/>
            </w:r>
          </w:hyperlink>
        </w:p>
        <w:p w14:paraId="5F794BDD" w14:textId="7AACE4CE"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4" w:history="1">
            <w:r w:rsidR="0065572F" w:rsidRPr="00A811F2">
              <w:rPr>
                <w:rStyle w:val="Hyperlink"/>
                <w:noProof/>
                <w:lang w:bidi="si-LK"/>
              </w:rPr>
              <w:t>1.2.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blem Justification</w:t>
            </w:r>
            <w:r w:rsidR="0065572F">
              <w:rPr>
                <w:noProof/>
                <w:webHidden/>
              </w:rPr>
              <w:tab/>
            </w:r>
            <w:r w:rsidR="0065572F">
              <w:rPr>
                <w:noProof/>
                <w:webHidden/>
              </w:rPr>
              <w:fldChar w:fldCharType="begin"/>
            </w:r>
            <w:r w:rsidR="0065572F">
              <w:rPr>
                <w:noProof/>
                <w:webHidden/>
              </w:rPr>
              <w:instrText xml:space="preserve"> PAGEREF _Toc39155574 \h </w:instrText>
            </w:r>
            <w:r w:rsidR="0065572F">
              <w:rPr>
                <w:noProof/>
                <w:webHidden/>
              </w:rPr>
            </w:r>
            <w:r w:rsidR="0065572F">
              <w:rPr>
                <w:noProof/>
                <w:webHidden/>
              </w:rPr>
              <w:fldChar w:fldCharType="separate"/>
            </w:r>
            <w:r w:rsidR="0065572F">
              <w:rPr>
                <w:noProof/>
                <w:webHidden/>
              </w:rPr>
              <w:t>12</w:t>
            </w:r>
            <w:r w:rsidR="0065572F">
              <w:rPr>
                <w:noProof/>
                <w:webHidden/>
              </w:rPr>
              <w:fldChar w:fldCharType="end"/>
            </w:r>
          </w:hyperlink>
        </w:p>
        <w:p w14:paraId="4B60394C" w14:textId="47CC294E"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5" w:history="1">
            <w:r w:rsidR="0065572F" w:rsidRPr="00A811F2">
              <w:rPr>
                <w:rStyle w:val="Hyperlink"/>
                <w:noProof/>
                <w:lang w:bidi="si-LK"/>
              </w:rPr>
              <w:t>1.2.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esearch Question</w:t>
            </w:r>
            <w:r w:rsidR="0065572F">
              <w:rPr>
                <w:noProof/>
                <w:webHidden/>
              </w:rPr>
              <w:tab/>
            </w:r>
            <w:r w:rsidR="0065572F">
              <w:rPr>
                <w:noProof/>
                <w:webHidden/>
              </w:rPr>
              <w:fldChar w:fldCharType="begin"/>
            </w:r>
            <w:r w:rsidR="0065572F">
              <w:rPr>
                <w:noProof/>
                <w:webHidden/>
              </w:rPr>
              <w:instrText xml:space="preserve"> PAGEREF _Toc39155575 \h </w:instrText>
            </w:r>
            <w:r w:rsidR="0065572F">
              <w:rPr>
                <w:noProof/>
                <w:webHidden/>
              </w:rPr>
            </w:r>
            <w:r w:rsidR="0065572F">
              <w:rPr>
                <w:noProof/>
                <w:webHidden/>
              </w:rPr>
              <w:fldChar w:fldCharType="separate"/>
            </w:r>
            <w:r w:rsidR="0065572F">
              <w:rPr>
                <w:noProof/>
                <w:webHidden/>
              </w:rPr>
              <w:t>12</w:t>
            </w:r>
            <w:r w:rsidR="0065572F">
              <w:rPr>
                <w:noProof/>
                <w:webHidden/>
              </w:rPr>
              <w:fldChar w:fldCharType="end"/>
            </w:r>
          </w:hyperlink>
        </w:p>
        <w:p w14:paraId="4582F48C" w14:textId="3DCD771F"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6" w:history="1">
            <w:r w:rsidR="0065572F" w:rsidRPr="00A811F2">
              <w:rPr>
                <w:rStyle w:val="Hyperlink"/>
                <w:noProof/>
                <w:lang w:bidi="si-LK"/>
              </w:rPr>
              <w:t>1.2.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Motivation</w:t>
            </w:r>
            <w:r w:rsidR="0065572F">
              <w:rPr>
                <w:noProof/>
                <w:webHidden/>
              </w:rPr>
              <w:tab/>
            </w:r>
            <w:r w:rsidR="0065572F">
              <w:rPr>
                <w:noProof/>
                <w:webHidden/>
              </w:rPr>
              <w:fldChar w:fldCharType="begin"/>
            </w:r>
            <w:r w:rsidR="0065572F">
              <w:rPr>
                <w:noProof/>
                <w:webHidden/>
              </w:rPr>
              <w:instrText xml:space="preserve"> PAGEREF _Toc39155576 \h </w:instrText>
            </w:r>
            <w:r w:rsidR="0065572F">
              <w:rPr>
                <w:noProof/>
                <w:webHidden/>
              </w:rPr>
            </w:r>
            <w:r w:rsidR="0065572F">
              <w:rPr>
                <w:noProof/>
                <w:webHidden/>
              </w:rPr>
              <w:fldChar w:fldCharType="separate"/>
            </w:r>
            <w:r w:rsidR="0065572F">
              <w:rPr>
                <w:noProof/>
                <w:webHidden/>
              </w:rPr>
              <w:t>12</w:t>
            </w:r>
            <w:r w:rsidR="0065572F">
              <w:rPr>
                <w:noProof/>
                <w:webHidden/>
              </w:rPr>
              <w:fldChar w:fldCharType="end"/>
            </w:r>
          </w:hyperlink>
        </w:p>
        <w:p w14:paraId="4BEC73D4" w14:textId="7B577719"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77" w:history="1">
            <w:r w:rsidR="0065572F" w:rsidRPr="00A811F2">
              <w:rPr>
                <w:rStyle w:val="Hyperlink"/>
                <w:noProof/>
                <w:lang w:bidi="si-LK"/>
              </w:rPr>
              <w:t>1.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ject Aim and Scope</w:t>
            </w:r>
            <w:r w:rsidR="0065572F">
              <w:rPr>
                <w:noProof/>
                <w:webHidden/>
              </w:rPr>
              <w:tab/>
            </w:r>
            <w:r w:rsidR="0065572F">
              <w:rPr>
                <w:noProof/>
                <w:webHidden/>
              </w:rPr>
              <w:fldChar w:fldCharType="begin"/>
            </w:r>
            <w:r w:rsidR="0065572F">
              <w:rPr>
                <w:noProof/>
                <w:webHidden/>
              </w:rPr>
              <w:instrText xml:space="preserve"> PAGEREF _Toc39155577 \h </w:instrText>
            </w:r>
            <w:r w:rsidR="0065572F">
              <w:rPr>
                <w:noProof/>
                <w:webHidden/>
              </w:rPr>
            </w:r>
            <w:r w:rsidR="0065572F">
              <w:rPr>
                <w:noProof/>
                <w:webHidden/>
              </w:rPr>
              <w:fldChar w:fldCharType="separate"/>
            </w:r>
            <w:r w:rsidR="0065572F">
              <w:rPr>
                <w:noProof/>
                <w:webHidden/>
              </w:rPr>
              <w:t>12</w:t>
            </w:r>
            <w:r w:rsidR="0065572F">
              <w:rPr>
                <w:noProof/>
                <w:webHidden/>
              </w:rPr>
              <w:fldChar w:fldCharType="end"/>
            </w:r>
          </w:hyperlink>
        </w:p>
        <w:p w14:paraId="4924651B" w14:textId="089B4F57"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8" w:history="1">
            <w:r w:rsidR="0065572F" w:rsidRPr="00A811F2">
              <w:rPr>
                <w:rStyle w:val="Hyperlink"/>
                <w:noProof/>
                <w:lang w:bidi="si-LK"/>
              </w:rPr>
              <w:t>1.3.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ject Aim</w:t>
            </w:r>
            <w:r w:rsidR="0065572F">
              <w:rPr>
                <w:noProof/>
                <w:webHidden/>
              </w:rPr>
              <w:tab/>
            </w:r>
            <w:r w:rsidR="0065572F">
              <w:rPr>
                <w:noProof/>
                <w:webHidden/>
              </w:rPr>
              <w:fldChar w:fldCharType="begin"/>
            </w:r>
            <w:r w:rsidR="0065572F">
              <w:rPr>
                <w:noProof/>
                <w:webHidden/>
              </w:rPr>
              <w:instrText xml:space="preserve"> PAGEREF _Toc39155578 \h </w:instrText>
            </w:r>
            <w:r w:rsidR="0065572F">
              <w:rPr>
                <w:noProof/>
                <w:webHidden/>
              </w:rPr>
            </w:r>
            <w:r w:rsidR="0065572F">
              <w:rPr>
                <w:noProof/>
                <w:webHidden/>
              </w:rPr>
              <w:fldChar w:fldCharType="separate"/>
            </w:r>
            <w:r w:rsidR="0065572F">
              <w:rPr>
                <w:noProof/>
                <w:webHidden/>
              </w:rPr>
              <w:t>12</w:t>
            </w:r>
            <w:r w:rsidR="0065572F">
              <w:rPr>
                <w:noProof/>
                <w:webHidden/>
              </w:rPr>
              <w:fldChar w:fldCharType="end"/>
            </w:r>
          </w:hyperlink>
        </w:p>
        <w:p w14:paraId="14479587" w14:textId="4292E61B"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79" w:history="1">
            <w:r w:rsidR="0065572F" w:rsidRPr="00A811F2">
              <w:rPr>
                <w:rStyle w:val="Hyperlink"/>
                <w:noProof/>
                <w:lang w:bidi="si-LK"/>
              </w:rPr>
              <w:t>1.3.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ject Scope</w:t>
            </w:r>
            <w:r w:rsidR="0065572F">
              <w:rPr>
                <w:noProof/>
                <w:webHidden/>
              </w:rPr>
              <w:tab/>
            </w:r>
            <w:r w:rsidR="0065572F">
              <w:rPr>
                <w:noProof/>
                <w:webHidden/>
              </w:rPr>
              <w:fldChar w:fldCharType="begin"/>
            </w:r>
            <w:r w:rsidR="0065572F">
              <w:rPr>
                <w:noProof/>
                <w:webHidden/>
              </w:rPr>
              <w:instrText xml:space="preserve"> PAGEREF _Toc39155579 \h </w:instrText>
            </w:r>
            <w:r w:rsidR="0065572F">
              <w:rPr>
                <w:noProof/>
                <w:webHidden/>
              </w:rPr>
            </w:r>
            <w:r w:rsidR="0065572F">
              <w:rPr>
                <w:noProof/>
                <w:webHidden/>
              </w:rPr>
              <w:fldChar w:fldCharType="separate"/>
            </w:r>
            <w:r w:rsidR="0065572F">
              <w:rPr>
                <w:noProof/>
                <w:webHidden/>
              </w:rPr>
              <w:t>13</w:t>
            </w:r>
            <w:r w:rsidR="0065572F">
              <w:rPr>
                <w:noProof/>
                <w:webHidden/>
              </w:rPr>
              <w:fldChar w:fldCharType="end"/>
            </w:r>
          </w:hyperlink>
        </w:p>
        <w:p w14:paraId="194011EB" w14:textId="14224AE2"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80" w:history="1">
            <w:r w:rsidR="0065572F" w:rsidRPr="00A811F2">
              <w:rPr>
                <w:rStyle w:val="Hyperlink"/>
                <w:noProof/>
                <w:lang w:bidi="si-LK"/>
              </w:rPr>
              <w:t>1.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Objectives</w:t>
            </w:r>
            <w:r w:rsidR="0065572F">
              <w:rPr>
                <w:noProof/>
                <w:webHidden/>
              </w:rPr>
              <w:tab/>
            </w:r>
            <w:r w:rsidR="0065572F">
              <w:rPr>
                <w:noProof/>
                <w:webHidden/>
              </w:rPr>
              <w:fldChar w:fldCharType="begin"/>
            </w:r>
            <w:r w:rsidR="0065572F">
              <w:rPr>
                <w:noProof/>
                <w:webHidden/>
              </w:rPr>
              <w:instrText xml:space="preserve"> PAGEREF _Toc39155580 \h </w:instrText>
            </w:r>
            <w:r w:rsidR="0065572F">
              <w:rPr>
                <w:noProof/>
                <w:webHidden/>
              </w:rPr>
            </w:r>
            <w:r w:rsidR="0065572F">
              <w:rPr>
                <w:noProof/>
                <w:webHidden/>
              </w:rPr>
              <w:fldChar w:fldCharType="separate"/>
            </w:r>
            <w:r w:rsidR="0065572F">
              <w:rPr>
                <w:noProof/>
                <w:webHidden/>
              </w:rPr>
              <w:t>13</w:t>
            </w:r>
            <w:r w:rsidR="0065572F">
              <w:rPr>
                <w:noProof/>
                <w:webHidden/>
              </w:rPr>
              <w:fldChar w:fldCharType="end"/>
            </w:r>
          </w:hyperlink>
        </w:p>
        <w:p w14:paraId="49FC2ED9" w14:textId="6C93A795"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81" w:history="1">
            <w:r w:rsidR="0065572F" w:rsidRPr="00A811F2">
              <w:rPr>
                <w:rStyle w:val="Hyperlink"/>
                <w:noProof/>
                <w:lang w:bidi="si-LK"/>
              </w:rPr>
              <w:t>1.4.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esearch Objectives</w:t>
            </w:r>
            <w:r w:rsidR="0065572F">
              <w:rPr>
                <w:noProof/>
                <w:webHidden/>
              </w:rPr>
              <w:tab/>
            </w:r>
            <w:r w:rsidR="0065572F">
              <w:rPr>
                <w:noProof/>
                <w:webHidden/>
              </w:rPr>
              <w:fldChar w:fldCharType="begin"/>
            </w:r>
            <w:r w:rsidR="0065572F">
              <w:rPr>
                <w:noProof/>
                <w:webHidden/>
              </w:rPr>
              <w:instrText xml:space="preserve"> PAGEREF _Toc39155581 \h </w:instrText>
            </w:r>
            <w:r w:rsidR="0065572F">
              <w:rPr>
                <w:noProof/>
                <w:webHidden/>
              </w:rPr>
            </w:r>
            <w:r w:rsidR="0065572F">
              <w:rPr>
                <w:noProof/>
                <w:webHidden/>
              </w:rPr>
              <w:fldChar w:fldCharType="separate"/>
            </w:r>
            <w:r w:rsidR="0065572F">
              <w:rPr>
                <w:noProof/>
                <w:webHidden/>
              </w:rPr>
              <w:t>13</w:t>
            </w:r>
            <w:r w:rsidR="0065572F">
              <w:rPr>
                <w:noProof/>
                <w:webHidden/>
              </w:rPr>
              <w:fldChar w:fldCharType="end"/>
            </w:r>
          </w:hyperlink>
        </w:p>
        <w:p w14:paraId="6A9E29CC" w14:textId="1104CD2C"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82" w:history="1">
            <w:r w:rsidR="0065572F" w:rsidRPr="00A811F2">
              <w:rPr>
                <w:rStyle w:val="Hyperlink"/>
                <w:noProof/>
                <w:lang w:bidi="si-LK"/>
              </w:rPr>
              <w:t>1.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Overview of the Solution</w:t>
            </w:r>
            <w:r w:rsidR="0065572F">
              <w:rPr>
                <w:noProof/>
                <w:webHidden/>
              </w:rPr>
              <w:tab/>
            </w:r>
            <w:r w:rsidR="0065572F">
              <w:rPr>
                <w:noProof/>
                <w:webHidden/>
              </w:rPr>
              <w:fldChar w:fldCharType="begin"/>
            </w:r>
            <w:r w:rsidR="0065572F">
              <w:rPr>
                <w:noProof/>
                <w:webHidden/>
              </w:rPr>
              <w:instrText xml:space="preserve"> PAGEREF _Toc39155582 \h </w:instrText>
            </w:r>
            <w:r w:rsidR="0065572F">
              <w:rPr>
                <w:noProof/>
                <w:webHidden/>
              </w:rPr>
            </w:r>
            <w:r w:rsidR="0065572F">
              <w:rPr>
                <w:noProof/>
                <w:webHidden/>
              </w:rPr>
              <w:fldChar w:fldCharType="separate"/>
            </w:r>
            <w:r w:rsidR="0065572F">
              <w:rPr>
                <w:noProof/>
                <w:webHidden/>
              </w:rPr>
              <w:t>14</w:t>
            </w:r>
            <w:r w:rsidR="0065572F">
              <w:rPr>
                <w:noProof/>
                <w:webHidden/>
              </w:rPr>
              <w:fldChar w:fldCharType="end"/>
            </w:r>
          </w:hyperlink>
        </w:p>
        <w:p w14:paraId="50B677B0" w14:textId="713B3917"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83" w:history="1">
            <w:r w:rsidR="0065572F" w:rsidRPr="00A811F2">
              <w:rPr>
                <w:rStyle w:val="Hyperlink"/>
                <w:noProof/>
                <w:lang w:bidi="si-LK"/>
              </w:rPr>
              <w:t>1.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esource Requirements</w:t>
            </w:r>
            <w:r w:rsidR="0065572F">
              <w:rPr>
                <w:noProof/>
                <w:webHidden/>
              </w:rPr>
              <w:tab/>
            </w:r>
            <w:r w:rsidR="0065572F">
              <w:rPr>
                <w:noProof/>
                <w:webHidden/>
              </w:rPr>
              <w:fldChar w:fldCharType="begin"/>
            </w:r>
            <w:r w:rsidR="0065572F">
              <w:rPr>
                <w:noProof/>
                <w:webHidden/>
              </w:rPr>
              <w:instrText xml:space="preserve"> PAGEREF _Toc39155583 \h </w:instrText>
            </w:r>
            <w:r w:rsidR="0065572F">
              <w:rPr>
                <w:noProof/>
                <w:webHidden/>
              </w:rPr>
            </w:r>
            <w:r w:rsidR="0065572F">
              <w:rPr>
                <w:noProof/>
                <w:webHidden/>
              </w:rPr>
              <w:fldChar w:fldCharType="separate"/>
            </w:r>
            <w:r w:rsidR="0065572F">
              <w:rPr>
                <w:noProof/>
                <w:webHidden/>
              </w:rPr>
              <w:t>15</w:t>
            </w:r>
            <w:r w:rsidR="0065572F">
              <w:rPr>
                <w:noProof/>
                <w:webHidden/>
              </w:rPr>
              <w:fldChar w:fldCharType="end"/>
            </w:r>
          </w:hyperlink>
        </w:p>
        <w:p w14:paraId="031A6917" w14:textId="64E172A8"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84" w:history="1">
            <w:r w:rsidR="0065572F" w:rsidRPr="00A811F2">
              <w:rPr>
                <w:rStyle w:val="Hyperlink"/>
                <w:noProof/>
                <w:lang w:bidi="si-LK"/>
              </w:rPr>
              <w:t>1.7</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584 \h </w:instrText>
            </w:r>
            <w:r w:rsidR="0065572F">
              <w:rPr>
                <w:noProof/>
                <w:webHidden/>
              </w:rPr>
            </w:r>
            <w:r w:rsidR="0065572F">
              <w:rPr>
                <w:noProof/>
                <w:webHidden/>
              </w:rPr>
              <w:fldChar w:fldCharType="separate"/>
            </w:r>
            <w:r w:rsidR="0065572F">
              <w:rPr>
                <w:noProof/>
                <w:webHidden/>
              </w:rPr>
              <w:t>16</w:t>
            </w:r>
            <w:r w:rsidR="0065572F">
              <w:rPr>
                <w:noProof/>
                <w:webHidden/>
              </w:rPr>
              <w:fldChar w:fldCharType="end"/>
            </w:r>
          </w:hyperlink>
        </w:p>
        <w:p w14:paraId="273E5C24" w14:textId="23F52B7F" w:rsidR="0065572F" w:rsidRDefault="001D41D7">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155585" w:history="1">
            <w:r w:rsidR="0065572F" w:rsidRPr="00A811F2">
              <w:rPr>
                <w:rStyle w:val="Hyperlink"/>
                <w:noProof/>
                <w:lang w:bidi="si-LK"/>
              </w:rPr>
              <w:t>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Literature Review</w:t>
            </w:r>
            <w:r w:rsidR="0065572F">
              <w:rPr>
                <w:noProof/>
                <w:webHidden/>
              </w:rPr>
              <w:tab/>
            </w:r>
            <w:r w:rsidR="0065572F">
              <w:rPr>
                <w:noProof/>
                <w:webHidden/>
              </w:rPr>
              <w:fldChar w:fldCharType="begin"/>
            </w:r>
            <w:r w:rsidR="0065572F">
              <w:rPr>
                <w:noProof/>
                <w:webHidden/>
              </w:rPr>
              <w:instrText xml:space="preserve"> PAGEREF _Toc39155585 \h </w:instrText>
            </w:r>
            <w:r w:rsidR="0065572F">
              <w:rPr>
                <w:noProof/>
                <w:webHidden/>
              </w:rPr>
            </w:r>
            <w:r w:rsidR="0065572F">
              <w:rPr>
                <w:noProof/>
                <w:webHidden/>
              </w:rPr>
              <w:fldChar w:fldCharType="separate"/>
            </w:r>
            <w:r w:rsidR="0065572F">
              <w:rPr>
                <w:noProof/>
                <w:webHidden/>
              </w:rPr>
              <w:t>17</w:t>
            </w:r>
            <w:r w:rsidR="0065572F">
              <w:rPr>
                <w:noProof/>
                <w:webHidden/>
              </w:rPr>
              <w:fldChar w:fldCharType="end"/>
            </w:r>
          </w:hyperlink>
        </w:p>
        <w:p w14:paraId="1E61A12E" w14:textId="22DDFB7E"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86" w:history="1">
            <w:r w:rsidR="0065572F" w:rsidRPr="00A811F2">
              <w:rPr>
                <w:rStyle w:val="Hyperlink"/>
                <w:noProof/>
                <w:lang w:bidi="si-LK"/>
              </w:rPr>
              <w:t>2.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Overview</w:t>
            </w:r>
            <w:r w:rsidR="0065572F">
              <w:rPr>
                <w:noProof/>
                <w:webHidden/>
              </w:rPr>
              <w:tab/>
            </w:r>
            <w:r w:rsidR="0065572F">
              <w:rPr>
                <w:noProof/>
                <w:webHidden/>
              </w:rPr>
              <w:fldChar w:fldCharType="begin"/>
            </w:r>
            <w:r w:rsidR="0065572F">
              <w:rPr>
                <w:noProof/>
                <w:webHidden/>
              </w:rPr>
              <w:instrText xml:space="preserve"> PAGEREF _Toc39155586 \h </w:instrText>
            </w:r>
            <w:r w:rsidR="0065572F">
              <w:rPr>
                <w:noProof/>
                <w:webHidden/>
              </w:rPr>
            </w:r>
            <w:r w:rsidR="0065572F">
              <w:rPr>
                <w:noProof/>
                <w:webHidden/>
              </w:rPr>
              <w:fldChar w:fldCharType="separate"/>
            </w:r>
            <w:r w:rsidR="0065572F">
              <w:rPr>
                <w:noProof/>
                <w:webHidden/>
              </w:rPr>
              <w:t>17</w:t>
            </w:r>
            <w:r w:rsidR="0065572F">
              <w:rPr>
                <w:noProof/>
                <w:webHidden/>
              </w:rPr>
              <w:fldChar w:fldCharType="end"/>
            </w:r>
          </w:hyperlink>
        </w:p>
        <w:p w14:paraId="227132DC" w14:textId="5FAAC64F"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87" w:history="1">
            <w:r w:rsidR="0065572F" w:rsidRPr="00A811F2">
              <w:rPr>
                <w:rStyle w:val="Hyperlink"/>
                <w:noProof/>
                <w:lang w:bidi="si-LK"/>
              </w:rPr>
              <w:t>2.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blem Domain</w:t>
            </w:r>
            <w:r w:rsidR="0065572F">
              <w:rPr>
                <w:noProof/>
                <w:webHidden/>
              </w:rPr>
              <w:tab/>
            </w:r>
            <w:r w:rsidR="0065572F">
              <w:rPr>
                <w:noProof/>
                <w:webHidden/>
              </w:rPr>
              <w:fldChar w:fldCharType="begin"/>
            </w:r>
            <w:r w:rsidR="0065572F">
              <w:rPr>
                <w:noProof/>
                <w:webHidden/>
              </w:rPr>
              <w:instrText xml:space="preserve"> PAGEREF _Toc39155587 \h </w:instrText>
            </w:r>
            <w:r w:rsidR="0065572F">
              <w:rPr>
                <w:noProof/>
                <w:webHidden/>
              </w:rPr>
            </w:r>
            <w:r w:rsidR="0065572F">
              <w:rPr>
                <w:noProof/>
                <w:webHidden/>
              </w:rPr>
              <w:fldChar w:fldCharType="separate"/>
            </w:r>
            <w:r w:rsidR="0065572F">
              <w:rPr>
                <w:noProof/>
                <w:webHidden/>
              </w:rPr>
              <w:t>17</w:t>
            </w:r>
            <w:r w:rsidR="0065572F">
              <w:rPr>
                <w:noProof/>
                <w:webHidden/>
              </w:rPr>
              <w:fldChar w:fldCharType="end"/>
            </w:r>
          </w:hyperlink>
        </w:p>
        <w:p w14:paraId="6BB8F0E5" w14:textId="2EDD812C"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88" w:history="1">
            <w:r w:rsidR="0065572F" w:rsidRPr="00A811F2">
              <w:rPr>
                <w:rStyle w:val="Hyperlink"/>
                <w:noProof/>
                <w:lang w:bidi="si-LK"/>
              </w:rPr>
              <w:t>2.2.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Geographic Information Systems</w:t>
            </w:r>
            <w:r w:rsidR="0065572F">
              <w:rPr>
                <w:noProof/>
                <w:webHidden/>
              </w:rPr>
              <w:tab/>
            </w:r>
            <w:r w:rsidR="0065572F">
              <w:rPr>
                <w:noProof/>
                <w:webHidden/>
              </w:rPr>
              <w:fldChar w:fldCharType="begin"/>
            </w:r>
            <w:r w:rsidR="0065572F">
              <w:rPr>
                <w:noProof/>
                <w:webHidden/>
              </w:rPr>
              <w:instrText xml:space="preserve"> PAGEREF _Toc39155588 \h </w:instrText>
            </w:r>
            <w:r w:rsidR="0065572F">
              <w:rPr>
                <w:noProof/>
                <w:webHidden/>
              </w:rPr>
            </w:r>
            <w:r w:rsidR="0065572F">
              <w:rPr>
                <w:noProof/>
                <w:webHidden/>
              </w:rPr>
              <w:fldChar w:fldCharType="separate"/>
            </w:r>
            <w:r w:rsidR="0065572F">
              <w:rPr>
                <w:noProof/>
                <w:webHidden/>
              </w:rPr>
              <w:t>17</w:t>
            </w:r>
            <w:r w:rsidR="0065572F">
              <w:rPr>
                <w:noProof/>
                <w:webHidden/>
              </w:rPr>
              <w:fldChar w:fldCharType="end"/>
            </w:r>
          </w:hyperlink>
        </w:p>
        <w:p w14:paraId="30FE6C44" w14:textId="60E41278"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89" w:history="1">
            <w:r w:rsidR="0065572F" w:rsidRPr="00A811F2">
              <w:rPr>
                <w:rStyle w:val="Hyperlink"/>
                <w:noProof/>
                <w:lang w:bidi="si-LK"/>
              </w:rPr>
              <w:t>2.2.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aster Image Data</w:t>
            </w:r>
            <w:r w:rsidR="0065572F">
              <w:rPr>
                <w:noProof/>
                <w:webHidden/>
              </w:rPr>
              <w:tab/>
            </w:r>
            <w:r w:rsidR="0065572F">
              <w:rPr>
                <w:noProof/>
                <w:webHidden/>
              </w:rPr>
              <w:fldChar w:fldCharType="begin"/>
            </w:r>
            <w:r w:rsidR="0065572F">
              <w:rPr>
                <w:noProof/>
                <w:webHidden/>
              </w:rPr>
              <w:instrText xml:space="preserve"> PAGEREF _Toc39155589 \h </w:instrText>
            </w:r>
            <w:r w:rsidR="0065572F">
              <w:rPr>
                <w:noProof/>
                <w:webHidden/>
              </w:rPr>
            </w:r>
            <w:r w:rsidR="0065572F">
              <w:rPr>
                <w:noProof/>
                <w:webHidden/>
              </w:rPr>
              <w:fldChar w:fldCharType="separate"/>
            </w:r>
            <w:r w:rsidR="0065572F">
              <w:rPr>
                <w:noProof/>
                <w:webHidden/>
              </w:rPr>
              <w:t>18</w:t>
            </w:r>
            <w:r w:rsidR="0065572F">
              <w:rPr>
                <w:noProof/>
                <w:webHidden/>
              </w:rPr>
              <w:fldChar w:fldCharType="end"/>
            </w:r>
          </w:hyperlink>
        </w:p>
        <w:p w14:paraId="2B8C35E9" w14:textId="32DC33D9"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0" w:history="1">
            <w:r w:rsidR="0065572F" w:rsidRPr="00A811F2">
              <w:rPr>
                <w:rStyle w:val="Hyperlink"/>
                <w:noProof/>
                <w:lang w:bidi="si-LK"/>
              </w:rPr>
              <w:t>2.2.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Vector Image Data</w:t>
            </w:r>
            <w:r w:rsidR="0065572F">
              <w:rPr>
                <w:noProof/>
                <w:webHidden/>
              </w:rPr>
              <w:tab/>
            </w:r>
            <w:r w:rsidR="0065572F">
              <w:rPr>
                <w:noProof/>
                <w:webHidden/>
              </w:rPr>
              <w:fldChar w:fldCharType="begin"/>
            </w:r>
            <w:r w:rsidR="0065572F">
              <w:rPr>
                <w:noProof/>
                <w:webHidden/>
              </w:rPr>
              <w:instrText xml:space="preserve"> PAGEREF _Toc39155590 \h </w:instrText>
            </w:r>
            <w:r w:rsidR="0065572F">
              <w:rPr>
                <w:noProof/>
                <w:webHidden/>
              </w:rPr>
            </w:r>
            <w:r w:rsidR="0065572F">
              <w:rPr>
                <w:noProof/>
                <w:webHidden/>
              </w:rPr>
              <w:fldChar w:fldCharType="separate"/>
            </w:r>
            <w:r w:rsidR="0065572F">
              <w:rPr>
                <w:noProof/>
                <w:webHidden/>
              </w:rPr>
              <w:t>18</w:t>
            </w:r>
            <w:r w:rsidR="0065572F">
              <w:rPr>
                <w:noProof/>
                <w:webHidden/>
              </w:rPr>
              <w:fldChar w:fldCharType="end"/>
            </w:r>
          </w:hyperlink>
        </w:p>
        <w:p w14:paraId="3CFCF0E1" w14:textId="76F48085"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1" w:history="1">
            <w:r w:rsidR="0065572F" w:rsidRPr="00A811F2">
              <w:rPr>
                <w:rStyle w:val="Hyperlink"/>
                <w:noProof/>
                <w:lang w:bidi="si-LK"/>
              </w:rPr>
              <w:t>2.2.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Need for both Raster and Vector based data in GI systems</w:t>
            </w:r>
            <w:r w:rsidR="0065572F">
              <w:rPr>
                <w:noProof/>
                <w:webHidden/>
              </w:rPr>
              <w:tab/>
            </w:r>
            <w:r w:rsidR="0065572F">
              <w:rPr>
                <w:noProof/>
                <w:webHidden/>
              </w:rPr>
              <w:fldChar w:fldCharType="begin"/>
            </w:r>
            <w:r w:rsidR="0065572F">
              <w:rPr>
                <w:noProof/>
                <w:webHidden/>
              </w:rPr>
              <w:instrText xml:space="preserve"> PAGEREF _Toc39155591 \h </w:instrText>
            </w:r>
            <w:r w:rsidR="0065572F">
              <w:rPr>
                <w:noProof/>
                <w:webHidden/>
              </w:rPr>
            </w:r>
            <w:r w:rsidR="0065572F">
              <w:rPr>
                <w:noProof/>
                <w:webHidden/>
              </w:rPr>
              <w:fldChar w:fldCharType="separate"/>
            </w:r>
            <w:r w:rsidR="0065572F">
              <w:rPr>
                <w:noProof/>
                <w:webHidden/>
              </w:rPr>
              <w:t>19</w:t>
            </w:r>
            <w:r w:rsidR="0065572F">
              <w:rPr>
                <w:noProof/>
                <w:webHidden/>
              </w:rPr>
              <w:fldChar w:fldCharType="end"/>
            </w:r>
          </w:hyperlink>
        </w:p>
        <w:p w14:paraId="4EB1BB48" w14:textId="69C2BBE6"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2" w:history="1">
            <w:r w:rsidR="0065572F" w:rsidRPr="00A811F2">
              <w:rPr>
                <w:rStyle w:val="Hyperlink"/>
                <w:noProof/>
                <w:lang w:bidi="si-LK"/>
              </w:rPr>
              <w:t>2.2.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aster to Vector Conversion in GIS</w:t>
            </w:r>
            <w:r w:rsidR="0065572F">
              <w:rPr>
                <w:noProof/>
                <w:webHidden/>
              </w:rPr>
              <w:tab/>
            </w:r>
            <w:r w:rsidR="0065572F">
              <w:rPr>
                <w:noProof/>
                <w:webHidden/>
              </w:rPr>
              <w:fldChar w:fldCharType="begin"/>
            </w:r>
            <w:r w:rsidR="0065572F">
              <w:rPr>
                <w:noProof/>
                <w:webHidden/>
              </w:rPr>
              <w:instrText xml:space="preserve"> PAGEREF _Toc39155592 \h </w:instrText>
            </w:r>
            <w:r w:rsidR="0065572F">
              <w:rPr>
                <w:noProof/>
                <w:webHidden/>
              </w:rPr>
            </w:r>
            <w:r w:rsidR="0065572F">
              <w:rPr>
                <w:noProof/>
                <w:webHidden/>
              </w:rPr>
              <w:fldChar w:fldCharType="separate"/>
            </w:r>
            <w:r w:rsidR="0065572F">
              <w:rPr>
                <w:noProof/>
                <w:webHidden/>
              </w:rPr>
              <w:t>21</w:t>
            </w:r>
            <w:r w:rsidR="0065572F">
              <w:rPr>
                <w:noProof/>
                <w:webHidden/>
              </w:rPr>
              <w:fldChar w:fldCharType="end"/>
            </w:r>
          </w:hyperlink>
        </w:p>
        <w:p w14:paraId="136AA74E" w14:textId="09D13904"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3" w:history="1">
            <w:r w:rsidR="0065572F" w:rsidRPr="00A811F2">
              <w:rPr>
                <w:rStyle w:val="Hyperlink"/>
                <w:noProof/>
                <w:lang w:bidi="si-LK"/>
              </w:rPr>
              <w:t>2.2.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mage Processing</w:t>
            </w:r>
            <w:r w:rsidR="0065572F">
              <w:rPr>
                <w:noProof/>
                <w:webHidden/>
              </w:rPr>
              <w:tab/>
            </w:r>
            <w:r w:rsidR="0065572F">
              <w:rPr>
                <w:noProof/>
                <w:webHidden/>
              </w:rPr>
              <w:fldChar w:fldCharType="begin"/>
            </w:r>
            <w:r w:rsidR="0065572F">
              <w:rPr>
                <w:noProof/>
                <w:webHidden/>
              </w:rPr>
              <w:instrText xml:space="preserve"> PAGEREF _Toc39155593 \h </w:instrText>
            </w:r>
            <w:r w:rsidR="0065572F">
              <w:rPr>
                <w:noProof/>
                <w:webHidden/>
              </w:rPr>
            </w:r>
            <w:r w:rsidR="0065572F">
              <w:rPr>
                <w:noProof/>
                <w:webHidden/>
              </w:rPr>
              <w:fldChar w:fldCharType="separate"/>
            </w:r>
            <w:r w:rsidR="0065572F">
              <w:rPr>
                <w:noProof/>
                <w:webHidden/>
              </w:rPr>
              <w:t>21</w:t>
            </w:r>
            <w:r w:rsidR="0065572F">
              <w:rPr>
                <w:noProof/>
                <w:webHidden/>
              </w:rPr>
              <w:fldChar w:fldCharType="end"/>
            </w:r>
          </w:hyperlink>
        </w:p>
        <w:p w14:paraId="7DA10F42" w14:textId="08A29F47"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4" w:history="1">
            <w:r w:rsidR="0065572F" w:rsidRPr="00A811F2">
              <w:rPr>
                <w:rStyle w:val="Hyperlink"/>
                <w:noProof/>
                <w:lang w:bidi="si-LK"/>
              </w:rPr>
              <w:t>2.2.7</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moothening Images</w:t>
            </w:r>
            <w:r w:rsidR="0065572F">
              <w:rPr>
                <w:noProof/>
                <w:webHidden/>
              </w:rPr>
              <w:tab/>
            </w:r>
            <w:r w:rsidR="0065572F">
              <w:rPr>
                <w:noProof/>
                <w:webHidden/>
              </w:rPr>
              <w:fldChar w:fldCharType="begin"/>
            </w:r>
            <w:r w:rsidR="0065572F">
              <w:rPr>
                <w:noProof/>
                <w:webHidden/>
              </w:rPr>
              <w:instrText xml:space="preserve"> PAGEREF _Toc39155594 \h </w:instrText>
            </w:r>
            <w:r w:rsidR="0065572F">
              <w:rPr>
                <w:noProof/>
                <w:webHidden/>
              </w:rPr>
            </w:r>
            <w:r w:rsidR="0065572F">
              <w:rPr>
                <w:noProof/>
                <w:webHidden/>
              </w:rPr>
              <w:fldChar w:fldCharType="separate"/>
            </w:r>
            <w:r w:rsidR="0065572F">
              <w:rPr>
                <w:noProof/>
                <w:webHidden/>
              </w:rPr>
              <w:t>22</w:t>
            </w:r>
            <w:r w:rsidR="0065572F">
              <w:rPr>
                <w:noProof/>
                <w:webHidden/>
              </w:rPr>
              <w:fldChar w:fldCharType="end"/>
            </w:r>
          </w:hyperlink>
        </w:p>
        <w:p w14:paraId="26D35276" w14:textId="769AA46F"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5" w:history="1">
            <w:r w:rsidR="0065572F" w:rsidRPr="00A811F2">
              <w:rPr>
                <w:rStyle w:val="Hyperlink"/>
                <w:noProof/>
                <w:lang w:bidi="si-LK"/>
              </w:rPr>
              <w:t>2.2.8</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mage Colour Quantization using K-means technique</w:t>
            </w:r>
            <w:r w:rsidR="0065572F">
              <w:rPr>
                <w:noProof/>
                <w:webHidden/>
              </w:rPr>
              <w:tab/>
            </w:r>
            <w:r w:rsidR="0065572F">
              <w:rPr>
                <w:noProof/>
                <w:webHidden/>
              </w:rPr>
              <w:fldChar w:fldCharType="begin"/>
            </w:r>
            <w:r w:rsidR="0065572F">
              <w:rPr>
                <w:noProof/>
                <w:webHidden/>
              </w:rPr>
              <w:instrText xml:space="preserve"> PAGEREF _Toc39155595 \h </w:instrText>
            </w:r>
            <w:r w:rsidR="0065572F">
              <w:rPr>
                <w:noProof/>
                <w:webHidden/>
              </w:rPr>
            </w:r>
            <w:r w:rsidR="0065572F">
              <w:rPr>
                <w:noProof/>
                <w:webHidden/>
              </w:rPr>
              <w:fldChar w:fldCharType="separate"/>
            </w:r>
            <w:r w:rsidR="0065572F">
              <w:rPr>
                <w:noProof/>
                <w:webHidden/>
              </w:rPr>
              <w:t>23</w:t>
            </w:r>
            <w:r w:rsidR="0065572F">
              <w:rPr>
                <w:noProof/>
                <w:webHidden/>
              </w:rPr>
              <w:fldChar w:fldCharType="end"/>
            </w:r>
          </w:hyperlink>
        </w:p>
        <w:p w14:paraId="140F3989" w14:textId="005F1BC1"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596" w:history="1">
            <w:r w:rsidR="0065572F" w:rsidRPr="00A811F2">
              <w:rPr>
                <w:rStyle w:val="Hyperlink"/>
                <w:noProof/>
                <w:lang w:bidi="si-LK"/>
              </w:rPr>
              <w:t>2.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omparison of Similar Solutions</w:t>
            </w:r>
            <w:r w:rsidR="0065572F">
              <w:rPr>
                <w:noProof/>
                <w:webHidden/>
              </w:rPr>
              <w:tab/>
            </w:r>
            <w:r w:rsidR="0065572F">
              <w:rPr>
                <w:noProof/>
                <w:webHidden/>
              </w:rPr>
              <w:fldChar w:fldCharType="begin"/>
            </w:r>
            <w:r w:rsidR="0065572F">
              <w:rPr>
                <w:noProof/>
                <w:webHidden/>
              </w:rPr>
              <w:instrText xml:space="preserve"> PAGEREF _Toc39155596 \h </w:instrText>
            </w:r>
            <w:r w:rsidR="0065572F">
              <w:rPr>
                <w:noProof/>
                <w:webHidden/>
              </w:rPr>
            </w:r>
            <w:r w:rsidR="0065572F">
              <w:rPr>
                <w:noProof/>
                <w:webHidden/>
              </w:rPr>
              <w:fldChar w:fldCharType="separate"/>
            </w:r>
            <w:r w:rsidR="0065572F">
              <w:rPr>
                <w:noProof/>
                <w:webHidden/>
              </w:rPr>
              <w:t>24</w:t>
            </w:r>
            <w:r w:rsidR="0065572F">
              <w:rPr>
                <w:noProof/>
                <w:webHidden/>
              </w:rPr>
              <w:fldChar w:fldCharType="end"/>
            </w:r>
          </w:hyperlink>
        </w:p>
        <w:p w14:paraId="271EE6E2" w14:textId="7EEAE366"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7" w:history="1">
            <w:r w:rsidR="0065572F" w:rsidRPr="00A811F2">
              <w:rPr>
                <w:rStyle w:val="Hyperlink"/>
                <w:noProof/>
                <w:lang w:bidi="si-LK"/>
              </w:rPr>
              <w:t>2.3.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Easy Trace</w:t>
            </w:r>
            <w:r w:rsidR="0065572F">
              <w:rPr>
                <w:noProof/>
                <w:webHidden/>
              </w:rPr>
              <w:tab/>
            </w:r>
            <w:r w:rsidR="0065572F">
              <w:rPr>
                <w:noProof/>
                <w:webHidden/>
              </w:rPr>
              <w:fldChar w:fldCharType="begin"/>
            </w:r>
            <w:r w:rsidR="0065572F">
              <w:rPr>
                <w:noProof/>
                <w:webHidden/>
              </w:rPr>
              <w:instrText xml:space="preserve"> PAGEREF _Toc39155597 \h </w:instrText>
            </w:r>
            <w:r w:rsidR="0065572F">
              <w:rPr>
                <w:noProof/>
                <w:webHidden/>
              </w:rPr>
            </w:r>
            <w:r w:rsidR="0065572F">
              <w:rPr>
                <w:noProof/>
                <w:webHidden/>
              </w:rPr>
              <w:fldChar w:fldCharType="separate"/>
            </w:r>
            <w:r w:rsidR="0065572F">
              <w:rPr>
                <w:noProof/>
                <w:webHidden/>
              </w:rPr>
              <w:t>25</w:t>
            </w:r>
            <w:r w:rsidR="0065572F">
              <w:rPr>
                <w:noProof/>
                <w:webHidden/>
              </w:rPr>
              <w:fldChar w:fldCharType="end"/>
            </w:r>
          </w:hyperlink>
        </w:p>
        <w:p w14:paraId="678C22B9" w14:textId="24A4A17B"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8" w:history="1">
            <w:r w:rsidR="0065572F" w:rsidRPr="00A811F2">
              <w:rPr>
                <w:rStyle w:val="Hyperlink"/>
                <w:noProof/>
                <w:lang w:bidi="si-LK"/>
              </w:rPr>
              <w:t>2.3.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FreeHand</w:t>
            </w:r>
            <w:r w:rsidR="0065572F">
              <w:rPr>
                <w:noProof/>
                <w:webHidden/>
              </w:rPr>
              <w:tab/>
            </w:r>
            <w:r w:rsidR="0065572F">
              <w:rPr>
                <w:noProof/>
                <w:webHidden/>
              </w:rPr>
              <w:fldChar w:fldCharType="begin"/>
            </w:r>
            <w:r w:rsidR="0065572F">
              <w:rPr>
                <w:noProof/>
                <w:webHidden/>
              </w:rPr>
              <w:instrText xml:space="preserve"> PAGEREF _Toc39155598 \h </w:instrText>
            </w:r>
            <w:r w:rsidR="0065572F">
              <w:rPr>
                <w:noProof/>
                <w:webHidden/>
              </w:rPr>
            </w:r>
            <w:r w:rsidR="0065572F">
              <w:rPr>
                <w:noProof/>
                <w:webHidden/>
              </w:rPr>
              <w:fldChar w:fldCharType="separate"/>
            </w:r>
            <w:r w:rsidR="0065572F">
              <w:rPr>
                <w:noProof/>
                <w:webHidden/>
              </w:rPr>
              <w:t>25</w:t>
            </w:r>
            <w:r w:rsidR="0065572F">
              <w:rPr>
                <w:noProof/>
                <w:webHidden/>
              </w:rPr>
              <w:fldChar w:fldCharType="end"/>
            </w:r>
          </w:hyperlink>
        </w:p>
        <w:p w14:paraId="061CFD02" w14:textId="1BE0E78B"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599" w:history="1">
            <w:r w:rsidR="0065572F" w:rsidRPr="00A811F2">
              <w:rPr>
                <w:rStyle w:val="Hyperlink"/>
                <w:noProof/>
                <w:lang w:bidi="si-LK"/>
              </w:rPr>
              <w:t>2.3.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llustrator</w:t>
            </w:r>
            <w:r w:rsidR="0065572F">
              <w:rPr>
                <w:noProof/>
                <w:webHidden/>
              </w:rPr>
              <w:tab/>
            </w:r>
            <w:r w:rsidR="0065572F">
              <w:rPr>
                <w:noProof/>
                <w:webHidden/>
              </w:rPr>
              <w:fldChar w:fldCharType="begin"/>
            </w:r>
            <w:r w:rsidR="0065572F">
              <w:rPr>
                <w:noProof/>
                <w:webHidden/>
              </w:rPr>
              <w:instrText xml:space="preserve"> PAGEREF _Toc39155599 \h </w:instrText>
            </w:r>
            <w:r w:rsidR="0065572F">
              <w:rPr>
                <w:noProof/>
                <w:webHidden/>
              </w:rPr>
            </w:r>
            <w:r w:rsidR="0065572F">
              <w:rPr>
                <w:noProof/>
                <w:webHidden/>
              </w:rPr>
              <w:fldChar w:fldCharType="separate"/>
            </w:r>
            <w:r w:rsidR="0065572F">
              <w:rPr>
                <w:noProof/>
                <w:webHidden/>
              </w:rPr>
              <w:t>25</w:t>
            </w:r>
            <w:r w:rsidR="0065572F">
              <w:rPr>
                <w:noProof/>
                <w:webHidden/>
              </w:rPr>
              <w:fldChar w:fldCharType="end"/>
            </w:r>
          </w:hyperlink>
        </w:p>
        <w:p w14:paraId="2122FB7D" w14:textId="60816471"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00" w:history="1">
            <w:r w:rsidR="0065572F" w:rsidRPr="00A811F2">
              <w:rPr>
                <w:rStyle w:val="Hyperlink"/>
                <w:noProof/>
                <w:lang w:bidi="si-LK"/>
              </w:rPr>
              <w:t>2.3.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otrace</w:t>
            </w:r>
            <w:r w:rsidR="0065572F">
              <w:rPr>
                <w:noProof/>
                <w:webHidden/>
              </w:rPr>
              <w:tab/>
            </w:r>
            <w:r w:rsidR="0065572F">
              <w:rPr>
                <w:noProof/>
                <w:webHidden/>
              </w:rPr>
              <w:fldChar w:fldCharType="begin"/>
            </w:r>
            <w:r w:rsidR="0065572F">
              <w:rPr>
                <w:noProof/>
                <w:webHidden/>
              </w:rPr>
              <w:instrText xml:space="preserve"> PAGEREF _Toc39155600 \h </w:instrText>
            </w:r>
            <w:r w:rsidR="0065572F">
              <w:rPr>
                <w:noProof/>
                <w:webHidden/>
              </w:rPr>
            </w:r>
            <w:r w:rsidR="0065572F">
              <w:rPr>
                <w:noProof/>
                <w:webHidden/>
              </w:rPr>
              <w:fldChar w:fldCharType="separate"/>
            </w:r>
            <w:r w:rsidR="0065572F">
              <w:rPr>
                <w:noProof/>
                <w:webHidden/>
              </w:rPr>
              <w:t>26</w:t>
            </w:r>
            <w:r w:rsidR="0065572F">
              <w:rPr>
                <w:noProof/>
                <w:webHidden/>
              </w:rPr>
              <w:fldChar w:fldCharType="end"/>
            </w:r>
          </w:hyperlink>
        </w:p>
        <w:p w14:paraId="5616A202" w14:textId="4C1BE1E6"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01" w:history="1">
            <w:r w:rsidR="0065572F" w:rsidRPr="00A811F2">
              <w:rPr>
                <w:rStyle w:val="Hyperlink"/>
                <w:noProof/>
                <w:lang w:bidi="si-LK"/>
              </w:rPr>
              <w:t>2.3.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mage Tracer</w:t>
            </w:r>
            <w:r w:rsidR="0065572F">
              <w:rPr>
                <w:noProof/>
                <w:webHidden/>
              </w:rPr>
              <w:tab/>
            </w:r>
            <w:r w:rsidR="0065572F">
              <w:rPr>
                <w:noProof/>
                <w:webHidden/>
              </w:rPr>
              <w:fldChar w:fldCharType="begin"/>
            </w:r>
            <w:r w:rsidR="0065572F">
              <w:rPr>
                <w:noProof/>
                <w:webHidden/>
              </w:rPr>
              <w:instrText xml:space="preserve"> PAGEREF _Toc39155601 \h </w:instrText>
            </w:r>
            <w:r w:rsidR="0065572F">
              <w:rPr>
                <w:noProof/>
                <w:webHidden/>
              </w:rPr>
            </w:r>
            <w:r w:rsidR="0065572F">
              <w:rPr>
                <w:noProof/>
                <w:webHidden/>
              </w:rPr>
              <w:fldChar w:fldCharType="separate"/>
            </w:r>
            <w:r w:rsidR="0065572F">
              <w:rPr>
                <w:noProof/>
                <w:webHidden/>
              </w:rPr>
              <w:t>27</w:t>
            </w:r>
            <w:r w:rsidR="0065572F">
              <w:rPr>
                <w:noProof/>
                <w:webHidden/>
              </w:rPr>
              <w:fldChar w:fldCharType="end"/>
            </w:r>
          </w:hyperlink>
        </w:p>
        <w:p w14:paraId="3D51F806" w14:textId="7D2C993B"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02" w:history="1">
            <w:r w:rsidR="0065572F" w:rsidRPr="00A811F2">
              <w:rPr>
                <w:rStyle w:val="Hyperlink"/>
                <w:noProof/>
                <w:lang w:bidi="si-LK"/>
              </w:rPr>
              <w:t>2.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Algorithmic Analysis</w:t>
            </w:r>
            <w:r w:rsidR="0065572F">
              <w:rPr>
                <w:noProof/>
                <w:webHidden/>
              </w:rPr>
              <w:tab/>
            </w:r>
            <w:r w:rsidR="0065572F">
              <w:rPr>
                <w:noProof/>
                <w:webHidden/>
              </w:rPr>
              <w:fldChar w:fldCharType="begin"/>
            </w:r>
            <w:r w:rsidR="0065572F">
              <w:rPr>
                <w:noProof/>
                <w:webHidden/>
              </w:rPr>
              <w:instrText xml:space="preserve"> PAGEREF _Toc39155602 \h </w:instrText>
            </w:r>
            <w:r w:rsidR="0065572F">
              <w:rPr>
                <w:noProof/>
                <w:webHidden/>
              </w:rPr>
            </w:r>
            <w:r w:rsidR="0065572F">
              <w:rPr>
                <w:noProof/>
                <w:webHidden/>
              </w:rPr>
              <w:fldChar w:fldCharType="separate"/>
            </w:r>
            <w:r w:rsidR="0065572F">
              <w:rPr>
                <w:noProof/>
                <w:webHidden/>
              </w:rPr>
              <w:t>27</w:t>
            </w:r>
            <w:r w:rsidR="0065572F">
              <w:rPr>
                <w:noProof/>
                <w:webHidden/>
              </w:rPr>
              <w:fldChar w:fldCharType="end"/>
            </w:r>
          </w:hyperlink>
        </w:p>
        <w:p w14:paraId="0CA4DB18" w14:textId="062A1A64"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03" w:history="1">
            <w:r w:rsidR="0065572F" w:rsidRPr="00A811F2">
              <w:rPr>
                <w:rStyle w:val="Hyperlink"/>
                <w:noProof/>
                <w:lang w:bidi="si-LK"/>
              </w:rPr>
              <w:t>2.4.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General Raster to Vector Conversion Algorithms</w:t>
            </w:r>
            <w:r w:rsidR="0065572F">
              <w:rPr>
                <w:noProof/>
                <w:webHidden/>
              </w:rPr>
              <w:tab/>
            </w:r>
            <w:r w:rsidR="0065572F">
              <w:rPr>
                <w:noProof/>
                <w:webHidden/>
              </w:rPr>
              <w:fldChar w:fldCharType="begin"/>
            </w:r>
            <w:r w:rsidR="0065572F">
              <w:rPr>
                <w:noProof/>
                <w:webHidden/>
              </w:rPr>
              <w:instrText xml:space="preserve"> PAGEREF _Toc39155603 \h </w:instrText>
            </w:r>
            <w:r w:rsidR="0065572F">
              <w:rPr>
                <w:noProof/>
                <w:webHidden/>
              </w:rPr>
            </w:r>
            <w:r w:rsidR="0065572F">
              <w:rPr>
                <w:noProof/>
                <w:webHidden/>
              </w:rPr>
              <w:fldChar w:fldCharType="separate"/>
            </w:r>
            <w:r w:rsidR="0065572F">
              <w:rPr>
                <w:noProof/>
                <w:webHidden/>
              </w:rPr>
              <w:t>27</w:t>
            </w:r>
            <w:r w:rsidR="0065572F">
              <w:rPr>
                <w:noProof/>
                <w:webHidden/>
              </w:rPr>
              <w:fldChar w:fldCharType="end"/>
            </w:r>
          </w:hyperlink>
        </w:p>
        <w:p w14:paraId="2B75E430" w14:textId="72FCE9CA"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04" w:history="1">
            <w:r w:rsidR="0065572F" w:rsidRPr="00A811F2">
              <w:rPr>
                <w:rStyle w:val="Hyperlink"/>
                <w:noProof/>
                <w:lang w:bidi="si-LK"/>
              </w:rPr>
              <w:t>2.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mage Tracer Raster to Vector Process Overview</w:t>
            </w:r>
            <w:r w:rsidR="0065572F">
              <w:rPr>
                <w:noProof/>
                <w:webHidden/>
              </w:rPr>
              <w:tab/>
            </w:r>
            <w:r w:rsidR="0065572F">
              <w:rPr>
                <w:noProof/>
                <w:webHidden/>
              </w:rPr>
              <w:fldChar w:fldCharType="begin"/>
            </w:r>
            <w:r w:rsidR="0065572F">
              <w:rPr>
                <w:noProof/>
                <w:webHidden/>
              </w:rPr>
              <w:instrText xml:space="preserve"> PAGEREF _Toc39155604 \h </w:instrText>
            </w:r>
            <w:r w:rsidR="0065572F">
              <w:rPr>
                <w:noProof/>
                <w:webHidden/>
              </w:rPr>
            </w:r>
            <w:r w:rsidR="0065572F">
              <w:rPr>
                <w:noProof/>
                <w:webHidden/>
              </w:rPr>
              <w:fldChar w:fldCharType="separate"/>
            </w:r>
            <w:r w:rsidR="0065572F">
              <w:rPr>
                <w:noProof/>
                <w:webHidden/>
              </w:rPr>
              <w:t>28</w:t>
            </w:r>
            <w:r w:rsidR="0065572F">
              <w:rPr>
                <w:noProof/>
                <w:webHidden/>
              </w:rPr>
              <w:fldChar w:fldCharType="end"/>
            </w:r>
          </w:hyperlink>
        </w:p>
        <w:p w14:paraId="64BFCF51" w14:textId="39AFC84C"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05" w:history="1">
            <w:r w:rsidR="0065572F" w:rsidRPr="00A811F2">
              <w:rPr>
                <w:rStyle w:val="Hyperlink"/>
                <w:noProof/>
                <w:lang w:bidi="si-LK"/>
              </w:rPr>
              <w:t>2.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Justification of the Selected Approach</w:t>
            </w:r>
            <w:r w:rsidR="0065572F">
              <w:rPr>
                <w:noProof/>
                <w:webHidden/>
              </w:rPr>
              <w:tab/>
            </w:r>
            <w:r w:rsidR="0065572F">
              <w:rPr>
                <w:noProof/>
                <w:webHidden/>
              </w:rPr>
              <w:fldChar w:fldCharType="begin"/>
            </w:r>
            <w:r w:rsidR="0065572F">
              <w:rPr>
                <w:noProof/>
                <w:webHidden/>
              </w:rPr>
              <w:instrText xml:space="preserve"> PAGEREF _Toc39155605 \h </w:instrText>
            </w:r>
            <w:r w:rsidR="0065572F">
              <w:rPr>
                <w:noProof/>
                <w:webHidden/>
              </w:rPr>
            </w:r>
            <w:r w:rsidR="0065572F">
              <w:rPr>
                <w:noProof/>
                <w:webHidden/>
              </w:rPr>
              <w:fldChar w:fldCharType="separate"/>
            </w:r>
            <w:r w:rsidR="0065572F">
              <w:rPr>
                <w:noProof/>
                <w:webHidden/>
              </w:rPr>
              <w:t>30</w:t>
            </w:r>
            <w:r w:rsidR="0065572F">
              <w:rPr>
                <w:noProof/>
                <w:webHidden/>
              </w:rPr>
              <w:fldChar w:fldCharType="end"/>
            </w:r>
          </w:hyperlink>
        </w:p>
        <w:p w14:paraId="2D813403" w14:textId="1D018488"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06" w:history="1">
            <w:r w:rsidR="0065572F" w:rsidRPr="00A811F2">
              <w:rPr>
                <w:rStyle w:val="Hyperlink"/>
                <w:noProof/>
                <w:lang w:bidi="si-LK"/>
              </w:rPr>
              <w:t>2.7</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esearch Contribution/Research Gap</w:t>
            </w:r>
            <w:r w:rsidR="0065572F">
              <w:rPr>
                <w:noProof/>
                <w:webHidden/>
              </w:rPr>
              <w:tab/>
            </w:r>
            <w:r w:rsidR="0065572F">
              <w:rPr>
                <w:noProof/>
                <w:webHidden/>
              </w:rPr>
              <w:fldChar w:fldCharType="begin"/>
            </w:r>
            <w:r w:rsidR="0065572F">
              <w:rPr>
                <w:noProof/>
                <w:webHidden/>
              </w:rPr>
              <w:instrText xml:space="preserve"> PAGEREF _Toc39155606 \h </w:instrText>
            </w:r>
            <w:r w:rsidR="0065572F">
              <w:rPr>
                <w:noProof/>
                <w:webHidden/>
              </w:rPr>
            </w:r>
            <w:r w:rsidR="0065572F">
              <w:rPr>
                <w:noProof/>
                <w:webHidden/>
              </w:rPr>
              <w:fldChar w:fldCharType="separate"/>
            </w:r>
            <w:r w:rsidR="0065572F">
              <w:rPr>
                <w:noProof/>
                <w:webHidden/>
              </w:rPr>
              <w:t>30</w:t>
            </w:r>
            <w:r w:rsidR="0065572F">
              <w:rPr>
                <w:noProof/>
                <w:webHidden/>
              </w:rPr>
              <w:fldChar w:fldCharType="end"/>
            </w:r>
          </w:hyperlink>
        </w:p>
        <w:p w14:paraId="50B52BE8" w14:textId="1E9B084A"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07" w:history="1">
            <w:r w:rsidR="0065572F" w:rsidRPr="00A811F2">
              <w:rPr>
                <w:rStyle w:val="Hyperlink"/>
                <w:noProof/>
                <w:lang w:bidi="si-LK"/>
              </w:rPr>
              <w:t>2.8</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607 \h </w:instrText>
            </w:r>
            <w:r w:rsidR="0065572F">
              <w:rPr>
                <w:noProof/>
                <w:webHidden/>
              </w:rPr>
            </w:r>
            <w:r w:rsidR="0065572F">
              <w:rPr>
                <w:noProof/>
                <w:webHidden/>
              </w:rPr>
              <w:fldChar w:fldCharType="separate"/>
            </w:r>
            <w:r w:rsidR="0065572F">
              <w:rPr>
                <w:noProof/>
                <w:webHidden/>
              </w:rPr>
              <w:t>31</w:t>
            </w:r>
            <w:r w:rsidR="0065572F">
              <w:rPr>
                <w:noProof/>
                <w:webHidden/>
              </w:rPr>
              <w:fldChar w:fldCharType="end"/>
            </w:r>
          </w:hyperlink>
        </w:p>
        <w:p w14:paraId="516254CC" w14:textId="376D5B3A" w:rsidR="0065572F" w:rsidRDefault="001D41D7">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155608" w:history="1">
            <w:r w:rsidR="0065572F" w:rsidRPr="00A811F2">
              <w:rPr>
                <w:rStyle w:val="Hyperlink"/>
                <w:noProof/>
                <w:lang w:bidi="si-LK"/>
              </w:rPr>
              <w:t>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3: Methodology</w:t>
            </w:r>
            <w:r w:rsidR="0065572F">
              <w:rPr>
                <w:noProof/>
                <w:webHidden/>
              </w:rPr>
              <w:tab/>
            </w:r>
            <w:r w:rsidR="0065572F">
              <w:rPr>
                <w:noProof/>
                <w:webHidden/>
              </w:rPr>
              <w:fldChar w:fldCharType="begin"/>
            </w:r>
            <w:r w:rsidR="0065572F">
              <w:rPr>
                <w:noProof/>
                <w:webHidden/>
              </w:rPr>
              <w:instrText xml:space="preserve"> PAGEREF _Toc39155608 \h </w:instrText>
            </w:r>
            <w:r w:rsidR="0065572F">
              <w:rPr>
                <w:noProof/>
                <w:webHidden/>
              </w:rPr>
            </w:r>
            <w:r w:rsidR="0065572F">
              <w:rPr>
                <w:noProof/>
                <w:webHidden/>
              </w:rPr>
              <w:fldChar w:fldCharType="separate"/>
            </w:r>
            <w:r w:rsidR="0065572F">
              <w:rPr>
                <w:noProof/>
                <w:webHidden/>
              </w:rPr>
              <w:t>32</w:t>
            </w:r>
            <w:r w:rsidR="0065572F">
              <w:rPr>
                <w:noProof/>
                <w:webHidden/>
              </w:rPr>
              <w:fldChar w:fldCharType="end"/>
            </w:r>
          </w:hyperlink>
        </w:p>
        <w:p w14:paraId="445BF711" w14:textId="1E3E4603"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09" w:history="1">
            <w:r w:rsidR="0065572F" w:rsidRPr="00A811F2">
              <w:rPr>
                <w:rStyle w:val="Hyperlink"/>
                <w:noProof/>
                <w:lang w:bidi="si-LK"/>
              </w:rPr>
              <w:t>3.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Overview</w:t>
            </w:r>
            <w:r w:rsidR="0065572F">
              <w:rPr>
                <w:noProof/>
                <w:webHidden/>
              </w:rPr>
              <w:tab/>
            </w:r>
            <w:r w:rsidR="0065572F">
              <w:rPr>
                <w:noProof/>
                <w:webHidden/>
              </w:rPr>
              <w:fldChar w:fldCharType="begin"/>
            </w:r>
            <w:r w:rsidR="0065572F">
              <w:rPr>
                <w:noProof/>
                <w:webHidden/>
              </w:rPr>
              <w:instrText xml:space="preserve"> PAGEREF _Toc39155609 \h </w:instrText>
            </w:r>
            <w:r w:rsidR="0065572F">
              <w:rPr>
                <w:noProof/>
                <w:webHidden/>
              </w:rPr>
            </w:r>
            <w:r w:rsidR="0065572F">
              <w:rPr>
                <w:noProof/>
                <w:webHidden/>
              </w:rPr>
              <w:fldChar w:fldCharType="separate"/>
            </w:r>
            <w:r w:rsidR="0065572F">
              <w:rPr>
                <w:noProof/>
                <w:webHidden/>
              </w:rPr>
              <w:t>32</w:t>
            </w:r>
            <w:r w:rsidR="0065572F">
              <w:rPr>
                <w:noProof/>
                <w:webHidden/>
              </w:rPr>
              <w:fldChar w:fldCharType="end"/>
            </w:r>
          </w:hyperlink>
        </w:p>
        <w:p w14:paraId="172222AB" w14:textId="6E6169F8"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0" w:history="1">
            <w:r w:rsidR="0065572F" w:rsidRPr="00A811F2">
              <w:rPr>
                <w:rStyle w:val="Hyperlink"/>
                <w:noProof/>
                <w:lang w:bidi="si-LK"/>
              </w:rPr>
              <w:t>3.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esearch Methodology</w:t>
            </w:r>
            <w:r w:rsidR="0065572F">
              <w:rPr>
                <w:noProof/>
                <w:webHidden/>
              </w:rPr>
              <w:tab/>
            </w:r>
            <w:r w:rsidR="0065572F">
              <w:rPr>
                <w:noProof/>
                <w:webHidden/>
              </w:rPr>
              <w:fldChar w:fldCharType="begin"/>
            </w:r>
            <w:r w:rsidR="0065572F">
              <w:rPr>
                <w:noProof/>
                <w:webHidden/>
              </w:rPr>
              <w:instrText xml:space="preserve"> PAGEREF _Toc39155610 \h </w:instrText>
            </w:r>
            <w:r w:rsidR="0065572F">
              <w:rPr>
                <w:noProof/>
                <w:webHidden/>
              </w:rPr>
            </w:r>
            <w:r w:rsidR="0065572F">
              <w:rPr>
                <w:noProof/>
                <w:webHidden/>
              </w:rPr>
              <w:fldChar w:fldCharType="separate"/>
            </w:r>
            <w:r w:rsidR="0065572F">
              <w:rPr>
                <w:noProof/>
                <w:webHidden/>
              </w:rPr>
              <w:t>32</w:t>
            </w:r>
            <w:r w:rsidR="0065572F">
              <w:rPr>
                <w:noProof/>
                <w:webHidden/>
              </w:rPr>
              <w:fldChar w:fldCharType="end"/>
            </w:r>
          </w:hyperlink>
        </w:p>
        <w:p w14:paraId="1398A548" w14:textId="3C20E241"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11" w:history="1">
            <w:r w:rsidR="0065572F" w:rsidRPr="00A811F2">
              <w:rPr>
                <w:rStyle w:val="Hyperlink"/>
                <w:noProof/>
                <w:lang w:bidi="si-LK"/>
              </w:rPr>
              <w:t>3.2.1</w:t>
            </w:r>
            <w:r w:rsidR="0065572F">
              <w:rPr>
                <w:rFonts w:asciiTheme="minorHAnsi" w:eastAsiaTheme="minorEastAsia" w:hAnsiTheme="minorHAnsi" w:cstheme="minorBidi"/>
                <w:noProof/>
                <w:sz w:val="22"/>
                <w:szCs w:val="22"/>
                <w:lang w:eastAsia="en-GB"/>
              </w:rPr>
              <w:tab/>
            </w:r>
            <w:r w:rsidR="0065572F" w:rsidRPr="00A811F2">
              <w:rPr>
                <w:rStyle w:val="Hyperlink"/>
                <w:noProof/>
                <w:shd w:val="clear" w:color="auto" w:fill="FFFFFF"/>
                <w:lang w:bidi="si-LK"/>
              </w:rPr>
              <w:t>Research Paradigm</w:t>
            </w:r>
            <w:r w:rsidR="0065572F">
              <w:rPr>
                <w:noProof/>
                <w:webHidden/>
              </w:rPr>
              <w:tab/>
            </w:r>
            <w:r w:rsidR="0065572F">
              <w:rPr>
                <w:noProof/>
                <w:webHidden/>
              </w:rPr>
              <w:fldChar w:fldCharType="begin"/>
            </w:r>
            <w:r w:rsidR="0065572F">
              <w:rPr>
                <w:noProof/>
                <w:webHidden/>
              </w:rPr>
              <w:instrText xml:space="preserve"> PAGEREF _Toc39155611 \h </w:instrText>
            </w:r>
            <w:r w:rsidR="0065572F">
              <w:rPr>
                <w:noProof/>
                <w:webHidden/>
              </w:rPr>
            </w:r>
            <w:r w:rsidR="0065572F">
              <w:rPr>
                <w:noProof/>
                <w:webHidden/>
              </w:rPr>
              <w:fldChar w:fldCharType="separate"/>
            </w:r>
            <w:r w:rsidR="0065572F">
              <w:rPr>
                <w:noProof/>
                <w:webHidden/>
              </w:rPr>
              <w:t>32</w:t>
            </w:r>
            <w:r w:rsidR="0065572F">
              <w:rPr>
                <w:noProof/>
                <w:webHidden/>
              </w:rPr>
              <w:fldChar w:fldCharType="end"/>
            </w:r>
          </w:hyperlink>
        </w:p>
        <w:p w14:paraId="6209869B" w14:textId="18475C07"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12" w:history="1">
            <w:r w:rsidR="0065572F" w:rsidRPr="00A811F2">
              <w:rPr>
                <w:rStyle w:val="Hyperlink"/>
                <w:noProof/>
                <w:lang w:bidi="si-LK"/>
              </w:rPr>
              <w:t>3.2.2</w:t>
            </w:r>
            <w:r w:rsidR="0065572F">
              <w:rPr>
                <w:rFonts w:asciiTheme="minorHAnsi" w:eastAsiaTheme="minorEastAsia" w:hAnsiTheme="minorHAnsi" w:cstheme="minorBidi"/>
                <w:noProof/>
                <w:sz w:val="22"/>
                <w:szCs w:val="22"/>
                <w:lang w:eastAsia="en-GB"/>
              </w:rPr>
              <w:tab/>
            </w:r>
            <w:r w:rsidR="0065572F" w:rsidRPr="00A811F2">
              <w:rPr>
                <w:rStyle w:val="Hyperlink"/>
                <w:noProof/>
                <w:shd w:val="clear" w:color="auto" w:fill="FFFFFF"/>
                <w:lang w:bidi="si-LK"/>
              </w:rPr>
              <w:t>Research Methodology</w:t>
            </w:r>
            <w:r w:rsidR="0065572F">
              <w:rPr>
                <w:noProof/>
                <w:webHidden/>
              </w:rPr>
              <w:tab/>
            </w:r>
            <w:r w:rsidR="0065572F">
              <w:rPr>
                <w:noProof/>
                <w:webHidden/>
              </w:rPr>
              <w:fldChar w:fldCharType="begin"/>
            </w:r>
            <w:r w:rsidR="0065572F">
              <w:rPr>
                <w:noProof/>
                <w:webHidden/>
              </w:rPr>
              <w:instrText xml:space="preserve"> PAGEREF _Toc39155612 \h </w:instrText>
            </w:r>
            <w:r w:rsidR="0065572F">
              <w:rPr>
                <w:noProof/>
                <w:webHidden/>
              </w:rPr>
            </w:r>
            <w:r w:rsidR="0065572F">
              <w:rPr>
                <w:noProof/>
                <w:webHidden/>
              </w:rPr>
              <w:fldChar w:fldCharType="separate"/>
            </w:r>
            <w:r w:rsidR="0065572F">
              <w:rPr>
                <w:noProof/>
                <w:webHidden/>
              </w:rPr>
              <w:t>33</w:t>
            </w:r>
            <w:r w:rsidR="0065572F">
              <w:rPr>
                <w:noProof/>
                <w:webHidden/>
              </w:rPr>
              <w:fldChar w:fldCharType="end"/>
            </w:r>
          </w:hyperlink>
        </w:p>
        <w:p w14:paraId="227DE524" w14:textId="324AF746"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3" w:history="1">
            <w:r w:rsidR="0065572F" w:rsidRPr="00A811F2">
              <w:rPr>
                <w:rStyle w:val="Hyperlink"/>
                <w:noProof/>
                <w:lang w:bidi="si-LK"/>
              </w:rPr>
              <w:t>3.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Design Methodology</w:t>
            </w:r>
            <w:r w:rsidR="0065572F">
              <w:rPr>
                <w:noProof/>
                <w:webHidden/>
              </w:rPr>
              <w:tab/>
            </w:r>
            <w:r w:rsidR="0065572F">
              <w:rPr>
                <w:noProof/>
                <w:webHidden/>
              </w:rPr>
              <w:fldChar w:fldCharType="begin"/>
            </w:r>
            <w:r w:rsidR="0065572F">
              <w:rPr>
                <w:noProof/>
                <w:webHidden/>
              </w:rPr>
              <w:instrText xml:space="preserve"> PAGEREF _Toc39155613 \h </w:instrText>
            </w:r>
            <w:r w:rsidR="0065572F">
              <w:rPr>
                <w:noProof/>
                <w:webHidden/>
              </w:rPr>
            </w:r>
            <w:r w:rsidR="0065572F">
              <w:rPr>
                <w:noProof/>
                <w:webHidden/>
              </w:rPr>
              <w:fldChar w:fldCharType="separate"/>
            </w:r>
            <w:r w:rsidR="0065572F">
              <w:rPr>
                <w:noProof/>
                <w:webHidden/>
              </w:rPr>
              <w:t>33</w:t>
            </w:r>
            <w:r w:rsidR="0065572F">
              <w:rPr>
                <w:noProof/>
                <w:webHidden/>
              </w:rPr>
              <w:fldChar w:fldCharType="end"/>
            </w:r>
          </w:hyperlink>
        </w:p>
        <w:p w14:paraId="52CC6115" w14:textId="4245CE5B"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4" w:history="1">
            <w:r w:rsidR="0065572F" w:rsidRPr="00A811F2">
              <w:rPr>
                <w:rStyle w:val="Hyperlink"/>
                <w:noProof/>
                <w:lang w:bidi="si-LK"/>
              </w:rPr>
              <w:t>3.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Development Methodology</w:t>
            </w:r>
            <w:r w:rsidR="0065572F">
              <w:rPr>
                <w:noProof/>
                <w:webHidden/>
              </w:rPr>
              <w:tab/>
            </w:r>
            <w:r w:rsidR="0065572F">
              <w:rPr>
                <w:noProof/>
                <w:webHidden/>
              </w:rPr>
              <w:fldChar w:fldCharType="begin"/>
            </w:r>
            <w:r w:rsidR="0065572F">
              <w:rPr>
                <w:noProof/>
                <w:webHidden/>
              </w:rPr>
              <w:instrText xml:space="preserve"> PAGEREF _Toc39155614 \h </w:instrText>
            </w:r>
            <w:r w:rsidR="0065572F">
              <w:rPr>
                <w:noProof/>
                <w:webHidden/>
              </w:rPr>
            </w:r>
            <w:r w:rsidR="0065572F">
              <w:rPr>
                <w:noProof/>
                <w:webHidden/>
              </w:rPr>
              <w:fldChar w:fldCharType="separate"/>
            </w:r>
            <w:r w:rsidR="0065572F">
              <w:rPr>
                <w:noProof/>
                <w:webHidden/>
              </w:rPr>
              <w:t>34</w:t>
            </w:r>
            <w:r w:rsidR="0065572F">
              <w:rPr>
                <w:noProof/>
                <w:webHidden/>
              </w:rPr>
              <w:fldChar w:fldCharType="end"/>
            </w:r>
          </w:hyperlink>
        </w:p>
        <w:p w14:paraId="05B535A7" w14:textId="4CBE5D1A"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5" w:history="1">
            <w:r w:rsidR="0065572F" w:rsidRPr="00A811F2">
              <w:rPr>
                <w:rStyle w:val="Hyperlink"/>
                <w:noProof/>
                <w:lang w:bidi="si-LK"/>
              </w:rPr>
              <w:t>3.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615 \h </w:instrText>
            </w:r>
            <w:r w:rsidR="0065572F">
              <w:rPr>
                <w:noProof/>
                <w:webHidden/>
              </w:rPr>
            </w:r>
            <w:r w:rsidR="0065572F">
              <w:rPr>
                <w:noProof/>
                <w:webHidden/>
              </w:rPr>
              <w:fldChar w:fldCharType="separate"/>
            </w:r>
            <w:r w:rsidR="0065572F">
              <w:rPr>
                <w:noProof/>
                <w:webHidden/>
              </w:rPr>
              <w:t>35</w:t>
            </w:r>
            <w:r w:rsidR="0065572F">
              <w:rPr>
                <w:noProof/>
                <w:webHidden/>
              </w:rPr>
              <w:fldChar w:fldCharType="end"/>
            </w:r>
          </w:hyperlink>
        </w:p>
        <w:p w14:paraId="13D8050A" w14:textId="5059359A" w:rsidR="0065572F" w:rsidRDefault="001D41D7">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155616" w:history="1">
            <w:r w:rsidR="0065572F" w:rsidRPr="00A811F2">
              <w:rPr>
                <w:rStyle w:val="Hyperlink"/>
                <w:noProof/>
                <w:lang w:bidi="si-LK"/>
              </w:rPr>
              <w:t>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4: Project Management</w:t>
            </w:r>
            <w:r w:rsidR="0065572F">
              <w:rPr>
                <w:noProof/>
                <w:webHidden/>
              </w:rPr>
              <w:tab/>
            </w:r>
            <w:r w:rsidR="0065572F">
              <w:rPr>
                <w:noProof/>
                <w:webHidden/>
              </w:rPr>
              <w:fldChar w:fldCharType="begin"/>
            </w:r>
            <w:r w:rsidR="0065572F">
              <w:rPr>
                <w:noProof/>
                <w:webHidden/>
              </w:rPr>
              <w:instrText xml:space="preserve"> PAGEREF _Toc39155616 \h </w:instrText>
            </w:r>
            <w:r w:rsidR="0065572F">
              <w:rPr>
                <w:noProof/>
                <w:webHidden/>
              </w:rPr>
            </w:r>
            <w:r w:rsidR="0065572F">
              <w:rPr>
                <w:noProof/>
                <w:webHidden/>
              </w:rPr>
              <w:fldChar w:fldCharType="separate"/>
            </w:r>
            <w:r w:rsidR="0065572F">
              <w:rPr>
                <w:noProof/>
                <w:webHidden/>
              </w:rPr>
              <w:t>36</w:t>
            </w:r>
            <w:r w:rsidR="0065572F">
              <w:rPr>
                <w:noProof/>
                <w:webHidden/>
              </w:rPr>
              <w:fldChar w:fldCharType="end"/>
            </w:r>
          </w:hyperlink>
        </w:p>
        <w:p w14:paraId="6145FB0A" w14:textId="12F8DEAB"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7" w:history="1">
            <w:r w:rsidR="0065572F" w:rsidRPr="00A811F2">
              <w:rPr>
                <w:rStyle w:val="Hyperlink"/>
                <w:noProof/>
                <w:lang w:bidi="si-LK"/>
              </w:rPr>
              <w:t>4.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Overview</w:t>
            </w:r>
            <w:r w:rsidR="0065572F">
              <w:rPr>
                <w:noProof/>
                <w:webHidden/>
              </w:rPr>
              <w:tab/>
            </w:r>
            <w:r w:rsidR="0065572F">
              <w:rPr>
                <w:noProof/>
                <w:webHidden/>
              </w:rPr>
              <w:fldChar w:fldCharType="begin"/>
            </w:r>
            <w:r w:rsidR="0065572F">
              <w:rPr>
                <w:noProof/>
                <w:webHidden/>
              </w:rPr>
              <w:instrText xml:space="preserve"> PAGEREF _Toc39155617 \h </w:instrText>
            </w:r>
            <w:r w:rsidR="0065572F">
              <w:rPr>
                <w:noProof/>
                <w:webHidden/>
              </w:rPr>
            </w:r>
            <w:r w:rsidR="0065572F">
              <w:rPr>
                <w:noProof/>
                <w:webHidden/>
              </w:rPr>
              <w:fldChar w:fldCharType="separate"/>
            </w:r>
            <w:r w:rsidR="0065572F">
              <w:rPr>
                <w:noProof/>
                <w:webHidden/>
              </w:rPr>
              <w:t>36</w:t>
            </w:r>
            <w:r w:rsidR="0065572F">
              <w:rPr>
                <w:noProof/>
                <w:webHidden/>
              </w:rPr>
              <w:fldChar w:fldCharType="end"/>
            </w:r>
          </w:hyperlink>
        </w:p>
        <w:p w14:paraId="54BCA77E" w14:textId="6B3EF167"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8" w:history="1">
            <w:r w:rsidR="0065572F" w:rsidRPr="00A811F2">
              <w:rPr>
                <w:rStyle w:val="Hyperlink"/>
                <w:noProof/>
                <w:lang w:bidi="si-LK"/>
              </w:rPr>
              <w:t>4.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roject Management Methodology</w:t>
            </w:r>
            <w:r w:rsidR="0065572F">
              <w:rPr>
                <w:noProof/>
                <w:webHidden/>
              </w:rPr>
              <w:tab/>
            </w:r>
            <w:r w:rsidR="0065572F">
              <w:rPr>
                <w:noProof/>
                <w:webHidden/>
              </w:rPr>
              <w:fldChar w:fldCharType="begin"/>
            </w:r>
            <w:r w:rsidR="0065572F">
              <w:rPr>
                <w:noProof/>
                <w:webHidden/>
              </w:rPr>
              <w:instrText xml:space="preserve"> PAGEREF _Toc39155618 \h </w:instrText>
            </w:r>
            <w:r w:rsidR="0065572F">
              <w:rPr>
                <w:noProof/>
                <w:webHidden/>
              </w:rPr>
            </w:r>
            <w:r w:rsidR="0065572F">
              <w:rPr>
                <w:noProof/>
                <w:webHidden/>
              </w:rPr>
              <w:fldChar w:fldCharType="separate"/>
            </w:r>
            <w:r w:rsidR="0065572F">
              <w:rPr>
                <w:noProof/>
                <w:webHidden/>
              </w:rPr>
              <w:t>36</w:t>
            </w:r>
            <w:r w:rsidR="0065572F">
              <w:rPr>
                <w:noProof/>
                <w:webHidden/>
              </w:rPr>
              <w:fldChar w:fldCharType="end"/>
            </w:r>
          </w:hyperlink>
        </w:p>
        <w:p w14:paraId="64726616" w14:textId="7B97ED26"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19" w:history="1">
            <w:r w:rsidR="0065572F" w:rsidRPr="00A811F2">
              <w:rPr>
                <w:rStyle w:val="Hyperlink"/>
                <w:noProof/>
                <w:lang w:bidi="si-LK"/>
              </w:rPr>
              <w:t>4.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otential Risks and Mitigation Plans</w:t>
            </w:r>
            <w:r w:rsidR="0065572F">
              <w:rPr>
                <w:noProof/>
                <w:webHidden/>
              </w:rPr>
              <w:tab/>
            </w:r>
            <w:r w:rsidR="0065572F">
              <w:rPr>
                <w:noProof/>
                <w:webHidden/>
              </w:rPr>
              <w:fldChar w:fldCharType="begin"/>
            </w:r>
            <w:r w:rsidR="0065572F">
              <w:rPr>
                <w:noProof/>
                <w:webHidden/>
              </w:rPr>
              <w:instrText xml:space="preserve"> PAGEREF _Toc39155619 \h </w:instrText>
            </w:r>
            <w:r w:rsidR="0065572F">
              <w:rPr>
                <w:noProof/>
                <w:webHidden/>
              </w:rPr>
            </w:r>
            <w:r w:rsidR="0065572F">
              <w:rPr>
                <w:noProof/>
                <w:webHidden/>
              </w:rPr>
              <w:fldChar w:fldCharType="separate"/>
            </w:r>
            <w:r w:rsidR="0065572F">
              <w:rPr>
                <w:noProof/>
                <w:webHidden/>
              </w:rPr>
              <w:t>37</w:t>
            </w:r>
            <w:r w:rsidR="0065572F">
              <w:rPr>
                <w:noProof/>
                <w:webHidden/>
              </w:rPr>
              <w:fldChar w:fldCharType="end"/>
            </w:r>
          </w:hyperlink>
        </w:p>
        <w:p w14:paraId="13C3479E" w14:textId="08899A38"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0" w:history="1">
            <w:r w:rsidR="0065572F" w:rsidRPr="00A811F2">
              <w:rPr>
                <w:rStyle w:val="Hyperlink"/>
                <w:noProof/>
                <w:lang w:bidi="si-LK"/>
              </w:rPr>
              <w:t>4.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Work Breakdown Structure</w:t>
            </w:r>
            <w:r w:rsidR="0065572F">
              <w:rPr>
                <w:noProof/>
                <w:webHidden/>
              </w:rPr>
              <w:tab/>
            </w:r>
            <w:r w:rsidR="0065572F">
              <w:rPr>
                <w:noProof/>
                <w:webHidden/>
              </w:rPr>
              <w:fldChar w:fldCharType="begin"/>
            </w:r>
            <w:r w:rsidR="0065572F">
              <w:rPr>
                <w:noProof/>
                <w:webHidden/>
              </w:rPr>
              <w:instrText xml:space="preserve"> PAGEREF _Toc39155620 \h </w:instrText>
            </w:r>
            <w:r w:rsidR="0065572F">
              <w:rPr>
                <w:noProof/>
                <w:webHidden/>
              </w:rPr>
            </w:r>
            <w:r w:rsidR="0065572F">
              <w:rPr>
                <w:noProof/>
                <w:webHidden/>
              </w:rPr>
              <w:fldChar w:fldCharType="separate"/>
            </w:r>
            <w:r w:rsidR="0065572F">
              <w:rPr>
                <w:noProof/>
                <w:webHidden/>
              </w:rPr>
              <w:t>38</w:t>
            </w:r>
            <w:r w:rsidR="0065572F">
              <w:rPr>
                <w:noProof/>
                <w:webHidden/>
              </w:rPr>
              <w:fldChar w:fldCharType="end"/>
            </w:r>
          </w:hyperlink>
        </w:p>
        <w:p w14:paraId="459F21E9" w14:textId="18C2E557"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1" w:history="1">
            <w:r w:rsidR="0065572F" w:rsidRPr="00A811F2">
              <w:rPr>
                <w:rStyle w:val="Hyperlink"/>
                <w:noProof/>
                <w:lang w:bidi="si-LK"/>
              </w:rPr>
              <w:t>4.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Gantt chart</w:t>
            </w:r>
            <w:r w:rsidR="0065572F">
              <w:rPr>
                <w:noProof/>
                <w:webHidden/>
              </w:rPr>
              <w:tab/>
            </w:r>
            <w:r w:rsidR="0065572F">
              <w:rPr>
                <w:noProof/>
                <w:webHidden/>
              </w:rPr>
              <w:fldChar w:fldCharType="begin"/>
            </w:r>
            <w:r w:rsidR="0065572F">
              <w:rPr>
                <w:noProof/>
                <w:webHidden/>
              </w:rPr>
              <w:instrText xml:space="preserve"> PAGEREF _Toc39155621 \h </w:instrText>
            </w:r>
            <w:r w:rsidR="0065572F">
              <w:rPr>
                <w:noProof/>
                <w:webHidden/>
              </w:rPr>
            </w:r>
            <w:r w:rsidR="0065572F">
              <w:rPr>
                <w:noProof/>
                <w:webHidden/>
              </w:rPr>
              <w:fldChar w:fldCharType="separate"/>
            </w:r>
            <w:r w:rsidR="0065572F">
              <w:rPr>
                <w:noProof/>
                <w:webHidden/>
              </w:rPr>
              <w:t>39</w:t>
            </w:r>
            <w:r w:rsidR="0065572F">
              <w:rPr>
                <w:noProof/>
                <w:webHidden/>
              </w:rPr>
              <w:fldChar w:fldCharType="end"/>
            </w:r>
          </w:hyperlink>
        </w:p>
        <w:p w14:paraId="04E4B340" w14:textId="2BDDF83E"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2" w:history="1">
            <w:r w:rsidR="0065572F" w:rsidRPr="00A811F2">
              <w:rPr>
                <w:rStyle w:val="Hyperlink"/>
                <w:noProof/>
                <w:lang w:bidi="si-LK"/>
              </w:rPr>
              <w:t>4.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ompliance with BCS Code of Conduct</w:t>
            </w:r>
            <w:r w:rsidR="0065572F">
              <w:rPr>
                <w:noProof/>
                <w:webHidden/>
              </w:rPr>
              <w:tab/>
            </w:r>
            <w:r w:rsidR="0065572F">
              <w:rPr>
                <w:noProof/>
                <w:webHidden/>
              </w:rPr>
              <w:fldChar w:fldCharType="begin"/>
            </w:r>
            <w:r w:rsidR="0065572F">
              <w:rPr>
                <w:noProof/>
                <w:webHidden/>
              </w:rPr>
              <w:instrText xml:space="preserve"> PAGEREF _Toc39155622 \h </w:instrText>
            </w:r>
            <w:r w:rsidR="0065572F">
              <w:rPr>
                <w:noProof/>
                <w:webHidden/>
              </w:rPr>
            </w:r>
            <w:r w:rsidR="0065572F">
              <w:rPr>
                <w:noProof/>
                <w:webHidden/>
              </w:rPr>
              <w:fldChar w:fldCharType="separate"/>
            </w:r>
            <w:r w:rsidR="0065572F">
              <w:rPr>
                <w:noProof/>
                <w:webHidden/>
              </w:rPr>
              <w:t>40</w:t>
            </w:r>
            <w:r w:rsidR="0065572F">
              <w:rPr>
                <w:noProof/>
                <w:webHidden/>
              </w:rPr>
              <w:fldChar w:fldCharType="end"/>
            </w:r>
          </w:hyperlink>
        </w:p>
        <w:p w14:paraId="54BD5C4A" w14:textId="71FD5707"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3" w:history="1">
            <w:r w:rsidR="0065572F" w:rsidRPr="00A811F2">
              <w:rPr>
                <w:rStyle w:val="Hyperlink"/>
                <w:noProof/>
                <w:lang w:bidi="si-LK"/>
              </w:rPr>
              <w:t>4.7</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ocial, Legal, Ethical and Professional Aspects</w:t>
            </w:r>
            <w:r w:rsidR="0065572F">
              <w:rPr>
                <w:noProof/>
                <w:webHidden/>
              </w:rPr>
              <w:tab/>
            </w:r>
            <w:r w:rsidR="0065572F">
              <w:rPr>
                <w:noProof/>
                <w:webHidden/>
              </w:rPr>
              <w:fldChar w:fldCharType="begin"/>
            </w:r>
            <w:r w:rsidR="0065572F">
              <w:rPr>
                <w:noProof/>
                <w:webHidden/>
              </w:rPr>
              <w:instrText xml:space="preserve"> PAGEREF _Toc39155623 \h </w:instrText>
            </w:r>
            <w:r w:rsidR="0065572F">
              <w:rPr>
                <w:noProof/>
                <w:webHidden/>
              </w:rPr>
            </w:r>
            <w:r w:rsidR="0065572F">
              <w:rPr>
                <w:noProof/>
                <w:webHidden/>
              </w:rPr>
              <w:fldChar w:fldCharType="separate"/>
            </w:r>
            <w:r w:rsidR="0065572F">
              <w:rPr>
                <w:noProof/>
                <w:webHidden/>
              </w:rPr>
              <w:t>40</w:t>
            </w:r>
            <w:r w:rsidR="0065572F">
              <w:rPr>
                <w:noProof/>
                <w:webHidden/>
              </w:rPr>
              <w:fldChar w:fldCharType="end"/>
            </w:r>
          </w:hyperlink>
        </w:p>
        <w:p w14:paraId="7F8A6C01" w14:textId="0D910E3C"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4" w:history="1">
            <w:r w:rsidR="0065572F" w:rsidRPr="00A811F2">
              <w:rPr>
                <w:rStyle w:val="Hyperlink"/>
                <w:noProof/>
                <w:lang w:bidi="si-LK"/>
              </w:rPr>
              <w:t>4.8</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624 \h </w:instrText>
            </w:r>
            <w:r w:rsidR="0065572F">
              <w:rPr>
                <w:noProof/>
                <w:webHidden/>
              </w:rPr>
            </w:r>
            <w:r w:rsidR="0065572F">
              <w:rPr>
                <w:noProof/>
                <w:webHidden/>
              </w:rPr>
              <w:fldChar w:fldCharType="separate"/>
            </w:r>
            <w:r w:rsidR="0065572F">
              <w:rPr>
                <w:noProof/>
                <w:webHidden/>
              </w:rPr>
              <w:t>41</w:t>
            </w:r>
            <w:r w:rsidR="0065572F">
              <w:rPr>
                <w:noProof/>
                <w:webHidden/>
              </w:rPr>
              <w:fldChar w:fldCharType="end"/>
            </w:r>
          </w:hyperlink>
        </w:p>
        <w:p w14:paraId="7C5E5C7E" w14:textId="2AD78A8F" w:rsidR="0065572F" w:rsidRDefault="001D41D7">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155625" w:history="1">
            <w:r w:rsidR="0065572F" w:rsidRPr="00A811F2">
              <w:rPr>
                <w:rStyle w:val="Hyperlink"/>
                <w:noProof/>
                <w:lang w:bidi="si-LK"/>
              </w:rPr>
              <w:t>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5: System Requirements Specification</w:t>
            </w:r>
            <w:r w:rsidR="0065572F">
              <w:rPr>
                <w:noProof/>
                <w:webHidden/>
              </w:rPr>
              <w:tab/>
            </w:r>
            <w:r w:rsidR="0065572F">
              <w:rPr>
                <w:noProof/>
                <w:webHidden/>
              </w:rPr>
              <w:fldChar w:fldCharType="begin"/>
            </w:r>
            <w:r w:rsidR="0065572F">
              <w:rPr>
                <w:noProof/>
                <w:webHidden/>
              </w:rPr>
              <w:instrText xml:space="preserve"> PAGEREF _Toc39155625 \h </w:instrText>
            </w:r>
            <w:r w:rsidR="0065572F">
              <w:rPr>
                <w:noProof/>
                <w:webHidden/>
              </w:rPr>
            </w:r>
            <w:r w:rsidR="0065572F">
              <w:rPr>
                <w:noProof/>
                <w:webHidden/>
              </w:rPr>
              <w:fldChar w:fldCharType="separate"/>
            </w:r>
            <w:r w:rsidR="0065572F">
              <w:rPr>
                <w:noProof/>
                <w:webHidden/>
              </w:rPr>
              <w:t>42</w:t>
            </w:r>
            <w:r w:rsidR="0065572F">
              <w:rPr>
                <w:noProof/>
                <w:webHidden/>
              </w:rPr>
              <w:fldChar w:fldCharType="end"/>
            </w:r>
          </w:hyperlink>
        </w:p>
        <w:p w14:paraId="4B0F50F9" w14:textId="2FFCB713"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6" w:history="1">
            <w:r w:rsidR="0065572F" w:rsidRPr="00A811F2">
              <w:rPr>
                <w:rStyle w:val="Hyperlink"/>
                <w:noProof/>
                <w:lang w:bidi="si-LK"/>
              </w:rPr>
              <w:t>5.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Overview</w:t>
            </w:r>
            <w:r w:rsidR="0065572F">
              <w:rPr>
                <w:noProof/>
                <w:webHidden/>
              </w:rPr>
              <w:tab/>
            </w:r>
            <w:r w:rsidR="0065572F">
              <w:rPr>
                <w:noProof/>
                <w:webHidden/>
              </w:rPr>
              <w:fldChar w:fldCharType="begin"/>
            </w:r>
            <w:r w:rsidR="0065572F">
              <w:rPr>
                <w:noProof/>
                <w:webHidden/>
              </w:rPr>
              <w:instrText xml:space="preserve"> PAGEREF _Toc39155626 \h </w:instrText>
            </w:r>
            <w:r w:rsidR="0065572F">
              <w:rPr>
                <w:noProof/>
                <w:webHidden/>
              </w:rPr>
            </w:r>
            <w:r w:rsidR="0065572F">
              <w:rPr>
                <w:noProof/>
                <w:webHidden/>
              </w:rPr>
              <w:fldChar w:fldCharType="separate"/>
            </w:r>
            <w:r w:rsidR="0065572F">
              <w:rPr>
                <w:noProof/>
                <w:webHidden/>
              </w:rPr>
              <w:t>42</w:t>
            </w:r>
            <w:r w:rsidR="0065572F">
              <w:rPr>
                <w:noProof/>
                <w:webHidden/>
              </w:rPr>
              <w:fldChar w:fldCharType="end"/>
            </w:r>
          </w:hyperlink>
        </w:p>
        <w:p w14:paraId="25A23C65" w14:textId="5895B759"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27" w:history="1">
            <w:r w:rsidR="0065572F" w:rsidRPr="00A811F2">
              <w:rPr>
                <w:rStyle w:val="Hyperlink"/>
                <w:noProof/>
                <w:lang w:bidi="si-LK"/>
              </w:rPr>
              <w:t>5.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takeholder Analysis</w:t>
            </w:r>
            <w:r w:rsidR="0065572F">
              <w:rPr>
                <w:noProof/>
                <w:webHidden/>
              </w:rPr>
              <w:tab/>
            </w:r>
            <w:r w:rsidR="0065572F">
              <w:rPr>
                <w:noProof/>
                <w:webHidden/>
              </w:rPr>
              <w:fldChar w:fldCharType="begin"/>
            </w:r>
            <w:r w:rsidR="0065572F">
              <w:rPr>
                <w:noProof/>
                <w:webHidden/>
              </w:rPr>
              <w:instrText xml:space="preserve"> PAGEREF _Toc39155627 \h </w:instrText>
            </w:r>
            <w:r w:rsidR="0065572F">
              <w:rPr>
                <w:noProof/>
                <w:webHidden/>
              </w:rPr>
            </w:r>
            <w:r w:rsidR="0065572F">
              <w:rPr>
                <w:noProof/>
                <w:webHidden/>
              </w:rPr>
              <w:fldChar w:fldCharType="separate"/>
            </w:r>
            <w:r w:rsidR="0065572F">
              <w:rPr>
                <w:noProof/>
                <w:webHidden/>
              </w:rPr>
              <w:t>42</w:t>
            </w:r>
            <w:r w:rsidR="0065572F">
              <w:rPr>
                <w:noProof/>
                <w:webHidden/>
              </w:rPr>
              <w:fldChar w:fldCharType="end"/>
            </w:r>
          </w:hyperlink>
        </w:p>
        <w:p w14:paraId="5BF3C3A9" w14:textId="1742EDE1"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28" w:history="1">
            <w:r w:rsidR="0065572F" w:rsidRPr="00A811F2">
              <w:rPr>
                <w:rStyle w:val="Hyperlink"/>
                <w:noProof/>
                <w:lang w:bidi="si-LK"/>
              </w:rPr>
              <w:t>5.2.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Onion Model</w:t>
            </w:r>
            <w:r w:rsidR="0065572F">
              <w:rPr>
                <w:noProof/>
                <w:webHidden/>
              </w:rPr>
              <w:tab/>
            </w:r>
            <w:r w:rsidR="0065572F">
              <w:rPr>
                <w:noProof/>
                <w:webHidden/>
              </w:rPr>
              <w:fldChar w:fldCharType="begin"/>
            </w:r>
            <w:r w:rsidR="0065572F">
              <w:rPr>
                <w:noProof/>
                <w:webHidden/>
              </w:rPr>
              <w:instrText xml:space="preserve"> PAGEREF _Toc39155628 \h </w:instrText>
            </w:r>
            <w:r w:rsidR="0065572F">
              <w:rPr>
                <w:noProof/>
                <w:webHidden/>
              </w:rPr>
            </w:r>
            <w:r w:rsidR="0065572F">
              <w:rPr>
                <w:noProof/>
                <w:webHidden/>
              </w:rPr>
              <w:fldChar w:fldCharType="separate"/>
            </w:r>
            <w:r w:rsidR="0065572F">
              <w:rPr>
                <w:noProof/>
                <w:webHidden/>
              </w:rPr>
              <w:t>42</w:t>
            </w:r>
            <w:r w:rsidR="0065572F">
              <w:rPr>
                <w:noProof/>
                <w:webHidden/>
              </w:rPr>
              <w:fldChar w:fldCharType="end"/>
            </w:r>
          </w:hyperlink>
        </w:p>
        <w:p w14:paraId="31A6037C" w14:textId="43CE5208"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29" w:history="1">
            <w:r w:rsidR="0065572F" w:rsidRPr="00A811F2">
              <w:rPr>
                <w:rStyle w:val="Hyperlink"/>
                <w:noProof/>
                <w:lang w:bidi="si-LK"/>
              </w:rPr>
              <w:t>5.2.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takeholders and Roles</w:t>
            </w:r>
            <w:r w:rsidR="0065572F">
              <w:rPr>
                <w:noProof/>
                <w:webHidden/>
              </w:rPr>
              <w:tab/>
            </w:r>
            <w:r w:rsidR="0065572F">
              <w:rPr>
                <w:noProof/>
                <w:webHidden/>
              </w:rPr>
              <w:fldChar w:fldCharType="begin"/>
            </w:r>
            <w:r w:rsidR="0065572F">
              <w:rPr>
                <w:noProof/>
                <w:webHidden/>
              </w:rPr>
              <w:instrText xml:space="preserve"> PAGEREF _Toc39155629 \h </w:instrText>
            </w:r>
            <w:r w:rsidR="0065572F">
              <w:rPr>
                <w:noProof/>
                <w:webHidden/>
              </w:rPr>
            </w:r>
            <w:r w:rsidR="0065572F">
              <w:rPr>
                <w:noProof/>
                <w:webHidden/>
              </w:rPr>
              <w:fldChar w:fldCharType="separate"/>
            </w:r>
            <w:r w:rsidR="0065572F">
              <w:rPr>
                <w:noProof/>
                <w:webHidden/>
              </w:rPr>
              <w:t>43</w:t>
            </w:r>
            <w:r w:rsidR="0065572F">
              <w:rPr>
                <w:noProof/>
                <w:webHidden/>
              </w:rPr>
              <w:fldChar w:fldCharType="end"/>
            </w:r>
          </w:hyperlink>
        </w:p>
        <w:p w14:paraId="48E084C3" w14:textId="4B09E7CE"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30" w:history="1">
            <w:r w:rsidR="0065572F" w:rsidRPr="00A811F2">
              <w:rPr>
                <w:rStyle w:val="Hyperlink"/>
                <w:noProof/>
                <w:lang w:bidi="si-LK"/>
              </w:rPr>
              <w:t>5.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Requirement Elicitation Process</w:t>
            </w:r>
            <w:r w:rsidR="0065572F">
              <w:rPr>
                <w:noProof/>
                <w:webHidden/>
              </w:rPr>
              <w:tab/>
            </w:r>
            <w:r w:rsidR="0065572F">
              <w:rPr>
                <w:noProof/>
                <w:webHidden/>
              </w:rPr>
              <w:fldChar w:fldCharType="begin"/>
            </w:r>
            <w:r w:rsidR="0065572F">
              <w:rPr>
                <w:noProof/>
                <w:webHidden/>
              </w:rPr>
              <w:instrText xml:space="preserve"> PAGEREF _Toc39155630 \h </w:instrText>
            </w:r>
            <w:r w:rsidR="0065572F">
              <w:rPr>
                <w:noProof/>
                <w:webHidden/>
              </w:rPr>
            </w:r>
            <w:r w:rsidR="0065572F">
              <w:rPr>
                <w:noProof/>
                <w:webHidden/>
              </w:rPr>
              <w:fldChar w:fldCharType="separate"/>
            </w:r>
            <w:r w:rsidR="0065572F">
              <w:rPr>
                <w:noProof/>
                <w:webHidden/>
              </w:rPr>
              <w:t>44</w:t>
            </w:r>
            <w:r w:rsidR="0065572F">
              <w:rPr>
                <w:noProof/>
                <w:webHidden/>
              </w:rPr>
              <w:fldChar w:fldCharType="end"/>
            </w:r>
          </w:hyperlink>
        </w:p>
        <w:p w14:paraId="68520913" w14:textId="18EB0B90"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31" w:history="1">
            <w:r w:rsidR="0065572F" w:rsidRPr="00A811F2">
              <w:rPr>
                <w:rStyle w:val="Hyperlink"/>
                <w:noProof/>
                <w:lang w:bidi="si-LK"/>
              </w:rPr>
              <w:t>5.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Use Case Diagram and Description</w:t>
            </w:r>
            <w:r w:rsidR="0065572F">
              <w:rPr>
                <w:noProof/>
                <w:webHidden/>
              </w:rPr>
              <w:tab/>
            </w:r>
            <w:r w:rsidR="0065572F">
              <w:rPr>
                <w:noProof/>
                <w:webHidden/>
              </w:rPr>
              <w:fldChar w:fldCharType="begin"/>
            </w:r>
            <w:r w:rsidR="0065572F">
              <w:rPr>
                <w:noProof/>
                <w:webHidden/>
              </w:rPr>
              <w:instrText xml:space="preserve"> PAGEREF _Toc39155631 \h </w:instrText>
            </w:r>
            <w:r w:rsidR="0065572F">
              <w:rPr>
                <w:noProof/>
                <w:webHidden/>
              </w:rPr>
            </w:r>
            <w:r w:rsidR="0065572F">
              <w:rPr>
                <w:noProof/>
                <w:webHidden/>
              </w:rPr>
              <w:fldChar w:fldCharType="separate"/>
            </w:r>
            <w:r w:rsidR="0065572F">
              <w:rPr>
                <w:noProof/>
                <w:webHidden/>
              </w:rPr>
              <w:t>56</w:t>
            </w:r>
            <w:r w:rsidR="0065572F">
              <w:rPr>
                <w:noProof/>
                <w:webHidden/>
              </w:rPr>
              <w:fldChar w:fldCharType="end"/>
            </w:r>
          </w:hyperlink>
        </w:p>
        <w:p w14:paraId="2E330EBF" w14:textId="2256E6C8"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32" w:history="1">
            <w:r w:rsidR="0065572F" w:rsidRPr="00A811F2">
              <w:rPr>
                <w:rStyle w:val="Hyperlink"/>
                <w:noProof/>
                <w:lang w:bidi="si-LK"/>
              </w:rPr>
              <w:t>5.4.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Use Case Diagram</w:t>
            </w:r>
            <w:r w:rsidR="0065572F">
              <w:rPr>
                <w:noProof/>
                <w:webHidden/>
              </w:rPr>
              <w:tab/>
            </w:r>
            <w:r w:rsidR="0065572F">
              <w:rPr>
                <w:noProof/>
                <w:webHidden/>
              </w:rPr>
              <w:fldChar w:fldCharType="begin"/>
            </w:r>
            <w:r w:rsidR="0065572F">
              <w:rPr>
                <w:noProof/>
                <w:webHidden/>
              </w:rPr>
              <w:instrText xml:space="preserve"> PAGEREF _Toc39155632 \h </w:instrText>
            </w:r>
            <w:r w:rsidR="0065572F">
              <w:rPr>
                <w:noProof/>
                <w:webHidden/>
              </w:rPr>
            </w:r>
            <w:r w:rsidR="0065572F">
              <w:rPr>
                <w:noProof/>
                <w:webHidden/>
              </w:rPr>
              <w:fldChar w:fldCharType="separate"/>
            </w:r>
            <w:r w:rsidR="0065572F">
              <w:rPr>
                <w:noProof/>
                <w:webHidden/>
              </w:rPr>
              <w:t>56</w:t>
            </w:r>
            <w:r w:rsidR="0065572F">
              <w:rPr>
                <w:noProof/>
                <w:webHidden/>
              </w:rPr>
              <w:fldChar w:fldCharType="end"/>
            </w:r>
          </w:hyperlink>
        </w:p>
        <w:p w14:paraId="77C97DFD" w14:textId="7A1F2F55"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33" w:history="1">
            <w:r w:rsidR="0065572F" w:rsidRPr="00A811F2">
              <w:rPr>
                <w:rStyle w:val="Hyperlink"/>
                <w:noProof/>
                <w:lang w:bidi="si-LK"/>
              </w:rPr>
              <w:t>5.4.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Use Case Description</w:t>
            </w:r>
            <w:r w:rsidR="0065572F">
              <w:rPr>
                <w:noProof/>
                <w:webHidden/>
              </w:rPr>
              <w:tab/>
            </w:r>
            <w:r w:rsidR="0065572F">
              <w:rPr>
                <w:noProof/>
                <w:webHidden/>
              </w:rPr>
              <w:fldChar w:fldCharType="begin"/>
            </w:r>
            <w:r w:rsidR="0065572F">
              <w:rPr>
                <w:noProof/>
                <w:webHidden/>
              </w:rPr>
              <w:instrText xml:space="preserve"> PAGEREF _Toc39155633 \h </w:instrText>
            </w:r>
            <w:r w:rsidR="0065572F">
              <w:rPr>
                <w:noProof/>
                <w:webHidden/>
              </w:rPr>
            </w:r>
            <w:r w:rsidR="0065572F">
              <w:rPr>
                <w:noProof/>
                <w:webHidden/>
              </w:rPr>
              <w:fldChar w:fldCharType="separate"/>
            </w:r>
            <w:r w:rsidR="0065572F">
              <w:rPr>
                <w:noProof/>
                <w:webHidden/>
              </w:rPr>
              <w:t>57</w:t>
            </w:r>
            <w:r w:rsidR="0065572F">
              <w:rPr>
                <w:noProof/>
                <w:webHidden/>
              </w:rPr>
              <w:fldChar w:fldCharType="end"/>
            </w:r>
          </w:hyperlink>
        </w:p>
        <w:p w14:paraId="07F3537E" w14:textId="4AA8D950"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34" w:history="1">
            <w:r w:rsidR="0065572F" w:rsidRPr="00A811F2">
              <w:rPr>
                <w:rStyle w:val="Hyperlink"/>
                <w:noProof/>
                <w:lang w:bidi="si-LK"/>
              </w:rPr>
              <w:t>5.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Functional and Non Functional Requirements</w:t>
            </w:r>
            <w:r w:rsidR="0065572F">
              <w:rPr>
                <w:noProof/>
                <w:webHidden/>
              </w:rPr>
              <w:tab/>
            </w:r>
            <w:r w:rsidR="0065572F">
              <w:rPr>
                <w:noProof/>
                <w:webHidden/>
              </w:rPr>
              <w:fldChar w:fldCharType="begin"/>
            </w:r>
            <w:r w:rsidR="0065572F">
              <w:rPr>
                <w:noProof/>
                <w:webHidden/>
              </w:rPr>
              <w:instrText xml:space="preserve"> PAGEREF _Toc39155634 \h </w:instrText>
            </w:r>
            <w:r w:rsidR="0065572F">
              <w:rPr>
                <w:noProof/>
                <w:webHidden/>
              </w:rPr>
            </w:r>
            <w:r w:rsidR="0065572F">
              <w:rPr>
                <w:noProof/>
                <w:webHidden/>
              </w:rPr>
              <w:fldChar w:fldCharType="separate"/>
            </w:r>
            <w:r w:rsidR="0065572F">
              <w:rPr>
                <w:noProof/>
                <w:webHidden/>
              </w:rPr>
              <w:t>64</w:t>
            </w:r>
            <w:r w:rsidR="0065572F">
              <w:rPr>
                <w:noProof/>
                <w:webHidden/>
              </w:rPr>
              <w:fldChar w:fldCharType="end"/>
            </w:r>
          </w:hyperlink>
        </w:p>
        <w:p w14:paraId="1CD6B090" w14:textId="5E0EE3D2"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35" w:history="1">
            <w:r w:rsidR="0065572F" w:rsidRPr="00A811F2">
              <w:rPr>
                <w:rStyle w:val="Hyperlink"/>
                <w:noProof/>
                <w:lang w:bidi="si-LK"/>
              </w:rPr>
              <w:t>5.5.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Functional Requirements</w:t>
            </w:r>
            <w:r w:rsidR="0065572F">
              <w:rPr>
                <w:noProof/>
                <w:webHidden/>
              </w:rPr>
              <w:tab/>
            </w:r>
            <w:r w:rsidR="0065572F">
              <w:rPr>
                <w:noProof/>
                <w:webHidden/>
              </w:rPr>
              <w:fldChar w:fldCharType="begin"/>
            </w:r>
            <w:r w:rsidR="0065572F">
              <w:rPr>
                <w:noProof/>
                <w:webHidden/>
              </w:rPr>
              <w:instrText xml:space="preserve"> PAGEREF _Toc39155635 \h </w:instrText>
            </w:r>
            <w:r w:rsidR="0065572F">
              <w:rPr>
                <w:noProof/>
                <w:webHidden/>
              </w:rPr>
            </w:r>
            <w:r w:rsidR="0065572F">
              <w:rPr>
                <w:noProof/>
                <w:webHidden/>
              </w:rPr>
              <w:fldChar w:fldCharType="separate"/>
            </w:r>
            <w:r w:rsidR="0065572F">
              <w:rPr>
                <w:noProof/>
                <w:webHidden/>
              </w:rPr>
              <w:t>64</w:t>
            </w:r>
            <w:r w:rsidR="0065572F">
              <w:rPr>
                <w:noProof/>
                <w:webHidden/>
              </w:rPr>
              <w:fldChar w:fldCharType="end"/>
            </w:r>
          </w:hyperlink>
        </w:p>
        <w:p w14:paraId="73404918" w14:textId="14DA7498"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36" w:history="1">
            <w:r w:rsidR="0065572F" w:rsidRPr="00A811F2">
              <w:rPr>
                <w:rStyle w:val="Hyperlink"/>
                <w:noProof/>
                <w:lang w:bidi="si-LK"/>
              </w:rPr>
              <w:t>5.5.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Non-functional Requirements</w:t>
            </w:r>
            <w:r w:rsidR="0065572F">
              <w:rPr>
                <w:noProof/>
                <w:webHidden/>
              </w:rPr>
              <w:tab/>
            </w:r>
            <w:r w:rsidR="0065572F">
              <w:rPr>
                <w:noProof/>
                <w:webHidden/>
              </w:rPr>
              <w:fldChar w:fldCharType="begin"/>
            </w:r>
            <w:r w:rsidR="0065572F">
              <w:rPr>
                <w:noProof/>
                <w:webHidden/>
              </w:rPr>
              <w:instrText xml:space="preserve"> PAGEREF _Toc39155636 \h </w:instrText>
            </w:r>
            <w:r w:rsidR="0065572F">
              <w:rPr>
                <w:noProof/>
                <w:webHidden/>
              </w:rPr>
            </w:r>
            <w:r w:rsidR="0065572F">
              <w:rPr>
                <w:noProof/>
                <w:webHidden/>
              </w:rPr>
              <w:fldChar w:fldCharType="separate"/>
            </w:r>
            <w:r w:rsidR="0065572F">
              <w:rPr>
                <w:noProof/>
                <w:webHidden/>
              </w:rPr>
              <w:t>65</w:t>
            </w:r>
            <w:r w:rsidR="0065572F">
              <w:rPr>
                <w:noProof/>
                <w:webHidden/>
              </w:rPr>
              <w:fldChar w:fldCharType="end"/>
            </w:r>
          </w:hyperlink>
        </w:p>
        <w:p w14:paraId="0441142F" w14:textId="0FC697F2"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37" w:history="1">
            <w:r w:rsidR="0065572F" w:rsidRPr="00A811F2">
              <w:rPr>
                <w:rStyle w:val="Hyperlink"/>
                <w:noProof/>
                <w:lang w:bidi="si-LK"/>
              </w:rPr>
              <w:t>5.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637 \h </w:instrText>
            </w:r>
            <w:r w:rsidR="0065572F">
              <w:rPr>
                <w:noProof/>
                <w:webHidden/>
              </w:rPr>
            </w:r>
            <w:r w:rsidR="0065572F">
              <w:rPr>
                <w:noProof/>
                <w:webHidden/>
              </w:rPr>
              <w:fldChar w:fldCharType="separate"/>
            </w:r>
            <w:r w:rsidR="0065572F">
              <w:rPr>
                <w:noProof/>
                <w:webHidden/>
              </w:rPr>
              <w:t>65</w:t>
            </w:r>
            <w:r w:rsidR="0065572F">
              <w:rPr>
                <w:noProof/>
                <w:webHidden/>
              </w:rPr>
              <w:fldChar w:fldCharType="end"/>
            </w:r>
          </w:hyperlink>
        </w:p>
        <w:p w14:paraId="4FB0094B" w14:textId="14F5465D" w:rsidR="0065572F" w:rsidRDefault="001D41D7">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155638" w:history="1">
            <w:r w:rsidR="0065572F" w:rsidRPr="00A811F2">
              <w:rPr>
                <w:rStyle w:val="Hyperlink"/>
                <w:noProof/>
                <w:lang w:bidi="si-LK"/>
              </w:rPr>
              <w:t>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6: Design</w:t>
            </w:r>
            <w:r w:rsidR="0065572F">
              <w:rPr>
                <w:noProof/>
                <w:webHidden/>
              </w:rPr>
              <w:tab/>
            </w:r>
            <w:r w:rsidR="0065572F">
              <w:rPr>
                <w:noProof/>
                <w:webHidden/>
              </w:rPr>
              <w:fldChar w:fldCharType="begin"/>
            </w:r>
            <w:r w:rsidR="0065572F">
              <w:rPr>
                <w:noProof/>
                <w:webHidden/>
              </w:rPr>
              <w:instrText xml:space="preserve"> PAGEREF _Toc39155638 \h </w:instrText>
            </w:r>
            <w:r w:rsidR="0065572F">
              <w:rPr>
                <w:noProof/>
                <w:webHidden/>
              </w:rPr>
            </w:r>
            <w:r w:rsidR="0065572F">
              <w:rPr>
                <w:noProof/>
                <w:webHidden/>
              </w:rPr>
              <w:fldChar w:fldCharType="separate"/>
            </w:r>
            <w:r w:rsidR="0065572F">
              <w:rPr>
                <w:noProof/>
                <w:webHidden/>
              </w:rPr>
              <w:t>66</w:t>
            </w:r>
            <w:r w:rsidR="0065572F">
              <w:rPr>
                <w:noProof/>
                <w:webHidden/>
              </w:rPr>
              <w:fldChar w:fldCharType="end"/>
            </w:r>
          </w:hyperlink>
        </w:p>
        <w:p w14:paraId="2F616142" w14:textId="6C9FC991"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39" w:history="1">
            <w:r w:rsidR="0065572F" w:rsidRPr="00A811F2">
              <w:rPr>
                <w:rStyle w:val="Hyperlink"/>
                <w:noProof/>
                <w:lang w:bidi="si-LK"/>
              </w:rPr>
              <w:t>6.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Overview</w:t>
            </w:r>
            <w:r w:rsidR="0065572F">
              <w:rPr>
                <w:noProof/>
                <w:webHidden/>
              </w:rPr>
              <w:tab/>
            </w:r>
            <w:r w:rsidR="0065572F">
              <w:rPr>
                <w:noProof/>
                <w:webHidden/>
              </w:rPr>
              <w:fldChar w:fldCharType="begin"/>
            </w:r>
            <w:r w:rsidR="0065572F">
              <w:rPr>
                <w:noProof/>
                <w:webHidden/>
              </w:rPr>
              <w:instrText xml:space="preserve"> PAGEREF _Toc39155639 \h </w:instrText>
            </w:r>
            <w:r w:rsidR="0065572F">
              <w:rPr>
                <w:noProof/>
                <w:webHidden/>
              </w:rPr>
            </w:r>
            <w:r w:rsidR="0065572F">
              <w:rPr>
                <w:noProof/>
                <w:webHidden/>
              </w:rPr>
              <w:fldChar w:fldCharType="separate"/>
            </w:r>
            <w:r w:rsidR="0065572F">
              <w:rPr>
                <w:noProof/>
                <w:webHidden/>
              </w:rPr>
              <w:t>66</w:t>
            </w:r>
            <w:r w:rsidR="0065572F">
              <w:rPr>
                <w:noProof/>
                <w:webHidden/>
              </w:rPr>
              <w:fldChar w:fldCharType="end"/>
            </w:r>
          </w:hyperlink>
        </w:p>
        <w:p w14:paraId="45DCE0BE" w14:textId="7CFD4E4A"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0" w:history="1">
            <w:r w:rsidR="0065572F" w:rsidRPr="00A811F2">
              <w:rPr>
                <w:rStyle w:val="Hyperlink"/>
                <w:noProof/>
                <w:lang w:bidi="si-LK"/>
              </w:rPr>
              <w:t>6.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lass Diagram</w:t>
            </w:r>
            <w:r w:rsidR="0065572F">
              <w:rPr>
                <w:noProof/>
                <w:webHidden/>
              </w:rPr>
              <w:tab/>
            </w:r>
            <w:r w:rsidR="0065572F">
              <w:rPr>
                <w:noProof/>
                <w:webHidden/>
              </w:rPr>
              <w:fldChar w:fldCharType="begin"/>
            </w:r>
            <w:r w:rsidR="0065572F">
              <w:rPr>
                <w:noProof/>
                <w:webHidden/>
              </w:rPr>
              <w:instrText xml:space="preserve"> PAGEREF _Toc39155640 \h </w:instrText>
            </w:r>
            <w:r w:rsidR="0065572F">
              <w:rPr>
                <w:noProof/>
                <w:webHidden/>
              </w:rPr>
            </w:r>
            <w:r w:rsidR="0065572F">
              <w:rPr>
                <w:noProof/>
                <w:webHidden/>
              </w:rPr>
              <w:fldChar w:fldCharType="separate"/>
            </w:r>
            <w:r w:rsidR="0065572F">
              <w:rPr>
                <w:noProof/>
                <w:webHidden/>
              </w:rPr>
              <w:t>66</w:t>
            </w:r>
            <w:r w:rsidR="0065572F">
              <w:rPr>
                <w:noProof/>
                <w:webHidden/>
              </w:rPr>
              <w:fldChar w:fldCharType="end"/>
            </w:r>
          </w:hyperlink>
        </w:p>
        <w:p w14:paraId="45A6A29A" w14:textId="3740B4CD"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1" w:history="1">
            <w:r w:rsidR="0065572F" w:rsidRPr="00A811F2">
              <w:rPr>
                <w:rStyle w:val="Hyperlink"/>
                <w:noProof/>
                <w:lang w:bidi="si-LK"/>
              </w:rPr>
              <w:t>6.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Activity Diagram</w:t>
            </w:r>
            <w:r w:rsidR="0065572F">
              <w:rPr>
                <w:noProof/>
                <w:webHidden/>
              </w:rPr>
              <w:tab/>
            </w:r>
            <w:r w:rsidR="0065572F">
              <w:rPr>
                <w:noProof/>
                <w:webHidden/>
              </w:rPr>
              <w:fldChar w:fldCharType="begin"/>
            </w:r>
            <w:r w:rsidR="0065572F">
              <w:rPr>
                <w:noProof/>
                <w:webHidden/>
              </w:rPr>
              <w:instrText xml:space="preserve"> PAGEREF _Toc39155641 \h </w:instrText>
            </w:r>
            <w:r w:rsidR="0065572F">
              <w:rPr>
                <w:noProof/>
                <w:webHidden/>
              </w:rPr>
            </w:r>
            <w:r w:rsidR="0065572F">
              <w:rPr>
                <w:noProof/>
                <w:webHidden/>
              </w:rPr>
              <w:fldChar w:fldCharType="separate"/>
            </w:r>
            <w:r w:rsidR="0065572F">
              <w:rPr>
                <w:noProof/>
                <w:webHidden/>
              </w:rPr>
              <w:t>67</w:t>
            </w:r>
            <w:r w:rsidR="0065572F">
              <w:rPr>
                <w:noProof/>
                <w:webHidden/>
              </w:rPr>
              <w:fldChar w:fldCharType="end"/>
            </w:r>
          </w:hyperlink>
        </w:p>
        <w:p w14:paraId="24B8D606" w14:textId="61CE201B"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2" w:history="1">
            <w:r w:rsidR="0065572F" w:rsidRPr="00A811F2">
              <w:rPr>
                <w:rStyle w:val="Hyperlink"/>
                <w:noProof/>
                <w:lang w:bidi="si-LK"/>
              </w:rPr>
              <w:t>6.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equence Diagram</w:t>
            </w:r>
            <w:r w:rsidR="0065572F">
              <w:rPr>
                <w:noProof/>
                <w:webHidden/>
              </w:rPr>
              <w:tab/>
            </w:r>
            <w:r w:rsidR="0065572F">
              <w:rPr>
                <w:noProof/>
                <w:webHidden/>
              </w:rPr>
              <w:fldChar w:fldCharType="begin"/>
            </w:r>
            <w:r w:rsidR="0065572F">
              <w:rPr>
                <w:noProof/>
                <w:webHidden/>
              </w:rPr>
              <w:instrText xml:space="preserve"> PAGEREF _Toc39155642 \h </w:instrText>
            </w:r>
            <w:r w:rsidR="0065572F">
              <w:rPr>
                <w:noProof/>
                <w:webHidden/>
              </w:rPr>
            </w:r>
            <w:r w:rsidR="0065572F">
              <w:rPr>
                <w:noProof/>
                <w:webHidden/>
              </w:rPr>
              <w:fldChar w:fldCharType="separate"/>
            </w:r>
            <w:r w:rsidR="0065572F">
              <w:rPr>
                <w:noProof/>
                <w:webHidden/>
              </w:rPr>
              <w:t>68</w:t>
            </w:r>
            <w:r w:rsidR="0065572F">
              <w:rPr>
                <w:noProof/>
                <w:webHidden/>
              </w:rPr>
              <w:fldChar w:fldCharType="end"/>
            </w:r>
          </w:hyperlink>
        </w:p>
        <w:p w14:paraId="61F7631E" w14:textId="5D5D5221"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3" w:history="1">
            <w:r w:rsidR="0065572F" w:rsidRPr="00A811F2">
              <w:rPr>
                <w:rStyle w:val="Hyperlink"/>
                <w:noProof/>
                <w:lang w:bidi="si-LK"/>
              </w:rPr>
              <w:t>6.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643 \h </w:instrText>
            </w:r>
            <w:r w:rsidR="0065572F">
              <w:rPr>
                <w:noProof/>
                <w:webHidden/>
              </w:rPr>
            </w:r>
            <w:r w:rsidR="0065572F">
              <w:rPr>
                <w:noProof/>
                <w:webHidden/>
              </w:rPr>
              <w:fldChar w:fldCharType="separate"/>
            </w:r>
            <w:r w:rsidR="0065572F">
              <w:rPr>
                <w:noProof/>
                <w:webHidden/>
              </w:rPr>
              <w:t>69</w:t>
            </w:r>
            <w:r w:rsidR="0065572F">
              <w:rPr>
                <w:noProof/>
                <w:webHidden/>
              </w:rPr>
              <w:fldChar w:fldCharType="end"/>
            </w:r>
          </w:hyperlink>
        </w:p>
        <w:p w14:paraId="6AA265EA" w14:textId="7CB6C1E9" w:rsidR="0065572F" w:rsidRDefault="001D41D7">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155644" w:history="1">
            <w:r w:rsidR="0065572F" w:rsidRPr="00A811F2">
              <w:rPr>
                <w:rStyle w:val="Hyperlink"/>
                <w:noProof/>
                <w:lang w:bidi="si-LK"/>
              </w:rPr>
              <w:t>7.</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7: Implementation</w:t>
            </w:r>
            <w:r w:rsidR="0065572F">
              <w:rPr>
                <w:noProof/>
                <w:webHidden/>
              </w:rPr>
              <w:tab/>
            </w:r>
            <w:r w:rsidR="0065572F">
              <w:rPr>
                <w:noProof/>
                <w:webHidden/>
              </w:rPr>
              <w:fldChar w:fldCharType="begin"/>
            </w:r>
            <w:r w:rsidR="0065572F">
              <w:rPr>
                <w:noProof/>
                <w:webHidden/>
              </w:rPr>
              <w:instrText xml:space="preserve"> PAGEREF _Toc39155644 \h </w:instrText>
            </w:r>
            <w:r w:rsidR="0065572F">
              <w:rPr>
                <w:noProof/>
                <w:webHidden/>
              </w:rPr>
            </w:r>
            <w:r w:rsidR="0065572F">
              <w:rPr>
                <w:noProof/>
                <w:webHidden/>
              </w:rPr>
              <w:fldChar w:fldCharType="separate"/>
            </w:r>
            <w:r w:rsidR="0065572F">
              <w:rPr>
                <w:noProof/>
                <w:webHidden/>
              </w:rPr>
              <w:t>70</w:t>
            </w:r>
            <w:r w:rsidR="0065572F">
              <w:rPr>
                <w:noProof/>
                <w:webHidden/>
              </w:rPr>
              <w:fldChar w:fldCharType="end"/>
            </w:r>
          </w:hyperlink>
        </w:p>
        <w:p w14:paraId="732CB10C" w14:textId="47E27D25"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5" w:history="1">
            <w:r w:rsidR="0065572F" w:rsidRPr="00A811F2">
              <w:rPr>
                <w:rStyle w:val="Hyperlink"/>
                <w:noProof/>
                <w:lang w:bidi="si-LK"/>
              </w:rPr>
              <w:t>7.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Overview</w:t>
            </w:r>
            <w:r w:rsidR="0065572F">
              <w:rPr>
                <w:noProof/>
                <w:webHidden/>
              </w:rPr>
              <w:tab/>
            </w:r>
            <w:r w:rsidR="0065572F">
              <w:rPr>
                <w:noProof/>
                <w:webHidden/>
              </w:rPr>
              <w:fldChar w:fldCharType="begin"/>
            </w:r>
            <w:r w:rsidR="0065572F">
              <w:rPr>
                <w:noProof/>
                <w:webHidden/>
              </w:rPr>
              <w:instrText xml:space="preserve"> PAGEREF _Toc39155645 \h </w:instrText>
            </w:r>
            <w:r w:rsidR="0065572F">
              <w:rPr>
                <w:noProof/>
                <w:webHidden/>
              </w:rPr>
            </w:r>
            <w:r w:rsidR="0065572F">
              <w:rPr>
                <w:noProof/>
                <w:webHidden/>
              </w:rPr>
              <w:fldChar w:fldCharType="separate"/>
            </w:r>
            <w:r w:rsidR="0065572F">
              <w:rPr>
                <w:noProof/>
                <w:webHidden/>
              </w:rPr>
              <w:t>70</w:t>
            </w:r>
            <w:r w:rsidR="0065572F">
              <w:rPr>
                <w:noProof/>
                <w:webHidden/>
              </w:rPr>
              <w:fldChar w:fldCharType="end"/>
            </w:r>
          </w:hyperlink>
        </w:p>
        <w:p w14:paraId="149120E8" w14:textId="05037AE3"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6" w:history="1">
            <w:r w:rsidR="0065572F" w:rsidRPr="00A811F2">
              <w:rPr>
                <w:rStyle w:val="Hyperlink"/>
                <w:noProof/>
                <w:lang w:bidi="si-LK"/>
              </w:rPr>
              <w:t>7.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Basic Overview of the System</w:t>
            </w:r>
            <w:r w:rsidR="0065572F">
              <w:rPr>
                <w:noProof/>
                <w:webHidden/>
              </w:rPr>
              <w:tab/>
            </w:r>
            <w:r w:rsidR="0065572F">
              <w:rPr>
                <w:noProof/>
                <w:webHidden/>
              </w:rPr>
              <w:fldChar w:fldCharType="begin"/>
            </w:r>
            <w:r w:rsidR="0065572F">
              <w:rPr>
                <w:noProof/>
                <w:webHidden/>
              </w:rPr>
              <w:instrText xml:space="preserve"> PAGEREF _Toc39155646 \h </w:instrText>
            </w:r>
            <w:r w:rsidR="0065572F">
              <w:rPr>
                <w:noProof/>
                <w:webHidden/>
              </w:rPr>
            </w:r>
            <w:r w:rsidR="0065572F">
              <w:rPr>
                <w:noProof/>
                <w:webHidden/>
              </w:rPr>
              <w:fldChar w:fldCharType="separate"/>
            </w:r>
            <w:r w:rsidR="0065572F">
              <w:rPr>
                <w:noProof/>
                <w:webHidden/>
              </w:rPr>
              <w:t>70</w:t>
            </w:r>
            <w:r w:rsidR="0065572F">
              <w:rPr>
                <w:noProof/>
                <w:webHidden/>
              </w:rPr>
              <w:fldChar w:fldCharType="end"/>
            </w:r>
          </w:hyperlink>
        </w:p>
        <w:p w14:paraId="1EA82E63" w14:textId="70D0B8BB"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47" w:history="1">
            <w:r w:rsidR="0065572F" w:rsidRPr="00A811F2">
              <w:rPr>
                <w:rStyle w:val="Hyperlink"/>
                <w:noProof/>
                <w:lang w:bidi="si-LK"/>
              </w:rPr>
              <w:t>7.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election of Technologies</w:t>
            </w:r>
            <w:r w:rsidR="0065572F">
              <w:rPr>
                <w:noProof/>
                <w:webHidden/>
              </w:rPr>
              <w:tab/>
            </w:r>
            <w:r w:rsidR="0065572F">
              <w:rPr>
                <w:noProof/>
                <w:webHidden/>
              </w:rPr>
              <w:fldChar w:fldCharType="begin"/>
            </w:r>
            <w:r w:rsidR="0065572F">
              <w:rPr>
                <w:noProof/>
                <w:webHidden/>
              </w:rPr>
              <w:instrText xml:space="preserve"> PAGEREF _Toc39155647 \h </w:instrText>
            </w:r>
            <w:r w:rsidR="0065572F">
              <w:rPr>
                <w:noProof/>
                <w:webHidden/>
              </w:rPr>
            </w:r>
            <w:r w:rsidR="0065572F">
              <w:rPr>
                <w:noProof/>
                <w:webHidden/>
              </w:rPr>
              <w:fldChar w:fldCharType="separate"/>
            </w:r>
            <w:r w:rsidR="0065572F">
              <w:rPr>
                <w:noProof/>
                <w:webHidden/>
              </w:rPr>
              <w:t>71</w:t>
            </w:r>
            <w:r w:rsidR="0065572F">
              <w:rPr>
                <w:noProof/>
                <w:webHidden/>
              </w:rPr>
              <w:fldChar w:fldCharType="end"/>
            </w:r>
          </w:hyperlink>
        </w:p>
        <w:p w14:paraId="35085818" w14:textId="176A86E1"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48" w:history="1">
            <w:r w:rsidR="0065572F" w:rsidRPr="00A811F2">
              <w:rPr>
                <w:rStyle w:val="Hyperlink"/>
                <w:noProof/>
                <w:lang w:bidi="si-LK"/>
              </w:rPr>
              <w:t>7.3.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election of Programming Language</w:t>
            </w:r>
            <w:r w:rsidR="0065572F">
              <w:rPr>
                <w:noProof/>
                <w:webHidden/>
              </w:rPr>
              <w:tab/>
            </w:r>
            <w:r w:rsidR="0065572F">
              <w:rPr>
                <w:noProof/>
                <w:webHidden/>
              </w:rPr>
              <w:fldChar w:fldCharType="begin"/>
            </w:r>
            <w:r w:rsidR="0065572F">
              <w:rPr>
                <w:noProof/>
                <w:webHidden/>
              </w:rPr>
              <w:instrText xml:space="preserve"> PAGEREF _Toc39155648 \h </w:instrText>
            </w:r>
            <w:r w:rsidR="0065572F">
              <w:rPr>
                <w:noProof/>
                <w:webHidden/>
              </w:rPr>
            </w:r>
            <w:r w:rsidR="0065572F">
              <w:rPr>
                <w:noProof/>
                <w:webHidden/>
              </w:rPr>
              <w:fldChar w:fldCharType="separate"/>
            </w:r>
            <w:r w:rsidR="0065572F">
              <w:rPr>
                <w:noProof/>
                <w:webHidden/>
              </w:rPr>
              <w:t>71</w:t>
            </w:r>
            <w:r w:rsidR="0065572F">
              <w:rPr>
                <w:noProof/>
                <w:webHidden/>
              </w:rPr>
              <w:fldChar w:fldCharType="end"/>
            </w:r>
          </w:hyperlink>
        </w:p>
        <w:p w14:paraId="1C28592D" w14:textId="2990BA03"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49" w:history="1">
            <w:r w:rsidR="0065572F" w:rsidRPr="00A811F2">
              <w:rPr>
                <w:rStyle w:val="Hyperlink"/>
                <w:noProof/>
                <w:lang w:bidi="si-LK"/>
              </w:rPr>
              <w:t>7.3.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election of UI Framework</w:t>
            </w:r>
            <w:r w:rsidR="0065572F">
              <w:rPr>
                <w:noProof/>
                <w:webHidden/>
              </w:rPr>
              <w:tab/>
            </w:r>
            <w:r w:rsidR="0065572F">
              <w:rPr>
                <w:noProof/>
                <w:webHidden/>
              </w:rPr>
              <w:fldChar w:fldCharType="begin"/>
            </w:r>
            <w:r w:rsidR="0065572F">
              <w:rPr>
                <w:noProof/>
                <w:webHidden/>
              </w:rPr>
              <w:instrText xml:space="preserve"> PAGEREF _Toc39155649 \h </w:instrText>
            </w:r>
            <w:r w:rsidR="0065572F">
              <w:rPr>
                <w:noProof/>
                <w:webHidden/>
              </w:rPr>
            </w:r>
            <w:r w:rsidR="0065572F">
              <w:rPr>
                <w:noProof/>
                <w:webHidden/>
              </w:rPr>
              <w:fldChar w:fldCharType="separate"/>
            </w:r>
            <w:r w:rsidR="0065572F">
              <w:rPr>
                <w:noProof/>
                <w:webHidden/>
              </w:rPr>
              <w:t>71</w:t>
            </w:r>
            <w:r w:rsidR="0065572F">
              <w:rPr>
                <w:noProof/>
                <w:webHidden/>
              </w:rPr>
              <w:fldChar w:fldCharType="end"/>
            </w:r>
          </w:hyperlink>
        </w:p>
        <w:p w14:paraId="52F1DFA0" w14:textId="045E5454"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50" w:history="1">
            <w:r w:rsidR="0065572F" w:rsidRPr="00A811F2">
              <w:rPr>
                <w:rStyle w:val="Hyperlink"/>
                <w:noProof/>
                <w:lang w:bidi="si-LK"/>
              </w:rPr>
              <w:t>7.3.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election of Libraries</w:t>
            </w:r>
            <w:r w:rsidR="0065572F">
              <w:rPr>
                <w:noProof/>
                <w:webHidden/>
              </w:rPr>
              <w:tab/>
            </w:r>
            <w:r w:rsidR="0065572F">
              <w:rPr>
                <w:noProof/>
                <w:webHidden/>
              </w:rPr>
              <w:fldChar w:fldCharType="begin"/>
            </w:r>
            <w:r w:rsidR="0065572F">
              <w:rPr>
                <w:noProof/>
                <w:webHidden/>
              </w:rPr>
              <w:instrText xml:space="preserve"> PAGEREF _Toc39155650 \h </w:instrText>
            </w:r>
            <w:r w:rsidR="0065572F">
              <w:rPr>
                <w:noProof/>
                <w:webHidden/>
              </w:rPr>
            </w:r>
            <w:r w:rsidR="0065572F">
              <w:rPr>
                <w:noProof/>
                <w:webHidden/>
              </w:rPr>
              <w:fldChar w:fldCharType="separate"/>
            </w:r>
            <w:r w:rsidR="0065572F">
              <w:rPr>
                <w:noProof/>
                <w:webHidden/>
              </w:rPr>
              <w:t>72</w:t>
            </w:r>
            <w:r w:rsidR="0065572F">
              <w:rPr>
                <w:noProof/>
                <w:webHidden/>
              </w:rPr>
              <w:fldChar w:fldCharType="end"/>
            </w:r>
          </w:hyperlink>
        </w:p>
        <w:p w14:paraId="241CD385" w14:textId="4DB16C09"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51" w:history="1">
            <w:r w:rsidR="0065572F" w:rsidRPr="00A811F2">
              <w:rPr>
                <w:rStyle w:val="Hyperlink"/>
                <w:noProof/>
                <w:lang w:bidi="si-LK"/>
              </w:rPr>
              <w:t>7.3.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election of Tools</w:t>
            </w:r>
            <w:r w:rsidR="0065572F">
              <w:rPr>
                <w:noProof/>
                <w:webHidden/>
              </w:rPr>
              <w:tab/>
            </w:r>
            <w:r w:rsidR="0065572F">
              <w:rPr>
                <w:noProof/>
                <w:webHidden/>
              </w:rPr>
              <w:fldChar w:fldCharType="begin"/>
            </w:r>
            <w:r w:rsidR="0065572F">
              <w:rPr>
                <w:noProof/>
                <w:webHidden/>
              </w:rPr>
              <w:instrText xml:space="preserve"> PAGEREF _Toc39155651 \h </w:instrText>
            </w:r>
            <w:r w:rsidR="0065572F">
              <w:rPr>
                <w:noProof/>
                <w:webHidden/>
              </w:rPr>
            </w:r>
            <w:r w:rsidR="0065572F">
              <w:rPr>
                <w:noProof/>
                <w:webHidden/>
              </w:rPr>
              <w:fldChar w:fldCharType="separate"/>
            </w:r>
            <w:r w:rsidR="0065572F">
              <w:rPr>
                <w:noProof/>
                <w:webHidden/>
              </w:rPr>
              <w:t>73</w:t>
            </w:r>
            <w:r w:rsidR="0065572F">
              <w:rPr>
                <w:noProof/>
                <w:webHidden/>
              </w:rPr>
              <w:fldChar w:fldCharType="end"/>
            </w:r>
          </w:hyperlink>
        </w:p>
        <w:p w14:paraId="00EB595B" w14:textId="55759A50"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52" w:history="1">
            <w:r w:rsidR="0065572F" w:rsidRPr="00A811F2">
              <w:rPr>
                <w:rStyle w:val="Hyperlink"/>
                <w:noProof/>
                <w:lang w:bidi="si-LK"/>
              </w:rPr>
              <w:t>7.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mplementation of Components</w:t>
            </w:r>
            <w:r w:rsidR="0065572F">
              <w:rPr>
                <w:noProof/>
                <w:webHidden/>
              </w:rPr>
              <w:tab/>
            </w:r>
            <w:r w:rsidR="0065572F">
              <w:rPr>
                <w:noProof/>
                <w:webHidden/>
              </w:rPr>
              <w:fldChar w:fldCharType="begin"/>
            </w:r>
            <w:r w:rsidR="0065572F">
              <w:rPr>
                <w:noProof/>
                <w:webHidden/>
              </w:rPr>
              <w:instrText xml:space="preserve"> PAGEREF _Toc39155652 \h </w:instrText>
            </w:r>
            <w:r w:rsidR="0065572F">
              <w:rPr>
                <w:noProof/>
                <w:webHidden/>
              </w:rPr>
            </w:r>
            <w:r w:rsidR="0065572F">
              <w:rPr>
                <w:noProof/>
                <w:webHidden/>
              </w:rPr>
              <w:fldChar w:fldCharType="separate"/>
            </w:r>
            <w:r w:rsidR="0065572F">
              <w:rPr>
                <w:noProof/>
                <w:webHidden/>
              </w:rPr>
              <w:t>74</w:t>
            </w:r>
            <w:r w:rsidR="0065572F">
              <w:rPr>
                <w:noProof/>
                <w:webHidden/>
              </w:rPr>
              <w:fldChar w:fldCharType="end"/>
            </w:r>
          </w:hyperlink>
        </w:p>
        <w:p w14:paraId="5FCFA8D6" w14:textId="5B5A405F"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53" w:history="1">
            <w:r w:rsidR="0065572F" w:rsidRPr="00A811F2">
              <w:rPr>
                <w:rStyle w:val="Hyperlink"/>
                <w:noProof/>
                <w:lang w:bidi="si-LK"/>
              </w:rPr>
              <w:t>7.4.1</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Parameter Trainer Component</w:t>
            </w:r>
            <w:r w:rsidR="0065572F">
              <w:rPr>
                <w:noProof/>
                <w:webHidden/>
              </w:rPr>
              <w:tab/>
            </w:r>
            <w:r w:rsidR="0065572F">
              <w:rPr>
                <w:noProof/>
                <w:webHidden/>
              </w:rPr>
              <w:fldChar w:fldCharType="begin"/>
            </w:r>
            <w:r w:rsidR="0065572F">
              <w:rPr>
                <w:noProof/>
                <w:webHidden/>
              </w:rPr>
              <w:instrText xml:space="preserve"> PAGEREF _Toc39155653 \h </w:instrText>
            </w:r>
            <w:r w:rsidR="0065572F">
              <w:rPr>
                <w:noProof/>
                <w:webHidden/>
              </w:rPr>
            </w:r>
            <w:r w:rsidR="0065572F">
              <w:rPr>
                <w:noProof/>
                <w:webHidden/>
              </w:rPr>
              <w:fldChar w:fldCharType="separate"/>
            </w:r>
            <w:r w:rsidR="0065572F">
              <w:rPr>
                <w:noProof/>
                <w:webHidden/>
              </w:rPr>
              <w:t>74</w:t>
            </w:r>
            <w:r w:rsidR="0065572F">
              <w:rPr>
                <w:noProof/>
                <w:webHidden/>
              </w:rPr>
              <w:fldChar w:fldCharType="end"/>
            </w:r>
          </w:hyperlink>
        </w:p>
        <w:p w14:paraId="3C8CFD19" w14:textId="11260569"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54" w:history="1">
            <w:r w:rsidR="0065572F" w:rsidRPr="00A811F2">
              <w:rPr>
                <w:rStyle w:val="Hyperlink"/>
                <w:noProof/>
                <w:lang w:bidi="si-LK"/>
              </w:rPr>
              <w:t>7.4.2</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Image Classifier Component</w:t>
            </w:r>
            <w:r w:rsidR="0065572F">
              <w:rPr>
                <w:noProof/>
                <w:webHidden/>
              </w:rPr>
              <w:tab/>
            </w:r>
            <w:r w:rsidR="0065572F">
              <w:rPr>
                <w:noProof/>
                <w:webHidden/>
              </w:rPr>
              <w:fldChar w:fldCharType="begin"/>
            </w:r>
            <w:r w:rsidR="0065572F">
              <w:rPr>
                <w:noProof/>
                <w:webHidden/>
              </w:rPr>
              <w:instrText xml:space="preserve"> PAGEREF _Toc39155654 \h </w:instrText>
            </w:r>
            <w:r w:rsidR="0065572F">
              <w:rPr>
                <w:noProof/>
                <w:webHidden/>
              </w:rPr>
            </w:r>
            <w:r w:rsidR="0065572F">
              <w:rPr>
                <w:noProof/>
                <w:webHidden/>
              </w:rPr>
              <w:fldChar w:fldCharType="separate"/>
            </w:r>
            <w:r w:rsidR="0065572F">
              <w:rPr>
                <w:noProof/>
                <w:webHidden/>
              </w:rPr>
              <w:t>80</w:t>
            </w:r>
            <w:r w:rsidR="0065572F">
              <w:rPr>
                <w:noProof/>
                <w:webHidden/>
              </w:rPr>
              <w:fldChar w:fldCharType="end"/>
            </w:r>
          </w:hyperlink>
        </w:p>
        <w:p w14:paraId="07D687D8" w14:textId="05376840"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55" w:history="1">
            <w:r w:rsidR="0065572F" w:rsidRPr="00A811F2">
              <w:rPr>
                <w:rStyle w:val="Hyperlink"/>
                <w:noProof/>
                <w:lang w:bidi="si-LK"/>
              </w:rPr>
              <w:t>7.4.3</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Backend API</w:t>
            </w:r>
            <w:r w:rsidR="0065572F">
              <w:rPr>
                <w:noProof/>
                <w:webHidden/>
              </w:rPr>
              <w:tab/>
            </w:r>
            <w:r w:rsidR="0065572F">
              <w:rPr>
                <w:noProof/>
                <w:webHidden/>
              </w:rPr>
              <w:fldChar w:fldCharType="begin"/>
            </w:r>
            <w:r w:rsidR="0065572F">
              <w:rPr>
                <w:noProof/>
                <w:webHidden/>
              </w:rPr>
              <w:instrText xml:space="preserve"> PAGEREF _Toc39155655 \h </w:instrText>
            </w:r>
            <w:r w:rsidR="0065572F">
              <w:rPr>
                <w:noProof/>
                <w:webHidden/>
              </w:rPr>
            </w:r>
            <w:r w:rsidR="0065572F">
              <w:rPr>
                <w:noProof/>
                <w:webHidden/>
              </w:rPr>
              <w:fldChar w:fldCharType="separate"/>
            </w:r>
            <w:r w:rsidR="0065572F">
              <w:rPr>
                <w:noProof/>
                <w:webHidden/>
              </w:rPr>
              <w:t>82</w:t>
            </w:r>
            <w:r w:rsidR="0065572F">
              <w:rPr>
                <w:noProof/>
                <w:webHidden/>
              </w:rPr>
              <w:fldChar w:fldCharType="end"/>
            </w:r>
          </w:hyperlink>
        </w:p>
        <w:p w14:paraId="4C262230" w14:textId="0E836E8D" w:rsidR="0065572F" w:rsidRDefault="001D41D7">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155656" w:history="1">
            <w:r w:rsidR="0065572F" w:rsidRPr="00A811F2">
              <w:rPr>
                <w:rStyle w:val="Hyperlink"/>
                <w:noProof/>
                <w:lang w:bidi="si-LK"/>
              </w:rPr>
              <w:t>7.4.4</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Frontend</w:t>
            </w:r>
            <w:r w:rsidR="0065572F">
              <w:rPr>
                <w:noProof/>
                <w:webHidden/>
              </w:rPr>
              <w:tab/>
            </w:r>
            <w:r w:rsidR="0065572F">
              <w:rPr>
                <w:noProof/>
                <w:webHidden/>
              </w:rPr>
              <w:fldChar w:fldCharType="begin"/>
            </w:r>
            <w:r w:rsidR="0065572F">
              <w:rPr>
                <w:noProof/>
                <w:webHidden/>
              </w:rPr>
              <w:instrText xml:space="preserve"> PAGEREF _Toc39155656 \h </w:instrText>
            </w:r>
            <w:r w:rsidR="0065572F">
              <w:rPr>
                <w:noProof/>
                <w:webHidden/>
              </w:rPr>
            </w:r>
            <w:r w:rsidR="0065572F">
              <w:rPr>
                <w:noProof/>
                <w:webHidden/>
              </w:rPr>
              <w:fldChar w:fldCharType="separate"/>
            </w:r>
            <w:r w:rsidR="0065572F">
              <w:rPr>
                <w:noProof/>
                <w:webHidden/>
              </w:rPr>
              <w:t>89</w:t>
            </w:r>
            <w:r w:rsidR="0065572F">
              <w:rPr>
                <w:noProof/>
                <w:webHidden/>
              </w:rPr>
              <w:fldChar w:fldCharType="end"/>
            </w:r>
          </w:hyperlink>
        </w:p>
        <w:p w14:paraId="6DFA7888" w14:textId="4B4EE97F"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57" w:history="1">
            <w:r w:rsidR="0065572F" w:rsidRPr="00A811F2">
              <w:rPr>
                <w:rStyle w:val="Hyperlink"/>
                <w:noProof/>
                <w:lang w:bidi="si-LK"/>
              </w:rPr>
              <w:t>7.5</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Screenshots of the System</w:t>
            </w:r>
            <w:r w:rsidR="0065572F">
              <w:rPr>
                <w:noProof/>
                <w:webHidden/>
              </w:rPr>
              <w:tab/>
            </w:r>
            <w:r w:rsidR="0065572F">
              <w:rPr>
                <w:noProof/>
                <w:webHidden/>
              </w:rPr>
              <w:fldChar w:fldCharType="begin"/>
            </w:r>
            <w:r w:rsidR="0065572F">
              <w:rPr>
                <w:noProof/>
                <w:webHidden/>
              </w:rPr>
              <w:instrText xml:space="preserve"> PAGEREF _Toc39155657 \h </w:instrText>
            </w:r>
            <w:r w:rsidR="0065572F">
              <w:rPr>
                <w:noProof/>
                <w:webHidden/>
              </w:rPr>
            </w:r>
            <w:r w:rsidR="0065572F">
              <w:rPr>
                <w:noProof/>
                <w:webHidden/>
              </w:rPr>
              <w:fldChar w:fldCharType="separate"/>
            </w:r>
            <w:r w:rsidR="0065572F">
              <w:rPr>
                <w:noProof/>
                <w:webHidden/>
              </w:rPr>
              <w:t>90</w:t>
            </w:r>
            <w:r w:rsidR="0065572F">
              <w:rPr>
                <w:noProof/>
                <w:webHidden/>
              </w:rPr>
              <w:fldChar w:fldCharType="end"/>
            </w:r>
          </w:hyperlink>
        </w:p>
        <w:p w14:paraId="3CEEE53B" w14:textId="5BF5A568" w:rsidR="0065572F" w:rsidRDefault="001D41D7">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155658" w:history="1">
            <w:r w:rsidR="0065572F" w:rsidRPr="00A811F2">
              <w:rPr>
                <w:rStyle w:val="Hyperlink"/>
                <w:noProof/>
                <w:lang w:bidi="si-LK"/>
              </w:rPr>
              <w:t>7.6</w:t>
            </w:r>
            <w:r w:rsidR="0065572F">
              <w:rPr>
                <w:rFonts w:asciiTheme="minorHAnsi" w:eastAsiaTheme="minorEastAsia" w:hAnsiTheme="minorHAnsi" w:cstheme="minorBidi"/>
                <w:noProof/>
                <w:sz w:val="22"/>
                <w:szCs w:val="22"/>
                <w:lang w:eastAsia="en-GB"/>
              </w:rPr>
              <w:tab/>
            </w:r>
            <w:r w:rsidR="0065572F" w:rsidRPr="00A811F2">
              <w:rPr>
                <w:rStyle w:val="Hyperlink"/>
                <w:noProof/>
                <w:lang w:bidi="si-LK"/>
              </w:rPr>
              <w:t>Chapter Summary</w:t>
            </w:r>
            <w:r w:rsidR="0065572F">
              <w:rPr>
                <w:noProof/>
                <w:webHidden/>
              </w:rPr>
              <w:tab/>
            </w:r>
            <w:r w:rsidR="0065572F">
              <w:rPr>
                <w:noProof/>
                <w:webHidden/>
              </w:rPr>
              <w:fldChar w:fldCharType="begin"/>
            </w:r>
            <w:r w:rsidR="0065572F">
              <w:rPr>
                <w:noProof/>
                <w:webHidden/>
              </w:rPr>
              <w:instrText xml:space="preserve"> PAGEREF _Toc39155658 \h </w:instrText>
            </w:r>
            <w:r w:rsidR="0065572F">
              <w:rPr>
                <w:noProof/>
                <w:webHidden/>
              </w:rPr>
            </w:r>
            <w:r w:rsidR="0065572F">
              <w:rPr>
                <w:noProof/>
                <w:webHidden/>
              </w:rPr>
              <w:fldChar w:fldCharType="separate"/>
            </w:r>
            <w:r w:rsidR="0065572F">
              <w:rPr>
                <w:noProof/>
                <w:webHidden/>
              </w:rPr>
              <w:t>93</w:t>
            </w:r>
            <w:r w:rsidR="0065572F">
              <w:rPr>
                <w:noProof/>
                <w:webHidden/>
              </w:rPr>
              <w:fldChar w:fldCharType="end"/>
            </w:r>
          </w:hyperlink>
        </w:p>
        <w:p w14:paraId="6F974341" w14:textId="29A33156" w:rsidR="00651276" w:rsidRDefault="00651276">
          <w:r>
            <w:rPr>
              <w:b/>
              <w:bCs/>
              <w:noProof/>
            </w:rPr>
            <w:fldChar w:fldCharType="end"/>
          </w:r>
        </w:p>
      </w:sdtContent>
    </w:sdt>
    <w:p w14:paraId="18FBFD97" w14:textId="77777777" w:rsidR="00651276" w:rsidRDefault="00651276">
      <w:pPr>
        <w:spacing w:line="259" w:lineRule="auto"/>
      </w:pPr>
      <w:r>
        <w:br w:type="page"/>
      </w:r>
    </w:p>
    <w:p w14:paraId="163C4FC4" w14:textId="77777777" w:rsidR="00651276" w:rsidRDefault="00651276" w:rsidP="00651276">
      <w:pPr>
        <w:pStyle w:val="Heading1"/>
        <w:spacing w:after="160"/>
      </w:pPr>
      <w:bookmarkStart w:id="0" w:name="_Toc39155569"/>
      <w:r>
        <w:lastRenderedPageBreak/>
        <w:t>Chapter 1: Introduction</w:t>
      </w:r>
      <w:bookmarkEnd w:id="0"/>
    </w:p>
    <w:p w14:paraId="22CCD7BD" w14:textId="77777777" w:rsidR="00651276" w:rsidRDefault="00651276" w:rsidP="00651276">
      <w:pPr>
        <w:pStyle w:val="Heading2"/>
        <w:spacing w:after="160"/>
      </w:pPr>
      <w:bookmarkStart w:id="1" w:name="_Toc39155570"/>
      <w:r>
        <w:t>Chapter Overview</w:t>
      </w:r>
      <w:bookmarkEnd w:id="1"/>
    </w:p>
    <w:p w14:paraId="277D36B8" w14:textId="77777777" w:rsidR="00651276" w:rsidRDefault="00651276" w:rsidP="00651276">
      <w:r w:rsidRPr="009810B7">
        <w:t>This chapter covers the overview of the project, it’s background, the justification of the problem being addressed and the research question relevant to this research. The motivation behind attempting this research is also explained. Furthermore, the Aim and the scope that will be attempted in this research will also be defined. The Research objectives that will be fulfilled and also personal objectives of conducting this research will be mentioned along with an overview of the solution. The requirements for such proposed solution will also be defined.</w:t>
      </w:r>
    </w:p>
    <w:p w14:paraId="09A8E825" w14:textId="77777777" w:rsidR="00651276" w:rsidRPr="008407FE" w:rsidRDefault="00651276" w:rsidP="00651276"/>
    <w:p w14:paraId="2FDE88DE" w14:textId="77777777" w:rsidR="00651276" w:rsidRDefault="00651276" w:rsidP="00651276">
      <w:pPr>
        <w:pStyle w:val="Heading2"/>
        <w:spacing w:after="160"/>
      </w:pPr>
      <w:bookmarkStart w:id="2" w:name="_Toc39155571"/>
      <w:r>
        <w:t>Project Overview</w:t>
      </w:r>
      <w:bookmarkEnd w:id="2"/>
    </w:p>
    <w:p w14:paraId="073573AF" w14:textId="77777777" w:rsidR="00651276" w:rsidRDefault="00651276" w:rsidP="00651276">
      <w:pPr>
        <w:pStyle w:val="Heading3"/>
        <w:spacing w:after="160"/>
      </w:pPr>
      <w:bookmarkStart w:id="3" w:name="_Toc39155572"/>
      <w:r>
        <w:t>Project Background</w:t>
      </w:r>
      <w:bookmarkEnd w:id="3"/>
    </w:p>
    <w:p w14:paraId="28A3BB8B" w14:textId="7DF4DD17" w:rsidR="00651276" w:rsidRDefault="00651276" w:rsidP="00651276">
      <w:r>
        <w:rPr>
          <w:b/>
          <w:bCs/>
        </w:rPr>
        <w:t>Images</w:t>
      </w:r>
      <w:r>
        <w:rPr>
          <w:b/>
          <w:bCs/>
        </w:rPr>
        <w:br/>
      </w:r>
      <w:r>
        <w:t xml:space="preserve">Human beings can be considered predominantly visual creatures as we use our sense of vision when available to understand our surroundings. Due to this reason we have created images to capture moments of this ever constantly moving world. Images have since then evolved to not only capturing real world moments but to digital drawings and other representations of visual still media. An image can be a single picture which represents </w:t>
      </w:r>
      <w:r w:rsidR="00C879FF">
        <w:t xml:space="preserve">a certain object, location or </w:t>
      </w:r>
      <w:r w:rsidR="0065572F">
        <w:t>scenery</w:t>
      </w:r>
      <w:r>
        <w:t xml:space="preserve">. </w:t>
      </w:r>
      <w:r w:rsidRPr="00DE662E">
        <w:t xml:space="preserve">When image files are attempted to be classified, two main classifications can be identified. Vector images and Raster images. There are different pros and cons of using either a Vector image or a Raster image. </w:t>
      </w:r>
    </w:p>
    <w:p w14:paraId="2C5E9B77" w14:textId="77777777" w:rsidR="00651276" w:rsidRDefault="00651276" w:rsidP="00651276">
      <w:pPr>
        <w:rPr>
          <w:b/>
          <w:bCs/>
        </w:rPr>
      </w:pPr>
      <w:r>
        <w:rPr>
          <w:b/>
          <w:bCs/>
        </w:rPr>
        <w:t>R</w:t>
      </w:r>
      <w:r w:rsidRPr="008407FE">
        <w:rPr>
          <w:b/>
          <w:bCs/>
        </w:rPr>
        <w:t>aster Images</w:t>
      </w:r>
    </w:p>
    <w:p w14:paraId="447EE126" w14:textId="63A87AE4" w:rsidR="00651276" w:rsidRDefault="00651276" w:rsidP="00651276">
      <w:r w:rsidRPr="00DE662E">
        <w:t xml:space="preserve">A raster image is built up of </w:t>
      </w:r>
      <w:r w:rsidR="0065572F" w:rsidRPr="00DE662E">
        <w:t>colour</w:t>
      </w:r>
      <w:r w:rsidRPr="00DE662E">
        <w:t xml:space="preserve"> pixels which are arranged to f</w:t>
      </w:r>
      <w:r>
        <w:t>orm the necessary result image.</w:t>
      </w:r>
      <w:r>
        <w:rPr>
          <w:b/>
          <w:bCs/>
        </w:rPr>
        <w:br/>
      </w:r>
      <w:r w:rsidRPr="00DE662E">
        <w:t xml:space="preserve">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w:t>
      </w:r>
    </w:p>
    <w:p w14:paraId="52903C21" w14:textId="77777777" w:rsidR="00651276" w:rsidRDefault="00651276" w:rsidP="00651276">
      <w:r w:rsidRPr="00DE662E">
        <w:lastRenderedPageBreak/>
        <w:t xml:space="preserve">A raster image while being faster to process and display as there is no methodical processing or such involved will have a larger file size as information is electronically stored on a pixel-by-pixel basis </w:t>
      </w:r>
      <w:r w:rsidRPr="00DE662E">
        <w:fldChar w:fldCharType="begin" w:fldLock="1"/>
      </w:r>
      <w:r w:rsidRPr="00DE662E">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fldChar w:fldCharType="separate"/>
      </w:r>
      <w:r w:rsidRPr="00DE662E">
        <w:rPr>
          <w:noProof/>
        </w:rPr>
        <w:t xml:space="preserve">(Winnemoeller </w:t>
      </w:r>
      <w:r w:rsidRPr="00DE662E">
        <w:rPr>
          <w:i/>
          <w:noProof/>
        </w:rPr>
        <w:t>et al.</w:t>
      </w:r>
      <w:r w:rsidRPr="00DE662E">
        <w:rPr>
          <w:noProof/>
        </w:rPr>
        <w:t>, 2018)</w:t>
      </w:r>
      <w:r w:rsidRPr="00DE662E">
        <w:fldChar w:fldCharType="end"/>
      </w:r>
      <w:r w:rsidRPr="00DE662E">
        <w:t>, the size of the image is directly proportional to the resolution of the image</w:t>
      </w:r>
    </w:p>
    <w:p w14:paraId="025FA937" w14:textId="77777777" w:rsidR="00651276" w:rsidRPr="00DE662E" w:rsidRDefault="00651276" w:rsidP="00651276">
      <w:r w:rsidRPr="008407FE">
        <w:rPr>
          <w:b/>
          <w:bCs/>
        </w:rPr>
        <w:t>Vector Images</w:t>
      </w:r>
      <w:r>
        <w:rPr>
          <w:b/>
          <w:bCs/>
        </w:rPr>
        <w:br/>
      </w:r>
      <w:r w:rsidRPr="00DE662E">
        <w:t xml:space="preserve">Vector images on the other hand are created from points and lines and curves joining them. </w:t>
      </w:r>
      <w:r>
        <w:t>T</w:t>
      </w:r>
      <w:r w:rsidRPr="00DE662E">
        <w:t xml:space="preserve">hese are based off of mathematical formulas that create combinations of multiple true geometric primitives to create a final image </w:t>
      </w:r>
      <w:r w:rsidRPr="00DE662E">
        <w:fldChar w:fldCharType="begin" w:fldLock="1"/>
      </w:r>
      <w:r w:rsidRPr="00DE662E">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fldChar w:fldCharType="separate"/>
      </w:r>
      <w:r w:rsidRPr="00DE662E">
        <w:rPr>
          <w:noProof/>
        </w:rPr>
        <w:t>(Seel-audom, Naiyapo and Chouvatut, 2017)</w:t>
      </w:r>
      <w:r w:rsidRPr="00DE662E">
        <w:fldChar w:fldCharType="end"/>
      </w:r>
      <w:r w:rsidRPr="00DE662E">
        <w:t xml:space="preserve">.. </w:t>
      </w:r>
    </w:p>
    <w:p w14:paraId="2AEB53AF" w14:textId="77777777" w:rsidR="00651276" w:rsidRDefault="00651276" w:rsidP="00651276">
      <w:r w:rsidRPr="00DE662E">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fldChar w:fldCharType="begin" w:fldLock="1"/>
      </w:r>
      <w:r w:rsidRPr="00DE662E">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fldChar w:fldCharType="separate"/>
      </w:r>
      <w:r w:rsidRPr="00DE662E">
        <w:rPr>
          <w:noProof/>
        </w:rPr>
        <w:t xml:space="preserve">(SEVERENUK </w:t>
      </w:r>
      <w:r w:rsidRPr="00DE662E">
        <w:rPr>
          <w:i/>
          <w:noProof/>
        </w:rPr>
        <w:t>et al.</w:t>
      </w:r>
      <w:r w:rsidRPr="00DE662E">
        <w:rPr>
          <w:noProof/>
        </w:rPr>
        <w:t>, 2019)</w:t>
      </w:r>
      <w:r w:rsidRPr="00DE662E">
        <w:fldChar w:fldCharType="end"/>
      </w:r>
      <w:r w:rsidRPr="00DE662E">
        <w:t>. Similarly, in real world applications according to the factors that need to be considered, the image may be required in either Raster or in Vector format.</w:t>
      </w:r>
    </w:p>
    <w:p w14:paraId="20F63CF7" w14:textId="77777777" w:rsidR="00651276" w:rsidRDefault="00651276" w:rsidP="00651276">
      <w:r w:rsidRPr="00DE662E">
        <w:t>As stated above, as a vector file and raster file of the same image may have similar resulting image, when observed on a deeper level multiple differences can be identified between them.</w:t>
      </w:r>
    </w:p>
    <w:p w14:paraId="218D98CA" w14:textId="77777777" w:rsidR="00651276" w:rsidRDefault="00651276" w:rsidP="00651276">
      <w:pPr>
        <w:pStyle w:val="Heading3"/>
        <w:spacing w:after="160"/>
      </w:pPr>
      <w:bookmarkStart w:id="4" w:name="_Toc39155573"/>
      <w:r>
        <w:t>Problem Domain</w:t>
      </w:r>
      <w:bookmarkEnd w:id="4"/>
    </w:p>
    <w:p w14:paraId="502B34AE" w14:textId="0C481748" w:rsidR="00651276" w:rsidRPr="00DE662E" w:rsidRDefault="00651276" w:rsidP="00651276">
      <w:r w:rsidRPr="00DE662E">
        <w:t xml:space="preserve">Geographic Information System (GIS) is the processes of managing, manipulating, </w:t>
      </w:r>
      <w:proofErr w:type="spellStart"/>
      <w:r w:rsidRPr="00DE662E">
        <w:t>analyzing</w:t>
      </w:r>
      <w:proofErr w:type="spellEnd"/>
      <w:r w:rsidRPr="00DE662E">
        <w:t xml:space="preserve">, updating and presenting metadata according to its geographic location, to be effectively used in different aspects of life </w:t>
      </w:r>
      <w:r w:rsidRPr="00DE662E">
        <w:fldChar w:fldCharType="begin" w:fldLock="1"/>
      </w:r>
      <w:r w:rsidRPr="00DE662E">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fldChar w:fldCharType="separate"/>
      </w:r>
      <w:r w:rsidRPr="00DE662E">
        <w:rPr>
          <w:noProof/>
        </w:rPr>
        <w:t>(Al-Bayari, 2018)</w:t>
      </w:r>
      <w:r w:rsidRPr="00DE662E">
        <w:fldChar w:fldCharType="end"/>
      </w:r>
      <w:r w:rsidRPr="00DE662E">
        <w:t xml:space="preserve">. </w:t>
      </w:r>
      <w:r w:rsidR="00C879FF">
        <w:t>The increasing popularity</w:t>
      </w:r>
      <w:r w:rsidRPr="00DE662E">
        <w:t xml:space="preserve"> GIS technology has increased the usage of spatial data. Making maps is relatively easy even for those who do not have much cartographic training </w:t>
      </w:r>
      <w:r w:rsidRPr="00DE662E">
        <w:fldChar w:fldCharType="begin" w:fldLock="1"/>
      </w:r>
      <w:r w:rsidRPr="00DE662E">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fldChar w:fldCharType="separate"/>
      </w:r>
      <w:r w:rsidRPr="00DE662E">
        <w:rPr>
          <w:noProof/>
        </w:rPr>
        <w:t>(Wong and Wu, 1996)</w:t>
      </w:r>
      <w:r w:rsidRPr="00DE662E">
        <w:fldChar w:fldCharType="end"/>
      </w:r>
      <w:r w:rsidRPr="00DE662E">
        <w:t xml:space="preserve">. </w:t>
      </w:r>
    </w:p>
    <w:p w14:paraId="2490D300" w14:textId="77777777" w:rsidR="00651276" w:rsidRPr="00DE662E" w:rsidRDefault="00651276" w:rsidP="00651276">
      <w:r w:rsidRPr="00DE662E">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fldChar w:fldCharType="begin" w:fldLock="1"/>
      </w:r>
      <w:r w:rsidRPr="00DE662E">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fldChar w:fldCharType="separate"/>
      </w:r>
      <w:r w:rsidRPr="00DE662E">
        <w:rPr>
          <w:noProof/>
        </w:rPr>
        <w:t>(Berry, 1995)</w:t>
      </w:r>
      <w:r w:rsidRPr="00DE662E">
        <w:fldChar w:fldCharType="end"/>
      </w:r>
      <w:r w:rsidRPr="00DE662E">
        <w:t>.</w:t>
      </w:r>
    </w:p>
    <w:p w14:paraId="62FB6E08" w14:textId="77777777" w:rsidR="00651276" w:rsidRPr="00DE662E" w:rsidRDefault="00651276" w:rsidP="00651276">
      <w:r w:rsidRPr="00DE662E">
        <w:t xml:space="preserve">Vector </w:t>
      </w:r>
      <w:r w:rsidRPr="00DE662E">
        <w:tab/>
        <w:t xml:space="preserve">GIS results in the </w:t>
      </w:r>
      <w:proofErr w:type="spellStart"/>
      <w:r w:rsidRPr="00DE662E">
        <w:t>geometrization</w:t>
      </w:r>
      <w:proofErr w:type="spellEnd"/>
      <w:r w:rsidRPr="00DE662E">
        <w:t xml:space="preserve"> of the geographical world, and generalizing and reducing its theory into theories about relations between points, lines, polygons and areas. Such objects which are in a GIS can be counted, moved about, stacked, rotated labelled, cut etc. and be </w:t>
      </w:r>
      <w:r w:rsidRPr="00DE662E">
        <w:lastRenderedPageBreak/>
        <w:t xml:space="preserve">handled like a variety of other everyday solid objects that bear no particular relationship to geography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62B90A3C" w14:textId="77777777" w:rsidR="00651276" w:rsidRPr="00DE662E" w:rsidRDefault="00651276" w:rsidP="00651276">
      <w:r w:rsidRPr="00DE662E">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fldChar w:fldCharType="begin" w:fldLock="1"/>
      </w:r>
      <w:r w:rsidRPr="00DE662E">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fldChar w:fldCharType="separate"/>
      </w:r>
      <w:r w:rsidRPr="00DE662E">
        <w:rPr>
          <w:noProof/>
        </w:rPr>
        <w:t>(Lin and Guo, 2011)</w:t>
      </w:r>
      <w:r w:rsidRPr="00DE662E">
        <w:fldChar w:fldCharType="end"/>
      </w:r>
      <w:r w:rsidRPr="00DE662E">
        <w:t>.</w:t>
      </w:r>
    </w:p>
    <w:p w14:paraId="6FCA9E20" w14:textId="77777777" w:rsidR="00651276" w:rsidRPr="00DE662E" w:rsidRDefault="00651276" w:rsidP="00651276">
      <w:r w:rsidRPr="00DE662E">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14:paraId="4B2114E8" w14:textId="77777777" w:rsidR="00651276" w:rsidRPr="00DE662E" w:rsidRDefault="00651276" w:rsidP="00651276">
      <w:r w:rsidRPr="00DE662E">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4F2BD5AE" w14:textId="77777777" w:rsidR="00651276" w:rsidRDefault="00651276" w:rsidP="00651276">
      <w:r w:rsidRPr="00DE662E">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fldChar w:fldCharType="begin" w:fldLock="1"/>
      </w:r>
      <w:r w:rsidRPr="00DE662E">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fldChar w:fldCharType="separate"/>
      </w:r>
      <w:r w:rsidRPr="00DE662E">
        <w:rPr>
          <w:noProof/>
        </w:rPr>
        <w:t>(Sloan and Tanimoto, 1979)</w:t>
      </w:r>
      <w:r w:rsidRPr="00DE662E">
        <w:fldChar w:fldCharType="end"/>
      </w:r>
      <w:r w:rsidRPr="00DE662E">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14:paraId="5FB16666" w14:textId="585F1B86" w:rsidR="00651276" w:rsidRDefault="003D75A8" w:rsidP="00651276">
      <w:r>
        <w:lastRenderedPageBreak/>
        <w:t>From</w:t>
      </w:r>
      <w:r w:rsidR="00651276">
        <w:t xml:space="preserve"> the statements above, </w:t>
      </w:r>
      <w:r>
        <w:t>it can be identified</w:t>
      </w:r>
      <w:r w:rsidR="00651276">
        <w:t xml:space="preserve"> that both these formats are equally important when considering the use of imagery in GI Systems. </w:t>
      </w:r>
      <w:r>
        <w:t>Therefore,</w:t>
      </w:r>
      <w:r w:rsidR="00651276">
        <w:t xml:space="preserve"> there becomes necessary a method of conversion between these two data types.</w:t>
      </w:r>
    </w:p>
    <w:p w14:paraId="33B2505D" w14:textId="77777777" w:rsidR="00651276" w:rsidRDefault="00651276" w:rsidP="00651276">
      <w:pPr>
        <w:pStyle w:val="Heading3"/>
        <w:spacing w:after="160"/>
      </w:pPr>
      <w:bookmarkStart w:id="5" w:name="_Toc39155574"/>
      <w:r>
        <w:t>Problem Justification</w:t>
      </w:r>
      <w:bookmarkEnd w:id="5"/>
    </w:p>
    <w:p w14:paraId="5AC1DC8C" w14:textId="77777777" w:rsidR="00651276" w:rsidRPr="008407FE" w:rsidRDefault="00651276" w:rsidP="00651276">
      <w:r w:rsidRPr="00DE662E">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fldChar w:fldCharType="begin" w:fldLock="1"/>
      </w:r>
      <w:r w:rsidRPr="00DE662E">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fldChar w:fldCharType="separate"/>
      </w:r>
      <w:r w:rsidRPr="00DE662E">
        <w:rPr>
          <w:noProof/>
        </w:rPr>
        <w:t>(Liu and Josep Lladós (Eds.), 2005)</w:t>
      </w:r>
      <w:r w:rsidRPr="00DE662E">
        <w:fldChar w:fldCharType="end"/>
      </w:r>
      <w:r w:rsidRPr="00DE662E">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sz w:val="20"/>
        </w:rPr>
        <w:fldChar w:fldCharType="begin" w:fldLock="1"/>
      </w:r>
      <w:r w:rsidRPr="00DE662E">
        <w:rPr>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sz w:val="20"/>
        </w:rPr>
        <w:fldChar w:fldCharType="separate"/>
      </w:r>
      <w:r w:rsidRPr="00DE662E">
        <w:rPr>
          <w:noProof/>
          <w:sz w:val="20"/>
        </w:rPr>
        <w:t>(Hilaire and Tombre, 2006)</w:t>
      </w:r>
      <w:r w:rsidRPr="00DE662E">
        <w:rPr>
          <w:sz w:val="20"/>
        </w:rPr>
        <w:fldChar w:fldCharType="end"/>
      </w:r>
      <w:r w:rsidRPr="00DE662E">
        <w:rPr>
          <w:sz w:val="20"/>
        </w:rPr>
        <w:t xml:space="preserve">. </w:t>
      </w:r>
      <w:r w:rsidRPr="00DE662E">
        <w:rPr>
          <w:sz w:val="20"/>
        </w:rPr>
        <w:fldChar w:fldCharType="begin" w:fldLock="1"/>
      </w:r>
      <w:r w:rsidRPr="00DE662E">
        <w:rPr>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sz w:val="20"/>
        </w:rPr>
        <w:fldChar w:fldCharType="separate"/>
      </w:r>
      <w:r w:rsidRPr="00DE662E">
        <w:rPr>
          <w:noProof/>
          <w:sz w:val="20"/>
        </w:rPr>
        <w:t>(Lacroix, 2009)</w:t>
      </w:r>
      <w:r w:rsidRPr="00DE662E">
        <w:rPr>
          <w:sz w:val="20"/>
        </w:rPr>
        <w:fldChar w:fldCharType="end"/>
      </w:r>
    </w:p>
    <w:p w14:paraId="5A36BBC0" w14:textId="77777777" w:rsidR="00651276" w:rsidRDefault="00651276" w:rsidP="00651276">
      <w:pPr>
        <w:pStyle w:val="Heading3"/>
        <w:spacing w:after="160"/>
      </w:pPr>
      <w:bookmarkStart w:id="6" w:name="_Toc39155575"/>
      <w:r>
        <w:t>Research Question</w:t>
      </w:r>
      <w:bookmarkEnd w:id="6"/>
    </w:p>
    <w:p w14:paraId="00CDAD3D" w14:textId="1D60A71E" w:rsidR="00651276" w:rsidRPr="008407FE" w:rsidRDefault="00651276" w:rsidP="00651276">
      <w:r>
        <w:t xml:space="preserve">How is the problem of </w:t>
      </w:r>
      <w:r w:rsidRPr="00DE662E">
        <w:t>a platform that identifies the properties of a Raster image and converts it into a Vector file by using the best method of conversion using parameters which best fit the use case of the resulting vector image addressed currently in the research domain of GIS graphics processing?</w:t>
      </w:r>
    </w:p>
    <w:p w14:paraId="6D7BB3A1" w14:textId="77777777" w:rsidR="00651276" w:rsidRDefault="00651276" w:rsidP="00651276">
      <w:pPr>
        <w:pStyle w:val="Heading3"/>
        <w:spacing w:after="160"/>
      </w:pPr>
      <w:bookmarkStart w:id="7" w:name="_Toc39155576"/>
      <w:r>
        <w:t>Motivation</w:t>
      </w:r>
      <w:bookmarkEnd w:id="7"/>
    </w:p>
    <w:p w14:paraId="3DA729B7" w14:textId="77777777" w:rsidR="00651276" w:rsidRPr="00DE662E" w:rsidRDefault="00651276" w:rsidP="00651276">
      <w:r w:rsidRPr="00DE662E">
        <w:t>After researching on the basic concept of converting Raster images into Vector images for graphic design purposes, I have come to find the importance of it but in a different domain which is in the field of GIS. Raster and Vector data structures are widely used in analysis in GIS and as both of these type of images are needed according to different situations. It has motivated me to create this automated Raster to Vector conversion tool.</w:t>
      </w:r>
    </w:p>
    <w:p w14:paraId="50F82B05" w14:textId="77777777" w:rsidR="00651276" w:rsidRPr="008407FE" w:rsidRDefault="00651276" w:rsidP="00651276"/>
    <w:p w14:paraId="5B973AFA" w14:textId="77777777" w:rsidR="00651276" w:rsidRDefault="00651276" w:rsidP="00651276">
      <w:pPr>
        <w:pStyle w:val="Heading2"/>
        <w:spacing w:after="160"/>
      </w:pPr>
      <w:bookmarkStart w:id="8" w:name="_Toc39155577"/>
      <w:r>
        <w:t>Project Aim and Scope</w:t>
      </w:r>
      <w:bookmarkEnd w:id="8"/>
    </w:p>
    <w:p w14:paraId="53BE72B1" w14:textId="77777777" w:rsidR="00651276" w:rsidRDefault="00651276" w:rsidP="00651276">
      <w:pPr>
        <w:pStyle w:val="Heading3"/>
        <w:spacing w:after="160"/>
      </w:pPr>
      <w:bookmarkStart w:id="9" w:name="_Toc39155578"/>
      <w:r>
        <w:t>Project Aim</w:t>
      </w:r>
      <w:bookmarkEnd w:id="9"/>
    </w:p>
    <w:p w14:paraId="4C42E364" w14:textId="77777777" w:rsidR="00651276" w:rsidRDefault="00651276" w:rsidP="00651276">
      <w:r w:rsidRPr="00DE662E">
        <w:t>To investigate design and implement a Raster to Vector conversion platform that selects the best method of conversion using image processing techniques.</w:t>
      </w:r>
    </w:p>
    <w:p w14:paraId="3D1A4D2B" w14:textId="77777777" w:rsidR="00651276" w:rsidRPr="008407FE" w:rsidRDefault="00651276" w:rsidP="00651276"/>
    <w:p w14:paraId="350F3C4B" w14:textId="77777777" w:rsidR="00651276" w:rsidRDefault="00651276" w:rsidP="00651276">
      <w:pPr>
        <w:pStyle w:val="Heading3"/>
        <w:spacing w:after="160"/>
      </w:pPr>
      <w:bookmarkStart w:id="10" w:name="_Toc39155579"/>
      <w:r>
        <w:lastRenderedPageBreak/>
        <w:t>Project Scope</w:t>
      </w:r>
      <w:bookmarkEnd w:id="10"/>
    </w:p>
    <w:p w14:paraId="2488E2A3" w14:textId="77777777" w:rsidR="00651276" w:rsidRDefault="00651276" w:rsidP="00651276">
      <w:pPr>
        <w:rPr>
          <w:b/>
          <w:bCs/>
        </w:rPr>
      </w:pPr>
      <w:r w:rsidRPr="00F133E4">
        <w:rPr>
          <w:b/>
          <w:bCs/>
        </w:rPr>
        <w:t>In</w:t>
      </w:r>
      <w:r>
        <w:rPr>
          <w:b/>
          <w:bCs/>
        </w:rPr>
        <w:t>-</w:t>
      </w:r>
      <w:r w:rsidRPr="00F133E4">
        <w:rPr>
          <w:b/>
          <w:bCs/>
        </w:rPr>
        <w:t>Scope</w:t>
      </w:r>
    </w:p>
    <w:p w14:paraId="326B5571" w14:textId="77777777" w:rsidR="00651276" w:rsidRPr="008407FE" w:rsidRDefault="00651276" w:rsidP="00651276">
      <w:pPr>
        <w:pStyle w:val="ListParagraph"/>
        <w:numPr>
          <w:ilvl w:val="0"/>
          <w:numId w:val="3"/>
        </w:numPr>
      </w:pPr>
      <w:r w:rsidRPr="008407FE">
        <w:t>Raster to Vector conversion tool is only developed geared towards GIS</w:t>
      </w:r>
    </w:p>
    <w:p w14:paraId="5AB99BCD" w14:textId="77777777" w:rsidR="00651276" w:rsidRPr="008407FE" w:rsidRDefault="00651276" w:rsidP="00651276">
      <w:pPr>
        <w:pStyle w:val="ListParagraph"/>
        <w:numPr>
          <w:ilvl w:val="0"/>
          <w:numId w:val="3"/>
        </w:numPr>
      </w:pPr>
      <w:r w:rsidRPr="008407FE">
        <w:t>Training an image processing model to identify certain properties of images that affect conversion algorithms.</w:t>
      </w:r>
    </w:p>
    <w:p w14:paraId="1D9AF9D1" w14:textId="77777777" w:rsidR="00651276" w:rsidRPr="008407FE" w:rsidRDefault="00651276" w:rsidP="00651276">
      <w:pPr>
        <w:pStyle w:val="ListParagraph"/>
        <w:numPr>
          <w:ilvl w:val="0"/>
          <w:numId w:val="3"/>
        </w:numPr>
      </w:pPr>
      <w:r w:rsidRPr="008407FE">
        <w:t>Integrating Image processing for the identification special characteristics to identify the best conversion algorithm</w:t>
      </w:r>
    </w:p>
    <w:p w14:paraId="5D6E8171" w14:textId="77777777" w:rsidR="00651276" w:rsidRPr="008407FE" w:rsidRDefault="00651276" w:rsidP="00651276">
      <w:pPr>
        <w:pStyle w:val="ListParagraph"/>
        <w:numPr>
          <w:ilvl w:val="0"/>
          <w:numId w:val="3"/>
        </w:numPr>
      </w:pPr>
      <w:r w:rsidRPr="008407FE">
        <w:t>Considering of continuous tone images as well as line based images for the conversion process</w:t>
      </w:r>
    </w:p>
    <w:p w14:paraId="7368C6EE" w14:textId="77777777" w:rsidR="00651276" w:rsidRPr="008407FE" w:rsidRDefault="00651276" w:rsidP="00651276">
      <w:pPr>
        <w:pStyle w:val="ListParagraph"/>
        <w:numPr>
          <w:ilvl w:val="0"/>
          <w:numId w:val="3"/>
        </w:numPr>
        <w:spacing w:line="259" w:lineRule="auto"/>
        <w:rPr>
          <w:b/>
          <w:bCs/>
        </w:rPr>
      </w:pPr>
      <w:r w:rsidRPr="008407FE">
        <w:t>Set conversion method from either one of Accurate or Fast conversion</w:t>
      </w:r>
    </w:p>
    <w:p w14:paraId="15A49478" w14:textId="77777777" w:rsidR="00651276" w:rsidRDefault="00651276" w:rsidP="00651276">
      <w:pPr>
        <w:rPr>
          <w:b/>
          <w:bCs/>
        </w:rPr>
      </w:pPr>
      <w:r>
        <w:rPr>
          <w:b/>
          <w:bCs/>
        </w:rPr>
        <w:t>Out-Scope</w:t>
      </w:r>
    </w:p>
    <w:p w14:paraId="65E08ABF" w14:textId="77777777" w:rsidR="00651276" w:rsidRPr="008407FE" w:rsidRDefault="00651276" w:rsidP="00651276">
      <w:pPr>
        <w:pStyle w:val="ListParagraph"/>
        <w:numPr>
          <w:ilvl w:val="0"/>
          <w:numId w:val="2"/>
        </w:numPr>
      </w:pPr>
      <w:r w:rsidRPr="008407FE">
        <w:t>Conversion of Raster to Vector for other domains such as graphic design.</w:t>
      </w:r>
    </w:p>
    <w:p w14:paraId="7237A257" w14:textId="77777777" w:rsidR="00651276" w:rsidRPr="008407FE" w:rsidRDefault="00651276" w:rsidP="00651276">
      <w:pPr>
        <w:pStyle w:val="ListParagraph"/>
        <w:numPr>
          <w:ilvl w:val="0"/>
          <w:numId w:val="2"/>
        </w:numPr>
        <w:spacing w:line="259" w:lineRule="auto"/>
        <w:rPr>
          <w:b/>
          <w:bCs/>
        </w:rPr>
      </w:pPr>
      <w:r w:rsidRPr="008407FE">
        <w:t>OCR functionality out of image text is not considered, and will be represented in the converted images as graphical data and not textual data.</w:t>
      </w:r>
    </w:p>
    <w:p w14:paraId="5B5BE574" w14:textId="77777777" w:rsidR="00651276" w:rsidRPr="008407FE" w:rsidRDefault="00651276" w:rsidP="00651276">
      <w:pPr>
        <w:rPr>
          <w:b/>
          <w:bCs/>
        </w:rPr>
      </w:pPr>
    </w:p>
    <w:p w14:paraId="6F7E8B19" w14:textId="77777777" w:rsidR="00651276" w:rsidRDefault="00651276" w:rsidP="00651276">
      <w:pPr>
        <w:pStyle w:val="Heading2"/>
        <w:spacing w:after="160"/>
      </w:pPr>
      <w:bookmarkStart w:id="11" w:name="_Toc39155580"/>
      <w:r>
        <w:t>Objectives</w:t>
      </w:r>
      <w:bookmarkEnd w:id="11"/>
    </w:p>
    <w:p w14:paraId="64AB36DD" w14:textId="77777777" w:rsidR="00651276" w:rsidRPr="008407FE" w:rsidRDefault="00651276" w:rsidP="00651276">
      <w:r w:rsidRPr="00DE662E">
        <w:t>I have identified the following as the objectives to achieve to complete my Research successfully.</w:t>
      </w:r>
    </w:p>
    <w:p w14:paraId="1764B4FF" w14:textId="77777777" w:rsidR="00651276" w:rsidRDefault="00651276" w:rsidP="00651276">
      <w:pPr>
        <w:pStyle w:val="Heading3"/>
        <w:spacing w:after="160"/>
      </w:pPr>
      <w:bookmarkStart w:id="12" w:name="_Toc39155581"/>
      <w:r>
        <w:t>Research Objectives</w:t>
      </w:r>
      <w:bookmarkEnd w:id="12"/>
    </w:p>
    <w:p w14:paraId="0D806605" w14:textId="77777777" w:rsidR="00651276" w:rsidRPr="00DE662E" w:rsidRDefault="00651276" w:rsidP="00651276">
      <w:pPr>
        <w:pStyle w:val="ListParagraph"/>
        <w:numPr>
          <w:ilvl w:val="0"/>
          <w:numId w:val="4"/>
        </w:numPr>
      </w:pPr>
      <w:r w:rsidRPr="00DE662E">
        <w:t>To conduct a thorough literature review on existing solutions and platforms</w:t>
      </w:r>
    </w:p>
    <w:p w14:paraId="11D676F5" w14:textId="77777777" w:rsidR="00651276" w:rsidRPr="00DE662E" w:rsidRDefault="00651276" w:rsidP="00651276">
      <w:pPr>
        <w:pStyle w:val="ListParagraph"/>
        <w:numPr>
          <w:ilvl w:val="0"/>
          <w:numId w:val="4"/>
        </w:numPr>
      </w:pPr>
      <w:r w:rsidRPr="00DE662E">
        <w:t xml:space="preserve">To design an image processing model to identify properties of a Raster image. </w:t>
      </w:r>
    </w:p>
    <w:p w14:paraId="6B9E3DC3" w14:textId="08A54BD0" w:rsidR="00651276" w:rsidRPr="00DE662E" w:rsidRDefault="00651276" w:rsidP="00651276">
      <w:pPr>
        <w:pStyle w:val="ListParagraph"/>
        <w:numPr>
          <w:ilvl w:val="0"/>
          <w:numId w:val="4"/>
        </w:numPr>
      </w:pPr>
      <w:r w:rsidRPr="00DE662E">
        <w:t xml:space="preserve">To implement functionality to determine the most </w:t>
      </w:r>
      <w:r w:rsidR="001D41D7" w:rsidRPr="00DE662E">
        <w:t>favourable</w:t>
      </w:r>
      <w:r w:rsidRPr="00DE662E">
        <w:t xml:space="preserve"> algorithm for the conversion through the parameters identified from the image processing process.</w:t>
      </w:r>
    </w:p>
    <w:p w14:paraId="30B45ADA" w14:textId="77777777" w:rsidR="00651276" w:rsidRDefault="00651276" w:rsidP="00651276">
      <w:pPr>
        <w:pStyle w:val="ListParagraph"/>
        <w:numPr>
          <w:ilvl w:val="0"/>
          <w:numId w:val="4"/>
        </w:numPr>
      </w:pPr>
      <w:r w:rsidRPr="00DE662E">
        <w:t xml:space="preserve"> To evaluate the converted Vector image in terms of accuracy and speed of conversion.</w:t>
      </w:r>
      <w:r w:rsidRPr="008407FE">
        <w:rPr>
          <w:highlight w:val="yellow"/>
        </w:rPr>
        <w:t xml:space="preserve"> </w:t>
      </w:r>
    </w:p>
    <w:p w14:paraId="120E1E29" w14:textId="77777777" w:rsidR="00651276" w:rsidRDefault="00651276" w:rsidP="00651276">
      <w:r>
        <w:br w:type="page"/>
      </w:r>
    </w:p>
    <w:p w14:paraId="42A7D0E1" w14:textId="77777777" w:rsidR="00651276" w:rsidRPr="008407FE" w:rsidRDefault="00651276" w:rsidP="00651276"/>
    <w:p w14:paraId="3B05143E" w14:textId="77777777" w:rsidR="00651276" w:rsidRDefault="00651276" w:rsidP="00651276">
      <w:pPr>
        <w:pStyle w:val="Heading2"/>
        <w:spacing w:after="160"/>
      </w:pPr>
      <w:bookmarkStart w:id="13" w:name="_Toc39155582"/>
      <w:r>
        <w:t>Overview of the Solution</w:t>
      </w:r>
      <w:bookmarkEnd w:id="13"/>
    </w:p>
    <w:p w14:paraId="4CE65375" w14:textId="77777777" w:rsidR="00651276" w:rsidRPr="00DE662E" w:rsidRDefault="00651276" w:rsidP="00651276">
      <w:pPr>
        <w:jc w:val="center"/>
      </w:pPr>
      <w:r>
        <w:rPr>
          <w:noProof/>
          <w:lang w:eastAsia="en-GB"/>
        </w:rPr>
        <w:drawing>
          <wp:inline distT="0" distB="0" distL="0" distR="0" wp14:anchorId="1D3B7F9B" wp14:editId="0E9B2C36">
            <wp:extent cx="5234305" cy="6637020"/>
            <wp:effectExtent l="0" t="0" r="4445" b="0"/>
            <wp:docPr id="1" name="Picture 1" descr="Rough Diagram Proposed 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 Diagram Proposed Soluti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34305" cy="6637020"/>
                    </a:xfrm>
                    <a:prstGeom prst="rect">
                      <a:avLst/>
                    </a:prstGeom>
                    <a:noFill/>
                    <a:ln>
                      <a:noFill/>
                    </a:ln>
                  </pic:spPr>
                </pic:pic>
              </a:graphicData>
            </a:graphic>
          </wp:inline>
        </w:drawing>
      </w:r>
    </w:p>
    <w:p w14:paraId="3B1C8D8A" w14:textId="77777777" w:rsidR="00651276" w:rsidRDefault="00651276" w:rsidP="00651276">
      <w:pPr>
        <w:rPr>
          <w:highlight w:val="yellow"/>
        </w:rPr>
      </w:pPr>
    </w:p>
    <w:p w14:paraId="516EBF66" w14:textId="77777777" w:rsidR="00651276" w:rsidRDefault="00651276" w:rsidP="00651276">
      <w:pPr>
        <w:rPr>
          <w:highlight w:val="yellow"/>
        </w:rPr>
      </w:pPr>
    </w:p>
    <w:p w14:paraId="20B184D9" w14:textId="77777777" w:rsidR="00651276" w:rsidRDefault="00651276" w:rsidP="00651276">
      <w:r>
        <w:lastRenderedPageBreak/>
        <w:t>As shown in the figure above the main system is made up of three components. The image classifier, system of determining best conversion parameters and the raster to vector conversion library.</w:t>
      </w:r>
    </w:p>
    <w:p w14:paraId="554235AC" w14:textId="77777777" w:rsidR="00651276" w:rsidRDefault="00651276" w:rsidP="00651276">
      <w:r>
        <w:t>When taking a closer look at each system; the system of determining best conversion parameters is a machine learning based system that finds the best conversion parameters by interpolating data from a set of previously identified conversion parameters for each image classification and the match rate of the image to its particular classification determined by the Image classifier.</w:t>
      </w:r>
    </w:p>
    <w:p w14:paraId="6811F434" w14:textId="77777777" w:rsidR="00651276" w:rsidRDefault="00651276" w:rsidP="00651276">
      <w:r>
        <w:t>The initial best fit parameters are identified by converting a single image into multiple vector images each time with different parameters within a certain range of each parameter and comparing its visual similarity with the original using an image processing library. This similarity is then recorded in a csv file for the system of determining the best conversion parameter to use.</w:t>
      </w:r>
    </w:p>
    <w:p w14:paraId="13D25E3D" w14:textId="77777777" w:rsidR="00651276" w:rsidRDefault="00651276" w:rsidP="00651276">
      <w:r>
        <w:t>A data set of several hundred labelled GIS image types are used to train the image classifier.</w:t>
      </w:r>
    </w:p>
    <w:p w14:paraId="0875FA7E" w14:textId="77777777" w:rsidR="00651276" w:rsidRDefault="00651276" w:rsidP="00651276">
      <w:r>
        <w:t>The raster to vector conversion library is used to convert the images from its raster to vector format in each step that its necessary to do so.</w:t>
      </w:r>
    </w:p>
    <w:p w14:paraId="31176D52" w14:textId="77777777" w:rsidR="00651276" w:rsidRPr="00DE662E" w:rsidRDefault="00651276" w:rsidP="00651276">
      <w:r>
        <w:t>These three main components make up the main system and together convert any given GIS based image which can be classified into an accurate vector image.</w:t>
      </w:r>
    </w:p>
    <w:p w14:paraId="6AC9A972" w14:textId="77777777" w:rsidR="00651276" w:rsidRPr="008407FE" w:rsidRDefault="00651276" w:rsidP="00651276"/>
    <w:p w14:paraId="55765F44" w14:textId="77777777" w:rsidR="00651276" w:rsidRDefault="00651276" w:rsidP="00651276">
      <w:pPr>
        <w:pStyle w:val="Heading2"/>
        <w:spacing w:after="160"/>
      </w:pPr>
      <w:bookmarkStart w:id="14" w:name="_Toc39155583"/>
      <w:r>
        <w:t>Resource Requirements</w:t>
      </w:r>
      <w:bookmarkEnd w:id="14"/>
    </w:p>
    <w:p w14:paraId="3931A06D" w14:textId="77777777" w:rsidR="00651276" w:rsidRPr="0014141C" w:rsidRDefault="00651276" w:rsidP="00651276">
      <w:pPr>
        <w:jc w:val="center"/>
      </w:pPr>
      <w:r>
        <w:t>*Note these requirements can be subjected to change</w:t>
      </w:r>
    </w:p>
    <w:p w14:paraId="3FE43E94" w14:textId="77777777" w:rsidR="00651276" w:rsidRPr="00DE662E" w:rsidRDefault="00651276" w:rsidP="00651276">
      <w:pPr>
        <w:pStyle w:val="Heading4"/>
        <w:spacing w:after="160"/>
      </w:pPr>
      <w:bookmarkStart w:id="15" w:name="_Toc22217470"/>
      <w:r w:rsidRPr="00DE662E">
        <w:t>Software Requirements</w:t>
      </w:r>
      <w:bookmarkEnd w:id="15"/>
    </w:p>
    <w:p w14:paraId="32418A75" w14:textId="77777777" w:rsidR="00651276" w:rsidRPr="00DE662E" w:rsidRDefault="00651276" w:rsidP="00651276">
      <w:pPr>
        <w:pStyle w:val="ListParagraph"/>
        <w:numPr>
          <w:ilvl w:val="0"/>
          <w:numId w:val="5"/>
        </w:numPr>
      </w:pPr>
      <w:r w:rsidRPr="00DE662E">
        <w:rPr>
          <w:b/>
        </w:rPr>
        <w:t>Windows 10 (64-bit version):</w:t>
      </w:r>
      <w:r w:rsidRPr="00DE662E">
        <w:t xml:space="preserve"> To accommodate and run the software</w:t>
      </w:r>
    </w:p>
    <w:p w14:paraId="17698A6A" w14:textId="77777777" w:rsidR="00651276" w:rsidRPr="00DE662E" w:rsidRDefault="00651276" w:rsidP="00651276">
      <w:pPr>
        <w:pStyle w:val="ListParagraph"/>
        <w:numPr>
          <w:ilvl w:val="0"/>
          <w:numId w:val="5"/>
        </w:numPr>
      </w:pPr>
      <w:r w:rsidRPr="00DE662E">
        <w:rPr>
          <w:b/>
        </w:rPr>
        <w:t>Java, Python:</w:t>
      </w:r>
      <w:r w:rsidRPr="00DE662E">
        <w:t xml:space="preserve"> For the conversion algorithms to function</w:t>
      </w:r>
    </w:p>
    <w:p w14:paraId="46EFCB2A" w14:textId="77777777" w:rsidR="00651276" w:rsidRPr="00DE662E" w:rsidRDefault="00651276" w:rsidP="00651276">
      <w:pPr>
        <w:pStyle w:val="ListParagraph"/>
        <w:numPr>
          <w:ilvl w:val="0"/>
          <w:numId w:val="5"/>
        </w:numPr>
      </w:pPr>
      <w:r w:rsidRPr="00DE662E">
        <w:rPr>
          <w:b/>
        </w:rPr>
        <w:t>NodeJS:</w:t>
      </w:r>
      <w:r w:rsidRPr="00DE662E">
        <w:t xml:space="preserve"> For backend related scripting</w:t>
      </w:r>
    </w:p>
    <w:p w14:paraId="7851EF1C" w14:textId="77777777" w:rsidR="00651276" w:rsidRPr="00DE662E" w:rsidRDefault="00651276" w:rsidP="00651276">
      <w:pPr>
        <w:pStyle w:val="ListParagraph"/>
        <w:numPr>
          <w:ilvl w:val="0"/>
          <w:numId w:val="5"/>
        </w:numPr>
      </w:pPr>
      <w:r w:rsidRPr="00DE662E">
        <w:rPr>
          <w:b/>
        </w:rPr>
        <w:t>MSWord:</w:t>
      </w:r>
      <w:r w:rsidRPr="00DE662E">
        <w:t xml:space="preserve"> For documentation Requirements</w:t>
      </w:r>
    </w:p>
    <w:p w14:paraId="7A4EF1BD" w14:textId="77777777" w:rsidR="00651276" w:rsidRDefault="00651276" w:rsidP="00651276">
      <w:pPr>
        <w:pStyle w:val="ListParagraph"/>
        <w:numPr>
          <w:ilvl w:val="0"/>
          <w:numId w:val="5"/>
        </w:numPr>
      </w:pPr>
      <w:proofErr w:type="spellStart"/>
      <w:r w:rsidRPr="00DE662E">
        <w:rPr>
          <w:b/>
        </w:rPr>
        <w:t>GraalVM</w:t>
      </w:r>
      <w:proofErr w:type="spellEnd"/>
      <w:r w:rsidRPr="00DE662E">
        <w:rPr>
          <w:b/>
        </w:rPr>
        <w:t>:</w:t>
      </w:r>
      <w:r w:rsidRPr="00DE662E">
        <w:t xml:space="preserve"> For cross platform application support</w:t>
      </w:r>
    </w:p>
    <w:p w14:paraId="419CE781" w14:textId="77777777" w:rsidR="00651276" w:rsidRPr="0014141C" w:rsidRDefault="00651276" w:rsidP="00651276">
      <w:pPr>
        <w:ind w:left="360"/>
      </w:pPr>
    </w:p>
    <w:p w14:paraId="3B6A25D7" w14:textId="77777777" w:rsidR="00651276" w:rsidRPr="008407FE" w:rsidRDefault="00651276" w:rsidP="00651276"/>
    <w:p w14:paraId="723A8B1C" w14:textId="77777777" w:rsidR="00651276" w:rsidRPr="00DE662E" w:rsidRDefault="00651276" w:rsidP="00651276">
      <w:pPr>
        <w:pStyle w:val="Heading4"/>
        <w:spacing w:after="160"/>
      </w:pPr>
      <w:bookmarkStart w:id="16" w:name="_Toc22217471"/>
      <w:r w:rsidRPr="00DE662E">
        <w:t>Hardware Requirements</w:t>
      </w:r>
      <w:bookmarkEnd w:id="16"/>
    </w:p>
    <w:p w14:paraId="4AF7A17D" w14:textId="77777777" w:rsidR="00651276" w:rsidRPr="00DE662E" w:rsidRDefault="00651276" w:rsidP="00651276">
      <w:pPr>
        <w:pStyle w:val="ListParagraph"/>
        <w:numPr>
          <w:ilvl w:val="0"/>
          <w:numId w:val="6"/>
        </w:numPr>
      </w:pPr>
      <w:r w:rsidRPr="00DE662E">
        <w:t>Core i7 Processor</w:t>
      </w:r>
    </w:p>
    <w:p w14:paraId="18FB1D0B" w14:textId="77777777" w:rsidR="00651276" w:rsidRPr="00DE662E" w:rsidRDefault="00651276" w:rsidP="00651276">
      <w:pPr>
        <w:pStyle w:val="ListParagraph"/>
        <w:numPr>
          <w:ilvl w:val="1"/>
          <w:numId w:val="6"/>
        </w:numPr>
      </w:pPr>
      <w:r w:rsidRPr="00DE662E">
        <w:t>High processing power required for algorithms to be executed</w:t>
      </w:r>
    </w:p>
    <w:p w14:paraId="7495E04C" w14:textId="77777777" w:rsidR="00651276" w:rsidRPr="00DE662E" w:rsidRDefault="00651276" w:rsidP="00651276">
      <w:pPr>
        <w:pStyle w:val="ListParagraph"/>
        <w:numPr>
          <w:ilvl w:val="0"/>
          <w:numId w:val="6"/>
        </w:numPr>
      </w:pPr>
      <w:r w:rsidRPr="00DE662E">
        <w:t>Minimum 4GB RAM</w:t>
      </w:r>
    </w:p>
    <w:p w14:paraId="34CAB161" w14:textId="77777777" w:rsidR="00651276" w:rsidRPr="00DE662E" w:rsidRDefault="00651276" w:rsidP="00651276">
      <w:pPr>
        <w:pStyle w:val="ListParagraph"/>
        <w:numPr>
          <w:ilvl w:val="1"/>
          <w:numId w:val="6"/>
        </w:numPr>
      </w:pPr>
      <w:r w:rsidRPr="00DE662E">
        <w:t>For application to run smoothly and not run out of system memory</w:t>
      </w:r>
    </w:p>
    <w:p w14:paraId="5F03B41F" w14:textId="77777777" w:rsidR="00651276" w:rsidRPr="00DE662E" w:rsidRDefault="00651276" w:rsidP="00651276">
      <w:pPr>
        <w:pStyle w:val="ListParagraph"/>
        <w:numPr>
          <w:ilvl w:val="0"/>
          <w:numId w:val="6"/>
        </w:numPr>
      </w:pPr>
      <w:r w:rsidRPr="00DE662E">
        <w:t>Disk Space: Up to 10GB</w:t>
      </w:r>
    </w:p>
    <w:p w14:paraId="2C21F9F5" w14:textId="77777777" w:rsidR="00651276" w:rsidRPr="00DE662E" w:rsidRDefault="00651276" w:rsidP="00651276">
      <w:pPr>
        <w:pStyle w:val="ListParagraph"/>
        <w:numPr>
          <w:ilvl w:val="1"/>
          <w:numId w:val="6"/>
        </w:numPr>
      </w:pPr>
      <w:r w:rsidRPr="00DE662E">
        <w:t>For storing of application and images and temporary files created while converting and running algorithms</w:t>
      </w:r>
    </w:p>
    <w:p w14:paraId="2E7EE6AD" w14:textId="77777777" w:rsidR="00651276" w:rsidRPr="008407FE" w:rsidRDefault="00651276" w:rsidP="00651276"/>
    <w:p w14:paraId="556436F0" w14:textId="77777777" w:rsidR="00651276" w:rsidRPr="00F133E4" w:rsidRDefault="00651276" w:rsidP="00651276">
      <w:pPr>
        <w:pStyle w:val="Heading2"/>
        <w:spacing w:after="160"/>
      </w:pPr>
      <w:bookmarkStart w:id="17" w:name="_Toc39155584"/>
      <w:r>
        <w:t>Chapter Summary</w:t>
      </w:r>
      <w:bookmarkEnd w:id="17"/>
    </w:p>
    <w:p w14:paraId="009C88F5" w14:textId="28A439C1" w:rsidR="00651276" w:rsidRPr="008407FE" w:rsidRDefault="004232E2" w:rsidP="00651276">
      <w:r>
        <w:t>The project overview was discussed which further explained the Project background, Problem domain, Justification and the Research question and the motivation behind this research. The project Aim and the scope of the project was also discussed. The research objectives of this project and the overview of the solution proposed was also discussed. Finally, an estimation of the software and hardware requirements of the system was discussed.</w:t>
      </w:r>
    </w:p>
    <w:p w14:paraId="103EC479" w14:textId="77777777" w:rsidR="00651276" w:rsidRDefault="00651276" w:rsidP="00651276"/>
    <w:p w14:paraId="5304028A" w14:textId="77777777" w:rsidR="00651276" w:rsidRDefault="00651276">
      <w:pPr>
        <w:spacing w:line="259" w:lineRule="auto"/>
      </w:pPr>
      <w:r>
        <w:br w:type="page"/>
      </w:r>
    </w:p>
    <w:p w14:paraId="5BE25065" w14:textId="77777777" w:rsidR="00651276" w:rsidRPr="00DE662E" w:rsidRDefault="00651276" w:rsidP="00651276">
      <w:pPr>
        <w:pStyle w:val="Heading1"/>
        <w:spacing w:after="160"/>
      </w:pPr>
      <w:bookmarkStart w:id="18" w:name="_Toc32220846"/>
      <w:bookmarkStart w:id="19" w:name="_Toc39155585"/>
      <w:r w:rsidRPr="00DE662E">
        <w:lastRenderedPageBreak/>
        <w:t>Literature Review</w:t>
      </w:r>
      <w:bookmarkEnd w:id="18"/>
      <w:bookmarkEnd w:id="19"/>
    </w:p>
    <w:p w14:paraId="14331633" w14:textId="77777777" w:rsidR="00651276" w:rsidRPr="00DE662E" w:rsidRDefault="00651276" w:rsidP="00651276">
      <w:pPr>
        <w:pStyle w:val="Heading2"/>
        <w:spacing w:after="160"/>
      </w:pPr>
      <w:bookmarkStart w:id="20" w:name="_Toc24645162"/>
      <w:bookmarkStart w:id="21" w:name="_Toc32220847"/>
      <w:bookmarkStart w:id="22" w:name="_Toc39155586"/>
      <w:r w:rsidRPr="00DE662E">
        <w:t>Overview</w:t>
      </w:r>
      <w:bookmarkEnd w:id="20"/>
      <w:bookmarkEnd w:id="21"/>
      <w:bookmarkEnd w:id="22"/>
    </w:p>
    <w:p w14:paraId="751D278C" w14:textId="18E4B604" w:rsidR="00651276" w:rsidRDefault="00651276" w:rsidP="00651276">
      <w:pPr>
        <w:rPr>
          <w:color w:val="000000" w:themeColor="text1"/>
        </w:rPr>
      </w:pPr>
      <w:r w:rsidRPr="00DE662E">
        <w:rPr>
          <w:color w:val="000000" w:themeColor="text1"/>
        </w:rPr>
        <w:t xml:space="preserve">This chapter will provide a critical analysis on the domain of the problem based on literature. This chapter will </w:t>
      </w:r>
      <w:proofErr w:type="spellStart"/>
      <w:r w:rsidRPr="00DE662E">
        <w:rPr>
          <w:color w:val="000000" w:themeColor="text1"/>
        </w:rPr>
        <w:t>analyze</w:t>
      </w:r>
      <w:proofErr w:type="spellEnd"/>
      <w:r w:rsidRPr="00DE662E">
        <w:rPr>
          <w:color w:val="000000" w:themeColor="text1"/>
        </w:rPr>
        <w:t xml:space="preserve"> the current methods of raster to vector conversion why they are needed, the different variations of raster to vector conversion system. This chapter will also review similar work for the process of conversion of Raster to Vector.</w:t>
      </w:r>
    </w:p>
    <w:p w14:paraId="19276F81" w14:textId="77777777" w:rsidR="00F2692C" w:rsidRPr="00DE662E" w:rsidRDefault="00F2692C" w:rsidP="00651276">
      <w:pPr>
        <w:rPr>
          <w:color w:val="000000" w:themeColor="text1"/>
        </w:rPr>
      </w:pPr>
    </w:p>
    <w:p w14:paraId="7A832469" w14:textId="77777777" w:rsidR="00651276" w:rsidRPr="00DE662E" w:rsidRDefault="00651276" w:rsidP="00651276">
      <w:pPr>
        <w:pStyle w:val="Heading2"/>
        <w:spacing w:after="160"/>
      </w:pPr>
      <w:bookmarkStart w:id="23" w:name="_Toc24645163"/>
      <w:bookmarkStart w:id="24" w:name="_Toc32220848"/>
      <w:bookmarkStart w:id="25" w:name="_Toc39155587"/>
      <w:r w:rsidRPr="00DE662E">
        <w:t>Problem Domain</w:t>
      </w:r>
      <w:bookmarkEnd w:id="23"/>
      <w:bookmarkEnd w:id="24"/>
      <w:bookmarkEnd w:id="25"/>
    </w:p>
    <w:p w14:paraId="1418C868" w14:textId="77777777" w:rsidR="00651276" w:rsidRPr="00DE662E" w:rsidRDefault="00651276" w:rsidP="00651276">
      <w:pPr>
        <w:pStyle w:val="Heading3"/>
        <w:spacing w:after="160"/>
      </w:pPr>
      <w:bookmarkStart w:id="26" w:name="_Toc24645164"/>
      <w:bookmarkStart w:id="27" w:name="_Toc32220849"/>
      <w:bookmarkStart w:id="28" w:name="_Toc39155588"/>
      <w:r w:rsidRPr="00DE662E">
        <w:t>Geographic Information Systems</w:t>
      </w:r>
      <w:bookmarkEnd w:id="26"/>
      <w:bookmarkEnd w:id="27"/>
      <w:bookmarkEnd w:id="28"/>
    </w:p>
    <w:p w14:paraId="15CD05CA" w14:textId="77777777" w:rsidR="00651276" w:rsidRPr="00DE662E" w:rsidRDefault="00651276" w:rsidP="00651276">
      <w:pPr>
        <w:rPr>
          <w:color w:val="000000" w:themeColor="text1"/>
        </w:rPr>
      </w:pPr>
      <w:r w:rsidRPr="00DE662E">
        <w:rPr>
          <w:color w:val="000000" w:themeColor="text1"/>
        </w:rPr>
        <w:t xml:space="preserve">Geographic Information Systems (GIS) are computer based tool for process of manipulating, updating, managing, </w:t>
      </w:r>
      <w:proofErr w:type="spellStart"/>
      <w:r w:rsidRPr="00DE662E">
        <w:rPr>
          <w:color w:val="000000" w:themeColor="text1"/>
        </w:rPr>
        <w:t>analyzing</w:t>
      </w:r>
      <w:proofErr w:type="spellEnd"/>
      <w:r w:rsidRPr="00DE662E">
        <w:rPr>
          <w:color w:val="000000" w:themeColor="text1"/>
        </w:rPr>
        <w:t xml:space="preserve"> and presenting data of geographic locations and cartographic data which can be thereafter used in different fields of study or be applied in daily applications which require such data. </w:t>
      </w:r>
      <w:r w:rsidRPr="00DE662E">
        <w:rPr>
          <w:color w:val="000000" w:themeColor="text1"/>
        </w:rPr>
        <w:fldChar w:fldCharType="begin" w:fldLock="1"/>
      </w:r>
      <w:r w:rsidRPr="00DE662E">
        <w:rPr>
          <w:color w:val="000000" w:themeColor="text1"/>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Al-Bayari, 2018)</w:t>
      </w:r>
      <w:r w:rsidRPr="00DE662E">
        <w:rPr>
          <w:color w:val="000000" w:themeColor="text1"/>
        </w:rPr>
        <w:fldChar w:fldCharType="end"/>
      </w:r>
      <w:r w:rsidRPr="00DE662E">
        <w:rPr>
          <w:color w:val="000000" w:themeColor="text1"/>
        </w:rPr>
        <w:t xml:space="preserve"> </w:t>
      </w:r>
      <w:r w:rsidRPr="00DE662E">
        <w:rPr>
          <w:color w:val="000000" w:themeColor="text1"/>
        </w:rPr>
        <w:fldChar w:fldCharType="begin" w:fldLock="1"/>
      </w:r>
      <w:r w:rsidRPr="00DE662E">
        <w:rPr>
          <w:color w:val="000000" w:themeColor="text1"/>
        </w:rPr>
        <w:instrText>ADDIN CSL_CITATION {"citationItems":[{"id":"ITEM-1","itemData":{"author":[{"dropping-particle":"","family":"Chrisman","given":"Nicholas R","non-dropping-particle":"","parse-names":false,"suffix":""}],"id":"ITEM-1","issue":"2","issued":{"date-parts":[["1999"]]},"page":"175-186","title":"Chrisman - What does GIS Mean","type":"article-journal","volume":"3"},"uris":["http://www.mendeley.com/documents/?uuid=7d1adbb9-8137-4004-b61d-eccbeb79c0cb"]}],"mendeley":{"formattedCitation":"(Chrisman, 1999)","plainTextFormattedCitation":"(Chrisman, 1999)","previouslyFormattedCitation":"(Chrisman, 199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hrisman, 1999)</w:t>
      </w:r>
      <w:r w:rsidRPr="00DE662E">
        <w:rPr>
          <w:color w:val="000000" w:themeColor="text1"/>
        </w:rPr>
        <w:fldChar w:fldCharType="end"/>
      </w:r>
      <w:r w:rsidRPr="00DE662E">
        <w:rPr>
          <w:color w:val="000000" w:themeColor="text1"/>
        </w:rPr>
        <w:t xml:space="preserve">. </w:t>
      </w:r>
    </w:p>
    <w:p w14:paraId="7563DF36" w14:textId="77777777" w:rsidR="00651276" w:rsidRPr="00DE662E" w:rsidRDefault="00651276" w:rsidP="00651276">
      <w:pPr>
        <w:rPr>
          <w:color w:val="000000" w:themeColor="text1"/>
        </w:rPr>
      </w:pPr>
      <w:r w:rsidRPr="00DE662E">
        <w:rPr>
          <w:color w:val="000000" w:themeColor="text1"/>
        </w:rPr>
        <w:t xml:space="preserve">Due to proliferation of GI science and the usage of spatial data, map making has been simplified even for someone with little to no experience in cartographic training </w:t>
      </w:r>
      <w:r w:rsidRPr="00DE662E">
        <w:rPr>
          <w:color w:val="000000" w:themeColor="text1"/>
        </w:rPr>
        <w:fldChar w:fldCharType="begin" w:fldLock="1"/>
      </w:r>
      <w:r w:rsidRPr="00DE662E">
        <w:rPr>
          <w:color w:val="000000" w:themeColor="text1"/>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Wong and Wu, 1996)</w:t>
      </w:r>
      <w:r w:rsidRPr="00DE662E">
        <w:rPr>
          <w:color w:val="000000" w:themeColor="text1"/>
        </w:rPr>
        <w:fldChar w:fldCharType="end"/>
      </w:r>
      <w:r w:rsidRPr="00DE662E">
        <w:rPr>
          <w:color w:val="000000" w:themeColor="text1"/>
        </w:rPr>
        <w:t>.</w:t>
      </w:r>
    </w:p>
    <w:p w14:paraId="137709BD" w14:textId="77777777" w:rsidR="00651276" w:rsidRPr="00DE662E" w:rsidRDefault="00651276" w:rsidP="00651276">
      <w:pPr>
        <w:rPr>
          <w:color w:val="000000" w:themeColor="text1"/>
        </w:rPr>
      </w:pPr>
      <w:r w:rsidRPr="00DE662E">
        <w:rPr>
          <w:color w:val="000000" w:themeColor="text1"/>
        </w:rPr>
        <w:t xml:space="preserve">During the earlier stages of GI Science, the definition of the it simply putting maps into computers. The process of implementing this idea however was a tedious task and to complete satisfactorily was a major undertaking. Recently however the limitation of spatial data in 2 dimensional vertical view of the surface of the globe is not as sought after and scientist demand for 3 dimensional views and the ability to simulate various geographic processes though GIS data </w:t>
      </w:r>
      <w:r w:rsidRPr="00DE662E">
        <w:rPr>
          <w:color w:val="000000" w:themeColor="text1"/>
        </w:rPr>
        <w:fldChar w:fldCharType="begin" w:fldLock="1"/>
      </w:r>
      <w:r w:rsidRPr="00DE662E">
        <w:rPr>
          <w:color w:val="000000" w:themeColor="text1"/>
        </w:rPr>
        <w:instrText>ADDIN CSL_CITATION {"citationItems":[{"id":"ITEM-1","itemData":{"DOI":"10.1111/j.1467-9671.2006.01009.x","ISSN":"13611682","abstract":"As the title implies, this review of GIS (both GI Systems and GI Science) talks about boundaries - what is \"in\" and what is \"out\". In order to do this, the discussion itself must have some boundaries. A Canadian prime minister once described his country as \"too much geography and not enough history\". Here we will try to minimize both the history and the geography, and see how GI Science (the discipline) impinges on a variety of other disciplines, from Astronomy to Zoology perhaps. In other words, the boundaries of GI Science are becoming much less clear-cut, and fuzzier. It is important not merely to look at the traditional \"Geo-\" disciplines, but at other subjects which can contribute by overlapping with GI Science. In many cases this overlap may be more a question of mutually useful technology than similarity of applications - so even the distinction between GI Systems (the technology) and GI Science is a fuzzy one. This review is just one opinion, and a brief one at that, of where GIS fits at one moment in time. It will inevitably conflict in parts with the opinions of others. In outline we will look briefly at the initial situation, and see that historically the technology slowly became a new discipline. Since the question - What is GIS and what is not? - involves comparisons, we must look at the boundaries between the \"ins\" and the \"outs\", initially for the discipline and then for the technology. Inevitably these boundaries will be fuzzy, with lots of overlap. We will then attempt to use these overlaps to suggest where things might go in the near future. © 2006 The Author. Journal compilation © 2006 Blackwell Publishing Ltd.","author":[{"dropping-particle":"","family":"Gold","given":"Christopher M.","non-dropping-particle":"","parse-names":false,"suffix":""}],"container-title":"Transactions in GIS","id":"ITEM-1","issue":"4","issued":{"date-parts":[["2006"]]},"page":"505-519","title":"What is GIS and what is not?","type":"article-journal","volume":"10"},"uris":["http://www.mendeley.com/documents/?uuid=de0f45e5-ebe8-406c-9a12-99525c1647ca"]}],"mendeley":{"formattedCitation":"(Gold, 2006)","plainTextFormattedCitation":"(Gold, 2006)","previouslyFormattedCitation":"(Gold, 200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Gold, 2006)</w:t>
      </w:r>
      <w:r w:rsidRPr="00DE662E">
        <w:rPr>
          <w:color w:val="000000" w:themeColor="text1"/>
        </w:rPr>
        <w:fldChar w:fldCharType="end"/>
      </w:r>
      <w:r w:rsidRPr="00DE662E">
        <w:rPr>
          <w:color w:val="000000" w:themeColor="text1"/>
        </w:rPr>
        <w:t xml:space="preserve">.  </w:t>
      </w:r>
    </w:p>
    <w:p w14:paraId="58BD5985" w14:textId="77777777" w:rsidR="00651276" w:rsidRPr="00DE662E" w:rsidRDefault="00651276" w:rsidP="00651276">
      <w:pPr>
        <w:rPr>
          <w:color w:val="000000" w:themeColor="text1"/>
        </w:rPr>
      </w:pPr>
      <w:r w:rsidRPr="00DE662E">
        <w:rPr>
          <w:color w:val="000000" w:themeColor="text1"/>
        </w:rPr>
        <w:t xml:space="preserve">This GIS information can be stored and processed in image formats after being generated. There are two main types of image structures that can be used when storing this information. This can be classified as Raster data and vector data </w:t>
      </w:r>
      <w:r w:rsidRPr="00DE662E">
        <w:rPr>
          <w:color w:val="000000" w:themeColor="text1"/>
        </w:rPr>
        <w:fldChar w:fldCharType="begin" w:fldLock="1"/>
      </w:r>
      <w:r w:rsidRPr="00DE662E">
        <w:rPr>
          <w:color w:val="000000" w:themeColor="text1"/>
        </w:rPr>
        <w:instrText>ADDIN CSL_CITATION {"citationItems":[{"id":"ITEM-1","itemData":{"author":[{"dropping-particle":"","family":"Wade","given":"Timothy G","non-dropping-particle":"","parse-names":false,"suffix":""},{"dropping-particle":"","family":"Wickham","given":"James D","non-dropping-particle":"","parse-names":false,"suffix":""},{"dropping-particle":"","family":"Nash","given":"Maliha S","non-dropping-particle":"","parse-names":false,"suffix":""},{"dropping-particle":"","family":"Neale","given":"Anne C","non-dropping-particle":"","parse-names":false,"suffix":""},{"dropping-particle":"","family":"Riitters","given":"Kurt H","non-dropping-particle":"","parse-names":false,"suffix":""},{"dropping-particle":"","family":"Jones","given":"K Bruce","non-dropping-particle":"","parse-names":false,"suffix":""}],"id":"ITEM-1","issue":"12","issued":{"date-parts":[["2003"]]},"page":"1399-1405","title":"Vector &amp; Raster Methods","type":"article-journal","volume":"69"},"uris":["http://www.mendeley.com/documents/?uuid=c308e3d3-7863-40f3-aa17-139a70ea5396"]}],"mendeley":{"formattedCitation":"(Wade &lt;i&gt;et al.&lt;/i&gt;, 2003)","plainTextFormattedCitation":"(Wade et al., 2003)","previouslyFormattedCitation":"(Wade &lt;i&gt;et al.&lt;/i&gt;, 2003)"},"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ade </w:t>
      </w:r>
      <w:r w:rsidRPr="00DE662E">
        <w:rPr>
          <w:i/>
          <w:noProof/>
          <w:color w:val="000000" w:themeColor="text1"/>
        </w:rPr>
        <w:t>et al.</w:t>
      </w:r>
      <w:r w:rsidRPr="00DE662E">
        <w:rPr>
          <w:noProof/>
          <w:color w:val="000000" w:themeColor="text1"/>
        </w:rPr>
        <w:t>, 2003)</w:t>
      </w:r>
      <w:r w:rsidRPr="00DE662E">
        <w:rPr>
          <w:color w:val="000000" w:themeColor="text1"/>
        </w:rPr>
        <w:fldChar w:fldCharType="end"/>
      </w:r>
      <w:r w:rsidRPr="00DE662E">
        <w:rPr>
          <w:color w:val="000000" w:themeColor="text1"/>
        </w:rPr>
        <w:t xml:space="preserve">. </w:t>
      </w:r>
    </w:p>
    <w:p w14:paraId="7320368E" w14:textId="77777777" w:rsidR="00651276" w:rsidRPr="00DE662E" w:rsidRDefault="00651276" w:rsidP="00651276">
      <w:pPr>
        <w:rPr>
          <w:color w:val="000000" w:themeColor="text1"/>
        </w:rPr>
      </w:pPr>
    </w:p>
    <w:p w14:paraId="35D9CD5D" w14:textId="77777777" w:rsidR="00651276" w:rsidRPr="00DE662E" w:rsidRDefault="00651276" w:rsidP="00651276">
      <w:pPr>
        <w:rPr>
          <w:color w:val="000000" w:themeColor="text1"/>
        </w:rPr>
      </w:pPr>
    </w:p>
    <w:p w14:paraId="729E21FD" w14:textId="77777777" w:rsidR="00651276" w:rsidRPr="00DE662E" w:rsidRDefault="00651276" w:rsidP="00651276">
      <w:pPr>
        <w:pStyle w:val="Heading3"/>
        <w:spacing w:after="160"/>
      </w:pPr>
      <w:bookmarkStart w:id="29" w:name="_Toc24645165"/>
      <w:bookmarkStart w:id="30" w:name="_Toc32220850"/>
      <w:bookmarkStart w:id="31" w:name="_Toc39155589"/>
      <w:r w:rsidRPr="00DE662E">
        <w:lastRenderedPageBreak/>
        <w:t>Raster Image Data</w:t>
      </w:r>
      <w:bookmarkEnd w:id="29"/>
      <w:bookmarkEnd w:id="30"/>
      <w:bookmarkEnd w:id="31"/>
    </w:p>
    <w:p w14:paraId="378AD056" w14:textId="77777777" w:rsidR="00651276" w:rsidRPr="00DE662E" w:rsidRDefault="00651276" w:rsidP="00651276">
      <w:r w:rsidRPr="00DE662E">
        <w:t>Raster images, which are also known as bitmap images are categorized under digital images as being formed of tiny rectangular pixels which are arranged in a grid formation that combines together to represent an image. This format of image can support a wide range of colours and depict subtle gradients, it allows for a very accurate visual representation of continuous tone images such as shaded drawings, photographs and other highly detailed and complex imagery.</w:t>
      </w:r>
    </w:p>
    <w:p w14:paraId="0A8C8CC2" w14:textId="18ED563F" w:rsidR="00651276" w:rsidRDefault="00651276" w:rsidP="00651276">
      <w:r w:rsidRPr="00DE662E">
        <w:t>Raster graphics initially originated in television technology with images constructed much like the pictures on a television screen. Raster graphics are made of small uniform sized pixels which are arranged in a two dimensional grid which is made up of vertical and horizontal columns. A single pixel contains information of a single or multiple bits depending on the degree of information in the image. For example, black and white images contain only one bit per pixel in the image this can either be a true black bit or a true white bit, an image with shading or colour commonly contains 24 bits of information per pixel, this allow more than 16 million possible states of colour value for the pixel. Images with 24 bits of information per pixel are known as ‘</w:t>
      </w:r>
      <w:proofErr w:type="spellStart"/>
      <w:r w:rsidRPr="00DE662E">
        <w:t>truecolor</w:t>
      </w:r>
      <w:proofErr w:type="spellEnd"/>
      <w:r w:rsidRPr="00DE662E">
        <w:t xml:space="preserve">’ images with 24-bit colour and can realistically depict colour images. The amount of detail stored into a single bit is represented by the colour depth and the number of pixels that form together to form the image can be represented as its resolution and affects how much detail is depicted in an image </w:t>
      </w:r>
      <w:r w:rsidRPr="00DE662E">
        <w:fldChar w:fldCharType="begin" w:fldLock="1"/>
      </w:r>
      <w:r w:rsidRPr="00DE662E">
        <w:instrText>ADDIN CSL_CITATION {"citationItems":[{"id":"ITEM-1","itemData":{"author":[{"dropping-particle":"","family":"Britannica","given":"The Editors of Encyclopaedia","non-dropping-particle":"","parse-names":false,"suffix":""}],"container-title":"Encyclopædia Britannica","id":"ITEM-1","issued":{"date-parts":[["2014"]]},"publisher":"Encyclopædia Britannica, inc.","title":"No Title","type":"entry-encyclopedia"},"uris":["http://www.mendeley.com/documents/?uuid=f2628ced-e97e-4a43-97e6-97ff1a078d0b"]}],"mendeley":{"formattedCitation":"(Britannica, 2014)","plainTextFormattedCitation":"(Britannica, 2014)","previouslyFormattedCitation":"(Britannica, 2014)"},"properties":{"noteIndex":0},"schema":"https://github.com/citation-style-language/schema/raw/master/csl-citation.json"}</w:instrText>
      </w:r>
      <w:r w:rsidRPr="00DE662E">
        <w:fldChar w:fldCharType="separate"/>
      </w:r>
      <w:r w:rsidRPr="00DE662E">
        <w:rPr>
          <w:noProof/>
        </w:rPr>
        <w:t>(Britannica, 2014)</w:t>
      </w:r>
      <w:r w:rsidRPr="00DE662E">
        <w:fldChar w:fldCharType="end"/>
      </w:r>
      <w:r w:rsidRPr="00DE662E">
        <w:t>.</w:t>
      </w:r>
    </w:p>
    <w:p w14:paraId="64127312" w14:textId="77777777" w:rsidR="00F2692C" w:rsidRPr="00DE662E" w:rsidRDefault="00F2692C" w:rsidP="00651276">
      <w:pPr>
        <w:rPr>
          <w:color w:val="000000" w:themeColor="text1"/>
        </w:rPr>
      </w:pPr>
    </w:p>
    <w:p w14:paraId="4D00936A" w14:textId="77777777" w:rsidR="00651276" w:rsidRPr="00DE662E" w:rsidRDefault="00651276" w:rsidP="00651276">
      <w:pPr>
        <w:pStyle w:val="Heading3"/>
        <w:spacing w:after="160"/>
      </w:pPr>
      <w:bookmarkStart w:id="32" w:name="_Toc24645166"/>
      <w:bookmarkStart w:id="33" w:name="_Toc32220851"/>
      <w:bookmarkStart w:id="34" w:name="_Toc39155590"/>
      <w:r w:rsidRPr="00DE662E">
        <w:t>Vector Image Data</w:t>
      </w:r>
      <w:bookmarkEnd w:id="32"/>
      <w:bookmarkEnd w:id="33"/>
      <w:bookmarkEnd w:id="34"/>
    </w:p>
    <w:p w14:paraId="2A243867" w14:textId="5F8FC6CC" w:rsidR="00651276" w:rsidRDefault="00651276" w:rsidP="00651276">
      <w:pPr>
        <w:rPr>
          <w:color w:val="000000" w:themeColor="text1"/>
        </w:rPr>
      </w:pPr>
      <w:r w:rsidRPr="00DE662E">
        <w:rPr>
          <w:color w:val="000000" w:themeColor="text1"/>
        </w:rPr>
        <w:t xml:space="preserve">Vector graphics are </w:t>
      </w:r>
      <w:r w:rsidR="00C879FF">
        <w:rPr>
          <w:color w:val="000000" w:themeColor="text1"/>
        </w:rPr>
        <w:t>created using</w:t>
      </w:r>
      <w:r w:rsidRPr="00DE662E">
        <w:rPr>
          <w:color w:val="000000" w:themeColor="text1"/>
        </w:rPr>
        <w:t xml:space="preserve"> a sequence of commands or mathematical formulas </w:t>
      </w:r>
      <w:r w:rsidR="00C879FF">
        <w:rPr>
          <w:color w:val="000000" w:themeColor="text1"/>
        </w:rPr>
        <w:t>that connect edges and nodes in a 2 or 3 dimensional space to render an image.</w:t>
      </w:r>
      <w:r w:rsidRPr="00DE662E">
        <w:rPr>
          <w:color w:val="000000" w:themeColor="text1"/>
        </w:rPr>
        <w:t xml:space="preserve"> In the field of physics, a vector is the representation of a quantity that contains both a direction and a quantity or value. For example, instead of storing the data as an array of pixels as when a raster images or bitmaps, a vector file creates its complex images by mathematically aligning and stacking multiple polygons created by connecting a series of point with lines segments. This results in the creation of typically smaller files with extremely high fidelity, lossless compress and scalability of any kind without the distortion or loss of fidelity of it </w:t>
      </w:r>
      <w:r w:rsidRPr="00DE662E">
        <w:rPr>
          <w:color w:val="000000" w:themeColor="text1"/>
        </w:rPr>
        <w:fldChar w:fldCharType="begin" w:fldLock="1"/>
      </w:r>
      <w:r w:rsidRPr="00DE662E">
        <w:rPr>
          <w:color w:val="000000" w:themeColor="text1"/>
        </w:rPr>
        <w:instrText>ADDIN CSL_CITATION {"citationItems":[{"id":"ITEM-1","itemData":{"DOI":"10.1109/CMC.2009.285","ISBN":"9780769535012","abstract":"In order to solve the lower performance of vector graphics rendering on mobile device. The path generation and drawing in OpenVG is researched. After analyzing the OpenVG rendering pipeline, accelerated rendering methods are presented in three major aspects: rasterizer, tessellate and mathematical function. Experimental results indicate that the time of tessellation and rasterization is reduced. When applied to VG samples, the algorithm results in improved performance and good visual quality graphics. © 2009 IEEE.","author":[{"dropping-particle":"","family":"He","given":"Bi Shi","non-dropping-particle":"","parse-names":false,"suffix":""},{"dropping-particle":"","family":"Xu","given":"Xiao Liang","non-dropping-particle":"","parse-names":false,"suffix":""},{"dropping-particle":"","family":"Zheng","given":"Tao","non-dropping-particle":"","parse-names":false,"suffix":""}],"container-title":"Proceedings - 2009 WRI International Conference on Communications and Mobile Computing, CMC 2009","id":"ITEM-1","issued":{"date-parts":[["2009"]]},"page":"8-11","title":"Vector graphics rendering on mobile device","type":"article-journal","volume":"3"},"uris":["http://www.mendeley.com/documents/?uuid=dde5d29d-81bf-4ab8-91f7-d890cb183128"]}],"mendeley":{"formattedCitation":"(He, Xu and Zheng, 2009)","plainTextFormattedCitation":"(He, Xu and Zheng, 2009)","previouslyFormattedCitation":"(He, Xu and Zheng, 200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e, Xu and Zheng, 2009)</w:t>
      </w:r>
      <w:r w:rsidRPr="00DE662E">
        <w:rPr>
          <w:color w:val="000000" w:themeColor="text1"/>
        </w:rPr>
        <w:fldChar w:fldCharType="end"/>
      </w:r>
      <w:r w:rsidRPr="00DE662E">
        <w:rPr>
          <w:color w:val="000000" w:themeColor="text1"/>
        </w:rPr>
        <w:t>.</w:t>
      </w:r>
    </w:p>
    <w:p w14:paraId="29CA668A" w14:textId="77777777" w:rsidR="00C879FF" w:rsidRPr="00DE662E" w:rsidRDefault="00C879FF" w:rsidP="00651276">
      <w:pPr>
        <w:rPr>
          <w:color w:val="000000" w:themeColor="text1"/>
        </w:rPr>
      </w:pPr>
    </w:p>
    <w:p w14:paraId="519E7D51" w14:textId="77777777" w:rsidR="00651276" w:rsidRPr="00DE662E" w:rsidRDefault="00651276" w:rsidP="00651276">
      <w:pPr>
        <w:pStyle w:val="Heading3"/>
        <w:spacing w:after="160"/>
      </w:pPr>
      <w:bookmarkStart w:id="35" w:name="_Toc24645167"/>
      <w:bookmarkStart w:id="36" w:name="_Toc32220852"/>
      <w:bookmarkStart w:id="37" w:name="_Toc39155591"/>
      <w:r w:rsidRPr="00DE662E">
        <w:lastRenderedPageBreak/>
        <w:t>Need for both Raster and Vector based data in GI systems</w:t>
      </w:r>
      <w:bookmarkEnd w:id="35"/>
      <w:bookmarkEnd w:id="36"/>
      <w:bookmarkEnd w:id="37"/>
    </w:p>
    <w:p w14:paraId="483A600C" w14:textId="77777777" w:rsidR="00651276" w:rsidRPr="00DE662E" w:rsidRDefault="00651276" w:rsidP="00651276">
      <w:pPr>
        <w:rPr>
          <w:color w:val="000000" w:themeColor="text1"/>
        </w:rPr>
      </w:pPr>
      <w:r w:rsidRPr="00DE662E">
        <w:rPr>
          <w:color w:val="000000" w:themeColor="text1"/>
        </w:rPr>
        <w:t xml:space="preserve">According to the type of processing and analysis to be performed on a certain data set obtained the requirement for the format of the data type, either Raster or Vector may be different. Each data type has its advantages and disadvantages, strengths and weaknesses and to further solidify the need for both data types an old GUS adage states that “Raster is Faster but Vector is Corrector” </w:t>
      </w:r>
      <w:r w:rsidRPr="00DE662E">
        <w:rPr>
          <w:color w:val="000000" w:themeColor="text1"/>
        </w:rPr>
        <w:fldChar w:fldCharType="begin" w:fldLock="1"/>
      </w:r>
      <w:r w:rsidRPr="00DE662E">
        <w:rPr>
          <w:color w:val="000000" w:themeColor="text1"/>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Berry, 1995)</w:t>
      </w:r>
      <w:r w:rsidRPr="00DE662E">
        <w:rPr>
          <w:color w:val="000000" w:themeColor="text1"/>
        </w:rPr>
        <w:fldChar w:fldCharType="end"/>
      </w:r>
      <w:r w:rsidRPr="00DE662E">
        <w:rPr>
          <w:color w:val="000000" w:themeColor="text1"/>
        </w:rPr>
        <w:t>.</w:t>
      </w:r>
    </w:p>
    <w:p w14:paraId="02837B1D" w14:textId="77777777" w:rsidR="00651276" w:rsidRPr="00DE662E" w:rsidRDefault="00651276" w:rsidP="00651276">
      <w:pPr>
        <w:rPr>
          <w:color w:val="000000" w:themeColor="text1"/>
        </w:rPr>
      </w:pPr>
      <w:r w:rsidRPr="00DE662E">
        <w:rPr>
          <w:color w:val="000000" w:themeColor="text1"/>
        </w:rPr>
        <w:t>A well-known logical consequence of the difference of the data structures vector and raster is that as while vector data can record position to and degree of accuracy, raster data have a built in level of positional accuracy. Therefore we can also classify raster positional data as integer and vector positional data as real</w:t>
      </w:r>
      <w:r w:rsidRPr="00DE662E">
        <w:rPr>
          <w:color w:val="000000" w:themeColor="text1"/>
        </w:rPr>
        <w:fldChar w:fldCharType="begin" w:fldLock="1"/>
      </w:r>
      <w:r w:rsidRPr="00DE662E">
        <w:rPr>
          <w:color w:val="000000" w:themeColor="text1"/>
        </w:rPr>
        <w:instrText>ADDIN CSL_CITATION {"citationItems":[{"id":"ITEM-1","itemData":{"DOI":"10.1016/0098-3004(92)90071-X","ISSN":"00983004","abstract":"A fundamental problem for Geographical Information systems (GIS) is the need to interrelate spatial and nonspatial data into a system that can handle both spatially and object-oriented types of query. It is natural to structure the data primarily with respect either to the spatial or to the nonspatial information. The former selection leads to encodings of the raster type. There are potentially infinitely many addressing schemes for individual locations; any of these may be used as the basis for a simple raster encoding, a run-length encoding or (intermediate between these) an encoding analogous to the linear quadtree. The paper presents a unified view of such schemes, considers questions of storage and image-processing efficiency, and concludes with a brief look at the problem of integrating raster, vector, and object-oriented data types in GIS. © 1992.","author":[{"dropping-particle":"","family":"Holroyd","given":"Fred","non-dropping-particle":"","parse-names":false,"suffix":""},{"dropping-particle":"","family":"Bell","given":"Sarah B.M.","non-dropping-particle":"","parse-names":false,"suffix":""}],"container-title":"Computers and Geosciences","id":"ITEM-1","issue":"4","issued":{"date-parts":[["1992"]]},"page":"419-426","title":"Raster GIS: Models of raster encoding","type":"article-journal","volume":"18"},"uris":["http://www.mendeley.com/documents/?uuid=5d7fc21e-3977-4098-809a-47c5c6569180"]}],"mendeley":{"formattedCitation":"(Holroyd and Bell, 1992)","plainTextFormattedCitation":"(Holroyd and Bell, 1992)","previouslyFormattedCitation":"(Holroyd and Bell,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olroyd and Bell, 1992)</w:t>
      </w:r>
      <w:r w:rsidRPr="00DE662E">
        <w:rPr>
          <w:color w:val="000000" w:themeColor="text1"/>
        </w:rPr>
        <w:fldChar w:fldCharType="end"/>
      </w:r>
      <w:r w:rsidRPr="00DE662E">
        <w:rPr>
          <w:color w:val="000000" w:themeColor="text1"/>
        </w:rPr>
        <w:t>.</w:t>
      </w:r>
    </w:p>
    <w:p w14:paraId="0916B758" w14:textId="77777777" w:rsidR="00651276" w:rsidRPr="00DE662E" w:rsidRDefault="00651276" w:rsidP="00651276">
      <w:pPr>
        <w:rPr>
          <w:color w:val="000000" w:themeColor="text1"/>
        </w:rPr>
      </w:pPr>
      <w:r w:rsidRPr="00DE662E">
        <w:rPr>
          <w:color w:val="000000" w:themeColor="text1"/>
        </w:rPr>
        <w:t xml:space="preserve">GIS data in vector format is produced by geometricizing the real geographical world, generalizing it and reducing it into theories about points, lines polygons and areas. Objects thus created using these theories can be counted translated, stacked, rotated, </w:t>
      </w:r>
      <w:proofErr w:type="spellStart"/>
      <w:r w:rsidRPr="00DE662E">
        <w:rPr>
          <w:color w:val="000000" w:themeColor="text1"/>
        </w:rPr>
        <w:t>labeled</w:t>
      </w:r>
      <w:proofErr w:type="spellEnd"/>
      <w:r w:rsidRPr="00DE662E">
        <w:rPr>
          <w:color w:val="000000" w:themeColor="text1"/>
        </w:rPr>
        <w:t xml:space="preserve">, cut and etc. and can be handled like every day geometrical shapes that are not directly related to geographical data in any manner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47845A1A" w14:textId="77777777" w:rsidR="00651276" w:rsidRPr="00DE662E" w:rsidRDefault="00651276" w:rsidP="00651276">
      <w:pPr>
        <w:rPr>
          <w:color w:val="000000" w:themeColor="text1"/>
        </w:rPr>
      </w:pPr>
      <w:r w:rsidRPr="00DE662E">
        <w:rPr>
          <w:color w:val="000000" w:themeColor="text1"/>
        </w:rPr>
        <w:t xml:space="preserve">While vector maps use simple geometric structures as points, lines, polygons and relationships between them such as adjacencies, unions and inclusions to depict the geographical data, Raster based maps are stacked matrices of pixel based data which can be layered in a sandwich like structure and are more rich and realistic than vector data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3B816B95" w14:textId="77777777" w:rsidR="00651276" w:rsidRPr="00DE662E" w:rsidRDefault="00651276" w:rsidP="00651276">
      <w:pPr>
        <w:keepNext/>
        <w:jc w:val="center"/>
      </w:pPr>
      <w:r w:rsidRPr="00DE662E">
        <w:rPr>
          <w:noProof/>
          <w:color w:val="000000" w:themeColor="text1"/>
          <w:lang w:eastAsia="en-GB"/>
        </w:rPr>
        <w:drawing>
          <wp:inline distT="0" distB="0" distL="0" distR="0" wp14:anchorId="71FBD15B" wp14:editId="1F8DB594">
            <wp:extent cx="2609850" cy="1461517"/>
            <wp:effectExtent l="0" t="0" r="0" b="5715"/>
            <wp:docPr id="3" name="Picture 3" descr="Image result for difference between vector and ra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fference between vector and raste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38827" cy="1477744"/>
                    </a:xfrm>
                    <a:prstGeom prst="rect">
                      <a:avLst/>
                    </a:prstGeom>
                    <a:noFill/>
                    <a:ln>
                      <a:noFill/>
                    </a:ln>
                  </pic:spPr>
                </pic:pic>
              </a:graphicData>
            </a:graphic>
          </wp:inline>
        </w:drawing>
      </w:r>
    </w:p>
    <w:p w14:paraId="6F08FD01" w14:textId="28E9E304" w:rsidR="00651276" w:rsidRPr="00DE662E" w:rsidRDefault="00651276" w:rsidP="00651276">
      <w:pPr>
        <w:pStyle w:val="Caption"/>
        <w:spacing w:line="360" w:lineRule="auto"/>
        <w:jc w:val="center"/>
        <w:rPr>
          <w:rFonts w:cs="Times New Roman"/>
          <w:color w:val="000000" w:themeColor="text1"/>
        </w:rPr>
      </w:pPr>
      <w:bookmarkStart w:id="38" w:name="_Toc24645033"/>
      <w:bookmarkStart w:id="39" w:name="_Toc32220880"/>
      <w:r w:rsidRPr="00DE662E">
        <w:rPr>
          <w:rFonts w:cs="Times New Roman"/>
        </w:rPr>
        <w:t xml:space="preserve">Figure </w:t>
      </w:r>
      <w:r w:rsidRPr="00DE662E">
        <w:rPr>
          <w:rFonts w:cs="Times New Roman"/>
        </w:rPr>
        <w:fldChar w:fldCharType="begin"/>
      </w:r>
      <w:r w:rsidRPr="00DE662E">
        <w:rPr>
          <w:rFonts w:cs="Times New Roman"/>
        </w:rPr>
        <w:instrText xml:space="preserve"> STYLEREF 2 \s </w:instrText>
      </w:r>
      <w:r w:rsidRPr="00DE662E">
        <w:rPr>
          <w:rFonts w:cs="Times New Roman"/>
        </w:rPr>
        <w:fldChar w:fldCharType="separate"/>
      </w:r>
      <w:r w:rsidR="00253CFC">
        <w:rPr>
          <w:rFonts w:cs="Times New Roman"/>
          <w:noProof/>
        </w:rPr>
        <w:t>2.2</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Figure \* ARABIC \s 2 </w:instrText>
      </w:r>
      <w:r w:rsidRPr="00DE662E">
        <w:rPr>
          <w:rFonts w:cs="Times New Roman"/>
        </w:rPr>
        <w:fldChar w:fldCharType="separate"/>
      </w:r>
      <w:r w:rsidR="00253CFC">
        <w:rPr>
          <w:rFonts w:cs="Times New Roman"/>
          <w:noProof/>
        </w:rPr>
        <w:t>1</w:t>
      </w:r>
      <w:r w:rsidRPr="00DE662E">
        <w:rPr>
          <w:rFonts w:cs="Times New Roman"/>
          <w:noProof/>
        </w:rPr>
        <w:fldChar w:fldCharType="end"/>
      </w:r>
      <w:r w:rsidRPr="00DE662E">
        <w:rPr>
          <w:rFonts w:cs="Times New Roman"/>
        </w:rPr>
        <w:t xml:space="preserve"> Visual comparison between vector and bitmap image</w:t>
      </w:r>
      <w:bookmarkEnd w:id="38"/>
      <w:bookmarkEnd w:id="39"/>
    </w:p>
    <w:p w14:paraId="46DF1350" w14:textId="77777777" w:rsidR="00651276" w:rsidRPr="00DE662E" w:rsidRDefault="00651276" w:rsidP="00651276">
      <w:pPr>
        <w:rPr>
          <w:color w:val="000000" w:themeColor="text1"/>
        </w:rPr>
      </w:pPr>
    </w:p>
    <w:p w14:paraId="76F4B8F4" w14:textId="77777777" w:rsidR="00651276" w:rsidRPr="00DE662E" w:rsidRDefault="00651276" w:rsidP="00651276">
      <w:pPr>
        <w:rPr>
          <w:color w:val="000000" w:themeColor="text1"/>
        </w:rPr>
      </w:pPr>
      <w:r w:rsidRPr="00DE662E">
        <w:rPr>
          <w:color w:val="000000" w:themeColor="text1"/>
        </w:rPr>
        <w:lastRenderedPageBreak/>
        <w:t>Advantages of using a vector data format can be stated as the output produced being more aesthetically pleasing, highly zoom able as it is made up points and line segments contented to each other to form multiple polygons and not a pixel array which when zoomed into more than its set resolution allowed may look pixelated. There are a number of other advantages of using a vector data structure rather than a raster data structure, and these can be listed down as follows.</w:t>
      </w:r>
    </w:p>
    <w:p w14:paraId="25686121" w14:textId="77777777" w:rsidR="00651276" w:rsidRPr="00DE662E" w:rsidRDefault="00651276" w:rsidP="00651276">
      <w:pPr>
        <w:pStyle w:val="ListParagraph"/>
        <w:numPr>
          <w:ilvl w:val="0"/>
          <w:numId w:val="7"/>
        </w:numPr>
        <w:rPr>
          <w:color w:val="000000" w:themeColor="text1"/>
        </w:rPr>
      </w:pPr>
      <w:r w:rsidRPr="00DE662E">
        <w:rPr>
          <w:color w:val="000000" w:themeColor="text1"/>
        </w:rPr>
        <w:t>Data integrity</w:t>
      </w:r>
    </w:p>
    <w:p w14:paraId="3062E576" w14:textId="77777777" w:rsidR="00651276" w:rsidRPr="00DE662E" w:rsidRDefault="00651276" w:rsidP="00651276">
      <w:pPr>
        <w:pStyle w:val="ListParagraph"/>
        <w:numPr>
          <w:ilvl w:val="0"/>
          <w:numId w:val="7"/>
        </w:numPr>
        <w:rPr>
          <w:color w:val="000000" w:themeColor="text1"/>
        </w:rPr>
      </w:pPr>
      <w:r w:rsidRPr="00DE662E">
        <w:rPr>
          <w:color w:val="000000" w:themeColor="text1"/>
        </w:rPr>
        <w:t>Allowing network analysis</w:t>
      </w:r>
    </w:p>
    <w:p w14:paraId="5D09BBBA" w14:textId="77777777" w:rsidR="00651276" w:rsidRPr="00DE662E" w:rsidRDefault="00651276" w:rsidP="00651276">
      <w:pPr>
        <w:pStyle w:val="ListParagraph"/>
        <w:numPr>
          <w:ilvl w:val="0"/>
          <w:numId w:val="7"/>
        </w:numPr>
        <w:rPr>
          <w:color w:val="000000" w:themeColor="text1"/>
        </w:rPr>
      </w:pPr>
      <w:r w:rsidRPr="00DE662E">
        <w:rPr>
          <w:color w:val="000000" w:themeColor="text1"/>
        </w:rPr>
        <w:t>Proximity operations as they both use vector data structures</w:t>
      </w:r>
    </w:p>
    <w:p w14:paraId="5973C2EF" w14:textId="77777777" w:rsidR="00651276" w:rsidRPr="00DE662E" w:rsidRDefault="00651276" w:rsidP="00651276">
      <w:pPr>
        <w:rPr>
          <w:color w:val="000000" w:themeColor="text1"/>
        </w:rPr>
      </w:pPr>
      <w:r w:rsidRPr="00DE662E">
        <w:rPr>
          <w:color w:val="000000" w:themeColor="text1"/>
        </w:rPr>
        <w:t>While there is strength in using vector data structures to represent and process GIS data, there are weakness of it as well. As vector data is produced by the result of geometrical mathematical calculations, this data produced can be very processor intensive when for example depicting continuous data regarding a point if stored in vector format is much more complex than a single pixel storing information which makes up a raster image. Therefore, due to the feasibility of the idea of storing data as a series of points made up of geometrical data being not practical these images must be generalized in some manner to ease storing and processing when needed to be displayed. This result in the loss of some portions of information.</w:t>
      </w:r>
    </w:p>
    <w:p w14:paraId="490A2809" w14:textId="77777777" w:rsidR="00651276" w:rsidRPr="00DE662E" w:rsidRDefault="00651276" w:rsidP="00651276">
      <w:pPr>
        <w:rPr>
          <w:color w:val="000000" w:themeColor="text1"/>
        </w:rPr>
      </w:pPr>
      <w:r w:rsidRPr="00DE662E">
        <w:rPr>
          <w:color w:val="000000" w:themeColor="text1"/>
        </w:rPr>
        <w:t xml:space="preserve">Even though GIS data that is stored as vector data structures over determines the geographic world by generalizing them and forcing them into geometric objects, Raster data structures provides an implicit view of the world with measurable values discretized into pixel arrays but simulates ignorance on the nature of an actual object in a physical space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3B13756E" w14:textId="3125A2E9" w:rsidR="00651276" w:rsidRDefault="00651276" w:rsidP="00651276">
      <w:pPr>
        <w:rPr>
          <w:color w:val="000000" w:themeColor="text1"/>
        </w:rPr>
      </w:pPr>
      <w:r w:rsidRPr="00DE662E">
        <w:rPr>
          <w:color w:val="000000" w:themeColor="text1"/>
        </w:rPr>
        <w:t xml:space="preserve">A simple advantage of using raster data over vector is the ability to store continuous tone images as pixel array which stores unique values of data per pixel without performing any generalization which may lead to data loss in some manner. But while continuous data can be stored very accurately using raster images, as the resolution of a raster graphic is set and cannot be varied, it may limit the fidelity of final output if the process requires the image to be enlarged. Raster graphics display devices are capable of reproducing very complex images </w:t>
      </w:r>
      <w:r w:rsidRPr="00DE662E">
        <w:rPr>
          <w:color w:val="000000" w:themeColor="text1"/>
        </w:rPr>
        <w:fldChar w:fldCharType="begin" w:fldLock="1"/>
      </w:r>
      <w:r w:rsidRPr="00DE662E">
        <w:rPr>
          <w:color w:val="000000" w:themeColor="text1"/>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Sloan and Tanimoto, 1979)</w:t>
      </w:r>
      <w:r w:rsidRPr="00DE662E">
        <w:rPr>
          <w:color w:val="000000" w:themeColor="text1"/>
        </w:rPr>
        <w:fldChar w:fldCharType="end"/>
      </w:r>
      <w:r w:rsidRPr="00DE662E">
        <w:rPr>
          <w:color w:val="000000" w:themeColor="text1"/>
        </w:rPr>
        <w:t xml:space="preserve">. Raster images also have the weakness of not being able to produce true linear features as pixels used to form as arranged horizontally and vertically, are limited when reproducing line data at any other angle. Raster data sets also have very big file sizes as the higher the resolution the more pixel data it contains. Therefore, the file size is directly proportional to the resolution of </w:t>
      </w:r>
      <w:r w:rsidRPr="00DE662E">
        <w:rPr>
          <w:color w:val="000000" w:themeColor="text1"/>
        </w:rPr>
        <w:lastRenderedPageBreak/>
        <w:t>the image, and by resulting the file size of the image to be directly proportional to the visual fidelity of the image.</w:t>
      </w:r>
    </w:p>
    <w:p w14:paraId="0BE79964" w14:textId="77777777" w:rsidR="00F2692C" w:rsidRPr="00DE662E" w:rsidRDefault="00F2692C" w:rsidP="00651276">
      <w:pPr>
        <w:rPr>
          <w:color w:val="000000" w:themeColor="text1"/>
        </w:rPr>
      </w:pPr>
    </w:p>
    <w:p w14:paraId="748CDC0B" w14:textId="77777777" w:rsidR="00651276" w:rsidRPr="00DE662E" w:rsidRDefault="00651276" w:rsidP="00651276">
      <w:pPr>
        <w:pStyle w:val="Heading3"/>
        <w:spacing w:after="160"/>
      </w:pPr>
      <w:bookmarkStart w:id="40" w:name="_Toc24645168"/>
      <w:bookmarkStart w:id="41" w:name="_Toc32220853"/>
      <w:bookmarkStart w:id="42" w:name="_Toc39155592"/>
      <w:r w:rsidRPr="00DE662E">
        <w:t>Raster to Vector Conversion in GIS</w:t>
      </w:r>
      <w:bookmarkEnd w:id="40"/>
      <w:bookmarkEnd w:id="41"/>
      <w:bookmarkEnd w:id="42"/>
    </w:p>
    <w:p w14:paraId="5AE27F17" w14:textId="77777777" w:rsidR="00651276" w:rsidRPr="00DE662E" w:rsidRDefault="00651276" w:rsidP="00651276">
      <w:pPr>
        <w:rPr>
          <w:color w:val="000000" w:themeColor="text1"/>
        </w:rPr>
      </w:pPr>
      <w:r w:rsidRPr="00DE662E">
        <w:rPr>
          <w:color w:val="000000" w:themeColor="text1"/>
        </w:rPr>
        <w:t xml:space="preserve">Spatial data obtained as aerial imageries, for example is very continuous in nature and must be represented as raster data. These types of maps are unable to be displayed by vector maps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329283CD" w14:textId="4EF45583" w:rsidR="00651276" w:rsidRDefault="00651276" w:rsidP="00651276">
      <w:pPr>
        <w:rPr>
          <w:color w:val="000000" w:themeColor="text1"/>
        </w:rPr>
      </w:pPr>
      <w:r w:rsidRPr="00DE662E">
        <w:rPr>
          <w:color w:val="000000" w:themeColor="text1"/>
        </w:rPr>
        <w:t xml:space="preserve">With development of high speed computing and its usage in a wide range of fields of study leading to improve process times and increasing the ability of highly computational tasks to be performed on smaller and more affordable system. Vector data can be used as a much more accurate data structure as the images even with complex processing requirements can be easily displayed and rendered faster than before </w:t>
      </w:r>
      <w:r w:rsidRPr="00DE662E">
        <w:rPr>
          <w:color w:val="000000" w:themeColor="text1"/>
        </w:rPr>
        <w:fldChar w:fldCharType="begin" w:fldLock="1"/>
      </w:r>
      <w:r w:rsidRPr="00DE662E">
        <w:rPr>
          <w:color w:val="000000" w:themeColor="text1"/>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innemoeller </w:t>
      </w:r>
      <w:r w:rsidRPr="00DE662E">
        <w:rPr>
          <w:i/>
          <w:noProof/>
          <w:color w:val="000000" w:themeColor="text1"/>
        </w:rPr>
        <w:t>et al.</w:t>
      </w:r>
      <w:r w:rsidRPr="00DE662E">
        <w:rPr>
          <w:noProof/>
          <w:color w:val="000000" w:themeColor="text1"/>
        </w:rPr>
        <w:t>, 2018)</w:t>
      </w:r>
      <w:r w:rsidRPr="00DE662E">
        <w:rPr>
          <w:color w:val="000000" w:themeColor="text1"/>
        </w:rPr>
        <w:fldChar w:fldCharType="end"/>
      </w:r>
      <w:r w:rsidRPr="00DE662E">
        <w:rPr>
          <w:color w:val="000000" w:themeColor="text1"/>
        </w:rPr>
        <w:t>. Vector images are also known for its flexibility and compact nature etc.</w:t>
      </w:r>
      <w:r w:rsidRPr="00DE662E">
        <w:rPr>
          <w:color w:val="000000" w:themeColor="text1"/>
        </w:rPr>
        <w:fldChar w:fldCharType="begin" w:fldLock="1"/>
      </w:r>
      <w:r w:rsidRPr="00DE662E">
        <w:rPr>
          <w:color w:val="000000" w:themeColor="text1"/>
        </w:rPr>
        <w:instrText>ADDIN CSL_CITATION {"citationItems":[{"id":"ITEM-1","itemData":{"DOI":"10.1109/FCST.2015.12","ISBN":"9781467392952","abstract":"As a complementary representation, vector graphics gains advantages over raster graphics for its compactness, flexibility etc. However, the support of vector graphics on mobile devices is quite limited, especially for those with complex colour transitions. Under the relatively limited bandwidth and high mobile internet charges, it appears even more urgent. In this paper, we investigate the possibility of supporting diffusion based vector graphics on mobile devices. A whole pipeline of diffusion curves (a popular, novel vector graph representation) is realized on both mobile CPU and GPU to provide display support of vector graphics on mobile devices. We also compare the performance among different computational units on mobile devices and PC, and gain some useful conclusions which will shed light on the future research in this area.","author":[{"dropping-particle":"","family":"Lin","given":"Juncong","non-dropping-particle":"","parse-names":false,"suffix":""},{"dropping-particle":"","family":"Zhang","given":"Guangyu","non-dropping-particle":"","parse-names":false,"suffix":""},{"dropping-particle":"","family":"Wang","given":"Long","non-dropping-particle":"","parse-names":false,"suffix":""},{"dropping-particle":"","family":"Gao","given":"Xing","non-dropping-particle":"","parse-names":false,"suffix":""},{"dropping-particle":"","family":"Liao","given":"Minghong","non-dropping-particle":"","parse-names":false,"suffix":""},{"dropping-particle":"","family":"Zhang","given":"Yanpeng","non-dropping-particle":"","parse-names":false,"suffix":""}],"container-title":"Proceedings - 2015 9th International Conference on Frontier of Computer Science and Technology, FCST 2015","id":"ITEM-1","issued":{"date-parts":[["2015"]]},"page":"153-156","title":"Diffusion Based Vector Graphics on Mobile Devices","type":"article-journal"},"uris":["http://www.mendeley.com/documents/?uuid=01994863-c683-4ab6-8fa4-21ecb2fdf37c"]}],"mendeley":{"formattedCitation":"(Lin &lt;i&gt;et al.&lt;/i&gt;, 2015)","plainTextFormattedCitation":"(Lin et al., 2015)","previouslyFormattedCitation":"(Lin &lt;i&gt;et al.&lt;/i&gt;, 201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Lin </w:t>
      </w:r>
      <w:r w:rsidRPr="00DE662E">
        <w:rPr>
          <w:i/>
          <w:noProof/>
          <w:color w:val="000000" w:themeColor="text1"/>
        </w:rPr>
        <w:t>et al.</w:t>
      </w:r>
      <w:r w:rsidRPr="00DE662E">
        <w:rPr>
          <w:noProof/>
          <w:color w:val="000000" w:themeColor="text1"/>
        </w:rPr>
        <w:t>, 2015)</w:t>
      </w:r>
      <w:r w:rsidRPr="00DE662E">
        <w:rPr>
          <w:color w:val="000000" w:themeColor="text1"/>
        </w:rPr>
        <w:fldChar w:fldCharType="end"/>
      </w:r>
      <w:r w:rsidRPr="00DE662E">
        <w:rPr>
          <w:color w:val="000000" w:themeColor="text1"/>
        </w:rPr>
        <w:t>. By going through the above use cases for each raster and vector images, we can come to the conclusion that both of these data structure is widely used in the Geographical Information Sciences. Therefore, there arises a need for conversion between these data structures. Even though many commercial solutions and researches have been conducted in achieving a satisfactory result, they each have their drawbacks and hence arises a need for a common solution to this problem.</w:t>
      </w:r>
    </w:p>
    <w:p w14:paraId="0E8167AC" w14:textId="77777777" w:rsidR="00F2692C" w:rsidRPr="00DE662E" w:rsidRDefault="00F2692C" w:rsidP="00651276">
      <w:pPr>
        <w:rPr>
          <w:color w:val="000000" w:themeColor="text1"/>
          <w:highlight w:val="yellow"/>
        </w:rPr>
      </w:pPr>
    </w:p>
    <w:p w14:paraId="39D70AE4" w14:textId="77777777" w:rsidR="00651276" w:rsidRPr="00DE662E" w:rsidRDefault="00651276" w:rsidP="00651276">
      <w:pPr>
        <w:pStyle w:val="Heading3"/>
        <w:spacing w:after="160"/>
      </w:pPr>
      <w:bookmarkStart w:id="43" w:name="_Toc24645169"/>
      <w:bookmarkStart w:id="44" w:name="_Toc32220854"/>
      <w:bookmarkStart w:id="45" w:name="_Toc39155593"/>
      <w:r w:rsidRPr="00DE662E">
        <w:t>Image Processing</w:t>
      </w:r>
      <w:bookmarkEnd w:id="43"/>
      <w:bookmarkEnd w:id="44"/>
      <w:bookmarkEnd w:id="45"/>
      <w:r w:rsidRPr="00DE662E">
        <w:t xml:space="preserve"> </w:t>
      </w:r>
    </w:p>
    <w:p w14:paraId="09C9A83F" w14:textId="77777777" w:rsidR="00651276" w:rsidRPr="00DE662E" w:rsidRDefault="00651276" w:rsidP="00651276">
      <w:r w:rsidRPr="00DE662E">
        <w:t>Digital Image Processing is the process of manipulation of images using computers. Image processing use cases have been increased exponentially during recent times. Its application ranges from entertainment, passing by geological processing and remote sensing. Multimedia systems which play a huge role in modern society also heavily rely on image processing.</w:t>
      </w:r>
    </w:p>
    <w:p w14:paraId="18481D14" w14:textId="77777777" w:rsidR="00651276" w:rsidRPr="00DE662E" w:rsidRDefault="00651276" w:rsidP="00651276">
      <w:pPr>
        <w:rPr>
          <w:rStyle w:val="Emphasis"/>
          <w:i w:val="0"/>
          <w:color w:val="2E2E2E"/>
        </w:rPr>
      </w:pPr>
      <w:r w:rsidRPr="00DE662E">
        <w:t xml:space="preserve">When studying the various disciplines of image processing we can identify that it is a vast topic with many techniques that are applied specific to the type and qualities of an image. An image can be regarded as a function </w:t>
      </w:r>
      <w:r w:rsidRPr="00DE662E">
        <w:rPr>
          <w:rStyle w:val="Emphasis"/>
          <w:color w:val="2E2E2E"/>
        </w:rPr>
        <w:t>f</w:t>
      </w:r>
      <w:r w:rsidRPr="00DE662E">
        <w:t> (</w:t>
      </w:r>
      <w:r w:rsidRPr="00DE662E">
        <w:rPr>
          <w:rStyle w:val="Emphasis"/>
          <w:color w:val="2E2E2E"/>
        </w:rPr>
        <w:t>x</w:t>
      </w:r>
      <w:r w:rsidRPr="00DE662E">
        <w:t>, </w:t>
      </w:r>
      <w:r w:rsidRPr="00DE662E">
        <w:rPr>
          <w:rStyle w:val="Emphasis"/>
          <w:color w:val="2E2E2E"/>
        </w:rPr>
        <w:t>y</w:t>
      </w:r>
      <w:r w:rsidRPr="00DE662E">
        <w:t>) of two continuous variables </w:t>
      </w:r>
      <w:r w:rsidRPr="00DE662E">
        <w:rPr>
          <w:rStyle w:val="Emphasis"/>
          <w:color w:val="2E2E2E"/>
        </w:rPr>
        <w:t>x</w:t>
      </w:r>
      <w:r w:rsidRPr="00DE662E">
        <w:t> and </w:t>
      </w:r>
      <w:r w:rsidRPr="00DE662E">
        <w:rPr>
          <w:rStyle w:val="Emphasis"/>
          <w:color w:val="2E2E2E"/>
        </w:rPr>
        <w:t xml:space="preserve">y. For images to be processed digitally the image has to be sampled and transformed into a matrix of number. And </w:t>
      </w:r>
      <w:r w:rsidRPr="00DE662E">
        <w:rPr>
          <w:rStyle w:val="Emphasis"/>
          <w:color w:val="2E2E2E"/>
        </w:rPr>
        <w:lastRenderedPageBreak/>
        <w:t xml:space="preserve">quantization is then required as a computer represents number using finite precision. Image processing then can be identified as the manipulation of those finite precision numbers. </w:t>
      </w:r>
    </w:p>
    <w:p w14:paraId="219057D7" w14:textId="77777777" w:rsidR="00651276" w:rsidRPr="00DE662E" w:rsidRDefault="00651276" w:rsidP="00651276">
      <w:r w:rsidRPr="00DE662E">
        <w:rPr>
          <w:rStyle w:val="Emphasis"/>
          <w:color w:val="2E2E2E"/>
        </w:rPr>
        <w:t xml:space="preserve">Image processing can be mainly categorized into </w:t>
      </w:r>
      <w:r w:rsidRPr="00DE662E">
        <w:fldChar w:fldCharType="begin" w:fldLock="1"/>
      </w:r>
      <w:r w:rsidRPr="00DE662E">
        <w:instrText>ADDIN CSL_CITATION {"citationItems":[{"id":"ITEM-1","itemData":{"ISBN":"9780121709600","author":[{"dropping-particle":"","family":"Eduardo A.B. da Silva","given":"Gelson V. Mendonça","non-dropping-particle":"","parse-names":false,"suffix":""}],"editor":[{"dropping-particle":"","family":"CHEN","given":"WAI-KAI","non-dropping-particle":"","parse-names":false,"suffix":""}],"id":"ITEM-1","issued":{"date-parts":[["2005"]]},"publisher":"Academic Press","title":"The Electrical Engineering Handbook","type":"book"},"uris":["http://www.mendeley.com/documents/?uuid=dc5f21ae-e697-4173-855d-4a49da7a4c8c"]}],"mendeley":{"formattedCitation":"(Eduardo A.B. da Silva, 2005)","plainTextFormattedCitation":"(Eduardo A.B. da Silva, 2005)","previouslyFormattedCitation":"(Eduardo A.B. da Silva, 2005)"},"properties":{"noteIndex":0},"schema":"https://github.com/citation-style-language/schema/raw/master/csl-citation.json"}</w:instrText>
      </w:r>
      <w:r w:rsidRPr="00DE662E">
        <w:fldChar w:fldCharType="separate"/>
      </w:r>
      <w:r w:rsidRPr="00DE662E">
        <w:rPr>
          <w:noProof/>
        </w:rPr>
        <w:t>(Eduardo A.B. da Silva, 2005)</w:t>
      </w:r>
      <w:r w:rsidRPr="00DE662E">
        <w:fldChar w:fldCharType="end"/>
      </w:r>
      <w:r w:rsidRPr="00DE662E">
        <w:t>.</w:t>
      </w:r>
    </w:p>
    <w:p w14:paraId="3986A933" w14:textId="77777777" w:rsidR="00651276" w:rsidRPr="00DE662E" w:rsidRDefault="00651276" w:rsidP="00651276">
      <w:pPr>
        <w:pStyle w:val="ListParagraph"/>
        <w:numPr>
          <w:ilvl w:val="0"/>
          <w:numId w:val="8"/>
        </w:numPr>
        <w:rPr>
          <w:rStyle w:val="Strong"/>
          <w:b w:val="0"/>
          <w:color w:val="2E2E2E"/>
        </w:rPr>
      </w:pPr>
      <w:r w:rsidRPr="00DE662E">
        <w:rPr>
          <w:rStyle w:val="Strong"/>
          <w:color w:val="2E2E2E"/>
        </w:rPr>
        <w:t xml:space="preserve">image enhancement </w:t>
      </w:r>
    </w:p>
    <w:p w14:paraId="7E15D80C" w14:textId="77777777" w:rsidR="00651276" w:rsidRPr="00DE662E" w:rsidRDefault="00651276" w:rsidP="00651276">
      <w:pPr>
        <w:pStyle w:val="ListParagraph"/>
        <w:numPr>
          <w:ilvl w:val="0"/>
          <w:numId w:val="8"/>
        </w:numPr>
        <w:rPr>
          <w:rStyle w:val="Strong"/>
          <w:b w:val="0"/>
          <w:color w:val="2E2E2E"/>
        </w:rPr>
      </w:pPr>
      <w:r w:rsidRPr="00DE662E">
        <w:rPr>
          <w:rStyle w:val="Strong"/>
          <w:color w:val="2E2E2E"/>
        </w:rPr>
        <w:t xml:space="preserve">image restoration </w:t>
      </w:r>
    </w:p>
    <w:p w14:paraId="270E525A" w14:textId="77777777" w:rsidR="00651276" w:rsidRPr="00DE662E" w:rsidRDefault="00651276" w:rsidP="00651276">
      <w:pPr>
        <w:pStyle w:val="ListParagraph"/>
        <w:numPr>
          <w:ilvl w:val="0"/>
          <w:numId w:val="8"/>
        </w:numPr>
      </w:pPr>
      <w:r w:rsidRPr="00DE662E">
        <w:rPr>
          <w:rStyle w:val="Strong"/>
          <w:color w:val="2E2E2E"/>
        </w:rPr>
        <w:t>image analysis</w:t>
      </w:r>
    </w:p>
    <w:p w14:paraId="7FAFB850" w14:textId="03DDE569" w:rsidR="0056651D" w:rsidRPr="00EF292A" w:rsidRDefault="00651276" w:rsidP="0056651D">
      <w:pPr>
        <w:pStyle w:val="ListParagraph"/>
        <w:numPr>
          <w:ilvl w:val="0"/>
          <w:numId w:val="8"/>
        </w:numPr>
        <w:rPr>
          <w:rStyle w:val="Strong"/>
          <w:b w:val="0"/>
          <w:bCs w:val="0"/>
        </w:rPr>
      </w:pPr>
      <w:r w:rsidRPr="00DE662E">
        <w:rPr>
          <w:rStyle w:val="Strong"/>
          <w:color w:val="2E2E2E"/>
        </w:rPr>
        <w:t>image compression</w:t>
      </w:r>
    </w:p>
    <w:p w14:paraId="72B6AACF" w14:textId="27A9688C" w:rsidR="00EF292A" w:rsidRPr="0056651D" w:rsidRDefault="00EF292A" w:rsidP="0056651D">
      <w:pPr>
        <w:pStyle w:val="ListParagraph"/>
        <w:numPr>
          <w:ilvl w:val="0"/>
          <w:numId w:val="8"/>
        </w:numPr>
        <w:rPr>
          <w:rStyle w:val="Strong"/>
          <w:b w:val="0"/>
          <w:bCs w:val="0"/>
        </w:rPr>
      </w:pPr>
      <w:proofErr w:type="spellStart"/>
      <w:r>
        <w:rPr>
          <w:rStyle w:val="Strong"/>
          <w:color w:val="2E2E2E"/>
        </w:rPr>
        <w:t>color</w:t>
      </w:r>
      <w:proofErr w:type="spellEnd"/>
      <w:r>
        <w:rPr>
          <w:rStyle w:val="Strong"/>
          <w:color w:val="2E2E2E"/>
        </w:rPr>
        <w:t xml:space="preserve"> quantization</w:t>
      </w:r>
    </w:p>
    <w:p w14:paraId="5F5057A7" w14:textId="77777777" w:rsidR="0056651D" w:rsidRPr="0056651D" w:rsidRDefault="0056651D" w:rsidP="0056651D">
      <w:pPr>
        <w:rPr>
          <w:rStyle w:val="Strong"/>
          <w:b w:val="0"/>
          <w:bCs w:val="0"/>
        </w:rPr>
      </w:pPr>
    </w:p>
    <w:p w14:paraId="46DA9183" w14:textId="5672AF1B" w:rsidR="00401611" w:rsidRPr="0056651D" w:rsidRDefault="00401611" w:rsidP="0056651D">
      <w:pPr>
        <w:pStyle w:val="Heading3"/>
        <w:rPr>
          <w:rStyle w:val="Strong"/>
          <w:b/>
          <w:bCs w:val="0"/>
        </w:rPr>
      </w:pPr>
      <w:bookmarkStart w:id="46" w:name="_Toc39155594"/>
      <w:r w:rsidRPr="0056651D">
        <w:rPr>
          <w:rStyle w:val="Strong"/>
          <w:b/>
          <w:bCs w:val="0"/>
        </w:rPr>
        <w:t>Smoothening Images</w:t>
      </w:r>
      <w:bookmarkEnd w:id="46"/>
    </w:p>
    <w:p w14:paraId="329418BC" w14:textId="5D9B5633" w:rsidR="00401611" w:rsidRDefault="00401611" w:rsidP="00401611">
      <w:pPr>
        <w:rPr>
          <w:lang w:bidi="si-LK"/>
        </w:rPr>
      </w:pPr>
      <w:commentRangeStart w:id="47"/>
      <w:r>
        <w:rPr>
          <w:lang w:bidi="si-LK"/>
        </w:rPr>
        <w:t>Smoothening images can also be known as blurring of images. This can be used to de-noise Images if they contain a lot of noise that might affect the quality of the raster to vector conversion process resulting in a final output with unnecessary polygons that were a result of noise on the image. As all images will not have noise in them. This should be selectively applied to images if only necessary.</w:t>
      </w:r>
    </w:p>
    <w:p w14:paraId="2B46D8C4" w14:textId="6D4FED72" w:rsidR="00401611" w:rsidRPr="0056651D" w:rsidRDefault="00401611" w:rsidP="00401611">
      <w:pPr>
        <w:rPr>
          <w:lang w:bidi="si-LK"/>
        </w:rPr>
      </w:pPr>
      <w:r>
        <w:rPr>
          <w:lang w:bidi="si-LK"/>
        </w:rPr>
        <w:t xml:space="preserve">The basic process of smoothing operations is done by applying a filter to the image. The most commonly used filter is the linear filter in which the output pixel value </w:t>
      </w:r>
      <w:r w:rsidRPr="00401611">
        <w:rPr>
          <w:lang w:bidi="si-LK"/>
        </w:rPr>
        <w:t xml:space="preserve">(i.e. </w:t>
      </w:r>
      <w:r w:rsidRPr="00401611">
        <w:rPr>
          <w:i/>
          <w:iCs/>
          <w:lang w:bidi="si-LK"/>
        </w:rPr>
        <w:t>g(</w:t>
      </w:r>
      <w:proofErr w:type="spellStart"/>
      <w:proofErr w:type="gramStart"/>
      <w:r w:rsidRPr="00401611">
        <w:rPr>
          <w:i/>
          <w:iCs/>
          <w:lang w:bidi="si-LK"/>
        </w:rPr>
        <w:t>i,j</w:t>
      </w:r>
      <w:proofErr w:type="spellEnd"/>
      <w:proofErr w:type="gramEnd"/>
      <w:r w:rsidRPr="00401611">
        <w:rPr>
          <w:i/>
          <w:iCs/>
          <w:lang w:bidi="si-LK"/>
        </w:rPr>
        <w:t>)</w:t>
      </w:r>
      <w:r w:rsidRPr="00401611">
        <w:rPr>
          <w:lang w:bidi="si-LK"/>
        </w:rPr>
        <w:t>)</w:t>
      </w:r>
      <w:r>
        <w:rPr>
          <w:lang w:bidi="si-LK"/>
        </w:rPr>
        <w:t xml:space="preserve"> is a calculated as a weighted sum of input pixel values </w:t>
      </w:r>
      <w:r w:rsidRPr="00401611">
        <w:rPr>
          <w:lang w:bidi="si-LK"/>
        </w:rPr>
        <w:t xml:space="preserve">(i.e. </w:t>
      </w:r>
      <w:r w:rsidRPr="0056651D">
        <w:rPr>
          <w:i/>
          <w:iCs/>
          <w:lang w:bidi="si-LK"/>
        </w:rPr>
        <w:t>f(</w:t>
      </w:r>
      <w:proofErr w:type="spellStart"/>
      <w:r w:rsidRPr="0056651D">
        <w:rPr>
          <w:i/>
          <w:iCs/>
          <w:lang w:bidi="si-LK"/>
        </w:rPr>
        <w:t>i+k,j+l</w:t>
      </w:r>
      <w:proofErr w:type="spellEnd"/>
      <w:r w:rsidRPr="0056651D">
        <w:rPr>
          <w:i/>
          <w:iCs/>
          <w:lang w:bidi="si-LK"/>
        </w:rPr>
        <w:t>)</w:t>
      </w:r>
      <w:r w:rsidR="0056651D">
        <w:rPr>
          <w:lang w:bidi="si-LK"/>
        </w:rPr>
        <w:t xml:space="preserve">) and </w:t>
      </w:r>
      <w:r w:rsidR="0056651D" w:rsidRPr="0056651D">
        <w:rPr>
          <w:i/>
          <w:iCs/>
          <w:lang w:bidi="si-LK"/>
        </w:rPr>
        <w:t>h(</w:t>
      </w:r>
      <w:proofErr w:type="spellStart"/>
      <w:r w:rsidR="0056651D" w:rsidRPr="0056651D">
        <w:rPr>
          <w:i/>
          <w:iCs/>
          <w:lang w:bidi="si-LK"/>
        </w:rPr>
        <w:t>k,l</w:t>
      </w:r>
      <w:proofErr w:type="spellEnd"/>
      <w:r w:rsidR="0056651D" w:rsidRPr="0056651D">
        <w:rPr>
          <w:i/>
          <w:iCs/>
          <w:lang w:bidi="si-LK"/>
        </w:rPr>
        <w:t>)</w:t>
      </w:r>
      <w:r w:rsidR="0056651D">
        <w:rPr>
          <w:i/>
          <w:iCs/>
          <w:lang w:bidi="si-LK"/>
        </w:rPr>
        <w:t xml:space="preserve"> </w:t>
      </w:r>
      <w:r w:rsidR="0056651D">
        <w:rPr>
          <w:lang w:bidi="si-LK"/>
        </w:rPr>
        <w:t xml:space="preserve">which is called the kernel, which is the </w:t>
      </w:r>
      <w:r w:rsidR="0056651D" w:rsidRPr="0056651D">
        <w:rPr>
          <w:lang w:bidi="si-LK"/>
        </w:rPr>
        <w:t>coefficients of the filter.</w:t>
      </w:r>
    </w:p>
    <w:p w14:paraId="26933578" w14:textId="7F8419FE" w:rsidR="0056651D" w:rsidRDefault="0056651D" w:rsidP="0056651D">
      <w:pPr>
        <w:jc w:val="center"/>
        <w:rPr>
          <w:lang w:bidi="si-LK"/>
        </w:rPr>
      </w:pPr>
      <w:r>
        <w:rPr>
          <w:noProof/>
          <w:lang w:eastAsia="en-GB"/>
        </w:rPr>
        <w:drawing>
          <wp:inline distT="0" distB="0" distL="0" distR="0" wp14:anchorId="0EE29E00" wp14:editId="10713A6B">
            <wp:extent cx="2390775" cy="400050"/>
            <wp:effectExtent l="0" t="0" r="9525" b="0"/>
            <wp:docPr id="12" name="Picture 12" descr="g(i,j) = \sum_{k,l} f(i+k, j+l) h(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i,j) = \sum_{k,l} f(i+k, j+l) h(k,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90775" cy="400050"/>
                    </a:xfrm>
                    <a:prstGeom prst="rect">
                      <a:avLst/>
                    </a:prstGeom>
                    <a:noFill/>
                    <a:ln>
                      <a:noFill/>
                    </a:ln>
                  </pic:spPr>
                </pic:pic>
              </a:graphicData>
            </a:graphic>
          </wp:inline>
        </w:drawing>
      </w:r>
    </w:p>
    <w:p w14:paraId="09E6185E" w14:textId="744AF829" w:rsidR="0056651D" w:rsidRDefault="0056651D" w:rsidP="0056651D">
      <w:pPr>
        <w:rPr>
          <w:lang w:bidi="si-LK"/>
        </w:rPr>
      </w:pPr>
      <w:r>
        <w:rPr>
          <w:lang w:bidi="si-LK"/>
        </w:rPr>
        <w:t>The commonly used filter types are mentioned below.</w:t>
      </w:r>
    </w:p>
    <w:p w14:paraId="7B1F3800" w14:textId="77777777" w:rsidR="00F2692C" w:rsidRDefault="00F2692C" w:rsidP="0056651D">
      <w:pPr>
        <w:rPr>
          <w:lang w:bidi="si-LK"/>
        </w:rPr>
      </w:pPr>
    </w:p>
    <w:p w14:paraId="0AFAF5EB" w14:textId="4B891160" w:rsidR="0056651D" w:rsidRDefault="0056651D" w:rsidP="0056651D">
      <w:pPr>
        <w:pStyle w:val="Heading4"/>
      </w:pPr>
      <w:r>
        <w:t>Normalized Box Filter.</w:t>
      </w:r>
    </w:p>
    <w:p w14:paraId="646C6657" w14:textId="2FC19651" w:rsidR="0056651D" w:rsidRDefault="00F0011F" w:rsidP="0056651D">
      <w:pPr>
        <w:rPr>
          <w:lang w:bidi="si-LK"/>
        </w:rPr>
      </w:pPr>
      <w:r>
        <w:rPr>
          <w:lang w:bidi="si-LK"/>
        </w:rPr>
        <w:t xml:space="preserve">The </w:t>
      </w:r>
      <w:r w:rsidR="0056651D" w:rsidRPr="0056651D">
        <w:rPr>
          <w:lang w:bidi="si-LK"/>
        </w:rPr>
        <w:t>output pixel</w:t>
      </w:r>
      <w:r>
        <w:rPr>
          <w:lang w:bidi="si-LK"/>
        </w:rPr>
        <w:t>s</w:t>
      </w:r>
      <w:r w:rsidR="0056651D" w:rsidRPr="0056651D">
        <w:rPr>
          <w:lang w:bidi="si-LK"/>
        </w:rPr>
        <w:t xml:space="preserve"> </w:t>
      </w:r>
      <w:r>
        <w:rPr>
          <w:lang w:bidi="si-LK"/>
        </w:rPr>
        <w:t>are calculated to be</w:t>
      </w:r>
      <w:r w:rsidR="0056651D" w:rsidRPr="0056651D">
        <w:rPr>
          <w:lang w:bidi="si-LK"/>
        </w:rPr>
        <w:t xml:space="preserve"> the mean of its kernel </w:t>
      </w:r>
      <w:proofErr w:type="spellStart"/>
      <w:r>
        <w:rPr>
          <w:lang w:bidi="si-LK"/>
        </w:rPr>
        <w:t>neighbors</w:t>
      </w:r>
      <w:proofErr w:type="spellEnd"/>
      <w:r>
        <w:rPr>
          <w:lang w:bidi="si-LK"/>
        </w:rPr>
        <w:t>.</w:t>
      </w:r>
    </w:p>
    <w:p w14:paraId="5B42EDA4" w14:textId="7ECFB2FC" w:rsidR="0056651D" w:rsidRDefault="0056651D" w:rsidP="0056651D">
      <w:pPr>
        <w:jc w:val="center"/>
        <w:rPr>
          <w:lang w:bidi="si-LK"/>
        </w:rPr>
      </w:pPr>
      <w:r>
        <w:rPr>
          <w:noProof/>
          <w:lang w:eastAsia="en-GB"/>
        </w:rPr>
        <w:lastRenderedPageBreak/>
        <w:drawing>
          <wp:inline distT="0" distB="0" distL="0" distR="0" wp14:anchorId="792F4BC9" wp14:editId="570D4D89">
            <wp:extent cx="2714625" cy="1057275"/>
            <wp:effectExtent l="0" t="0" r="9525" b="9525"/>
            <wp:docPr id="13" name="Picture 13" descr="K = \dfrac{1}{K_{width} \cdot K_{height}} \begin{bmatrix}&#10;    1 &amp; 1 &amp; 1 &amp; ... &amp; 1 \\&#10;    1 &amp; 1 &amp; 1 &amp; ... &amp; 1 \\&#10;    . &amp; . &amp; . &amp; ... &amp; 1 \\&#10;    . &amp; . &amp; . &amp; ... &amp; 1 \\&#10;    1 &amp; 1 &amp; 1 &amp; ... &amp; 1&#10;   \end{b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 = \dfrac{1}{K_{width} \cdot K_{height}} \begin{bmatrix}&#10;    1 &amp; 1 &amp; 1 &amp; ... &amp; 1 \\&#10;    1 &amp; 1 &amp; 1 &amp; ... &amp; 1 \\&#10;    . &amp; . &amp; . &amp; ... &amp; 1 \\&#10;    . &amp; . &amp; . &amp; ... &amp; 1 \\&#10;    1 &amp; 1 &amp; 1 &amp; ... &amp; 1&#10;   \end{bmatrix}"/>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14625" cy="1057275"/>
                    </a:xfrm>
                    <a:prstGeom prst="rect">
                      <a:avLst/>
                    </a:prstGeom>
                    <a:noFill/>
                    <a:ln>
                      <a:noFill/>
                    </a:ln>
                  </pic:spPr>
                </pic:pic>
              </a:graphicData>
            </a:graphic>
          </wp:inline>
        </w:drawing>
      </w:r>
    </w:p>
    <w:p w14:paraId="011258C6" w14:textId="37E454B5" w:rsidR="00F2692C" w:rsidRDefault="00F2692C" w:rsidP="0056651D">
      <w:pPr>
        <w:jc w:val="center"/>
        <w:rPr>
          <w:lang w:bidi="si-LK"/>
        </w:rPr>
      </w:pPr>
    </w:p>
    <w:p w14:paraId="4D92871C" w14:textId="77777777" w:rsidR="00F2692C" w:rsidRDefault="00F2692C" w:rsidP="0056651D">
      <w:pPr>
        <w:jc w:val="center"/>
        <w:rPr>
          <w:lang w:bidi="si-LK"/>
        </w:rPr>
      </w:pPr>
    </w:p>
    <w:p w14:paraId="10134CD0" w14:textId="21405B08" w:rsidR="0056651D" w:rsidRDefault="0056651D" w:rsidP="0056651D">
      <w:pPr>
        <w:pStyle w:val="Heading4"/>
      </w:pPr>
      <w:r w:rsidRPr="0056651D">
        <w:t>Gaussian Filter</w:t>
      </w:r>
    </w:p>
    <w:p w14:paraId="3CF10CAF" w14:textId="1DA6069C" w:rsidR="0056651D" w:rsidRDefault="00F0011F" w:rsidP="0056651D">
      <w:pPr>
        <w:rPr>
          <w:lang w:bidi="si-LK"/>
        </w:rPr>
      </w:pPr>
      <w:r>
        <w:rPr>
          <w:lang w:bidi="si-LK"/>
        </w:rPr>
        <w:t>C</w:t>
      </w:r>
      <w:r w:rsidR="0056651D" w:rsidRPr="0056651D">
        <w:rPr>
          <w:lang w:bidi="si-LK"/>
        </w:rPr>
        <w:t xml:space="preserve">onvolving </w:t>
      </w:r>
      <w:r>
        <w:rPr>
          <w:lang w:bidi="si-LK"/>
        </w:rPr>
        <w:t xml:space="preserve">of </w:t>
      </w:r>
      <w:r w:rsidR="0056651D" w:rsidRPr="0056651D">
        <w:rPr>
          <w:lang w:bidi="si-LK"/>
        </w:rPr>
        <w:t xml:space="preserve">each point </w:t>
      </w:r>
      <w:r>
        <w:rPr>
          <w:lang w:bidi="si-LK"/>
        </w:rPr>
        <w:t>of the input images array</w:t>
      </w:r>
      <w:r w:rsidR="0056651D" w:rsidRPr="0056651D">
        <w:rPr>
          <w:lang w:bidi="si-LK"/>
        </w:rPr>
        <w:t xml:space="preserve"> with a Gaussian kernel </w:t>
      </w:r>
      <w:r>
        <w:rPr>
          <w:lang w:bidi="si-LK"/>
        </w:rPr>
        <w:t>and adding</w:t>
      </w:r>
      <w:r w:rsidR="0056651D" w:rsidRPr="0056651D">
        <w:rPr>
          <w:lang w:bidi="si-LK"/>
        </w:rPr>
        <w:t xml:space="preserve"> them to produce the output array</w:t>
      </w:r>
      <w:r>
        <w:rPr>
          <w:lang w:bidi="si-LK"/>
        </w:rPr>
        <w:t xml:space="preserve"> as a sum</w:t>
      </w:r>
      <w:r w:rsidR="0056651D" w:rsidRPr="0056651D">
        <w:rPr>
          <w:lang w:bidi="si-LK"/>
        </w:rPr>
        <w:t>.</w:t>
      </w:r>
    </w:p>
    <w:p w14:paraId="3AE1D6B2" w14:textId="139D3B42" w:rsidR="0056651D" w:rsidRDefault="0056651D" w:rsidP="0056651D">
      <w:pPr>
        <w:rPr>
          <w:lang w:bidi="si-LK"/>
        </w:rPr>
      </w:pPr>
      <w:r>
        <w:rPr>
          <w:lang w:bidi="si-LK"/>
        </w:rPr>
        <w:t xml:space="preserve">A 2D </w:t>
      </w:r>
      <w:proofErr w:type="spellStart"/>
      <w:r>
        <w:rPr>
          <w:lang w:bidi="si-LK"/>
        </w:rPr>
        <w:t>Gausian</w:t>
      </w:r>
      <w:proofErr w:type="spellEnd"/>
      <w:r>
        <w:rPr>
          <w:lang w:bidi="si-LK"/>
        </w:rPr>
        <w:t xml:space="preserve"> can be represented as follows</w:t>
      </w:r>
    </w:p>
    <w:p w14:paraId="25EDDC63" w14:textId="11F70C26" w:rsidR="0056651D" w:rsidRDefault="0056651D" w:rsidP="0056651D">
      <w:pPr>
        <w:jc w:val="center"/>
        <w:rPr>
          <w:lang w:bidi="si-LK"/>
        </w:rPr>
      </w:pPr>
      <w:r>
        <w:rPr>
          <w:noProof/>
          <w:lang w:eastAsia="en-GB"/>
        </w:rPr>
        <w:drawing>
          <wp:inline distT="0" distB="0" distL="0" distR="0" wp14:anchorId="36A21A9C" wp14:editId="30C45509">
            <wp:extent cx="2828925" cy="504825"/>
            <wp:effectExtent l="0" t="0" r="9525" b="9525"/>
            <wp:docPr id="14" name="Picture 14" descr="G_{0}(x, y) = A  e^{ \dfrac{ -(x - \mu_{x})^{2} }{ 2\sigma^{2}_{x} } +  \dfrac{ -(y - \mu_{y})^{2} }{ 2\sigma^{2}_{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_{0}(x, y) = A  e^{ \dfrac{ -(x - \mu_{x})^{2} }{ 2\sigma^{2}_{x} } +  \dfrac{ -(y - \mu_{y})^{2} }{ 2\sigma^{2}_{y} }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28925" cy="504825"/>
                    </a:xfrm>
                    <a:prstGeom prst="rect">
                      <a:avLst/>
                    </a:prstGeom>
                    <a:noFill/>
                    <a:ln>
                      <a:noFill/>
                    </a:ln>
                  </pic:spPr>
                </pic:pic>
              </a:graphicData>
            </a:graphic>
          </wp:inline>
        </w:drawing>
      </w:r>
    </w:p>
    <w:p w14:paraId="22079994" w14:textId="70764079" w:rsidR="0056651D" w:rsidRDefault="0056651D" w:rsidP="0056651D">
      <w:pPr>
        <w:pStyle w:val="ListParagraph"/>
        <w:numPr>
          <w:ilvl w:val="0"/>
          <w:numId w:val="35"/>
        </w:numPr>
        <w:rPr>
          <w:lang w:bidi="si-LK"/>
        </w:rPr>
      </w:pPr>
      <w:r>
        <w:rPr>
          <w:lang w:bidi="si-LK"/>
        </w:rPr>
        <w:tab/>
        <w:t xml:space="preserve">     Mean (the peak)</w:t>
      </w:r>
    </w:p>
    <w:p w14:paraId="538D831B" w14:textId="3CAA9F24" w:rsidR="0056651D" w:rsidRDefault="0056651D" w:rsidP="0056651D">
      <w:pPr>
        <w:pStyle w:val="ListParagraph"/>
        <w:numPr>
          <w:ilvl w:val="0"/>
          <w:numId w:val="36"/>
        </w:numPr>
        <w:tabs>
          <w:tab w:val="left" w:pos="1440"/>
        </w:tabs>
        <w:rPr>
          <w:lang w:bidi="si-LK"/>
        </w:rPr>
      </w:pPr>
      <w:r>
        <w:rPr>
          <w:lang w:bidi="si-LK"/>
        </w:rPr>
        <w:t xml:space="preserve">  </w:t>
      </w:r>
      <w:r>
        <w:rPr>
          <w:lang w:bidi="si-LK"/>
        </w:rPr>
        <w:tab/>
        <w:t xml:space="preserve">     Standard Deviation</w:t>
      </w:r>
    </w:p>
    <w:p w14:paraId="19EDDF68" w14:textId="61FA1999" w:rsidR="0056651D" w:rsidRPr="0056651D" w:rsidRDefault="001D41D7" w:rsidP="0056651D">
      <w:pPr>
        <w:pStyle w:val="ListParagraph"/>
        <w:numPr>
          <w:ilvl w:val="0"/>
          <w:numId w:val="39"/>
        </w:numPr>
        <w:tabs>
          <w:tab w:val="left" w:pos="1710"/>
        </w:tabs>
        <w:rPr>
          <w:lang w:bidi="si-LK"/>
        </w:rPr>
      </w:pPr>
      <w:r>
        <w:rPr>
          <w:noProof/>
          <w:lang w:bidi="si-LK"/>
        </w:rPr>
        <w:pict w14:anchorId="5B78413C">
          <v:shape id="Picture 28" o:spid="_x0000_i1029" type="#_x0000_t75" alt="y" style="width:7.5pt;height:9.75pt;visibility:visible;mso-wrap-style:square" o:bullet="t">
            <v:imagedata r:id="rId11" o:title="y"/>
          </v:shape>
        </w:pict>
      </w:r>
      <w:r w:rsidR="0056651D">
        <w:rPr>
          <w:noProof/>
          <w:lang w:bidi="si-LK"/>
        </w:rPr>
        <w:t xml:space="preserve">    </w:t>
      </w:r>
      <w:r w:rsidR="0056651D">
        <w:rPr>
          <w:noProof/>
          <w:lang w:bidi="si-LK"/>
        </w:rPr>
        <w:tab/>
      </w:r>
      <w:r w:rsidR="0056651D">
        <w:rPr>
          <w:lang w:bidi="si-LK"/>
        </w:rPr>
        <w:t>The values of the two axis</w:t>
      </w:r>
    </w:p>
    <w:p w14:paraId="6D58BE4B" w14:textId="77777777" w:rsidR="0056651D" w:rsidRDefault="0056651D" w:rsidP="0056651D">
      <w:pPr>
        <w:rPr>
          <w:lang w:bidi="si-LK"/>
        </w:rPr>
      </w:pPr>
    </w:p>
    <w:p w14:paraId="3B29ED79" w14:textId="0DA6A873" w:rsidR="0056651D" w:rsidRDefault="0056651D" w:rsidP="0056651D">
      <w:pPr>
        <w:pStyle w:val="Heading4"/>
      </w:pPr>
      <w:r>
        <w:t>Median Filter</w:t>
      </w:r>
    </w:p>
    <w:p w14:paraId="56516523" w14:textId="2D3A4946" w:rsidR="00401611" w:rsidRDefault="00F0011F" w:rsidP="00401611">
      <w:pPr>
        <w:rPr>
          <w:lang w:bidi="si-LK"/>
        </w:rPr>
      </w:pPr>
      <w:r>
        <w:rPr>
          <w:lang w:bidi="si-LK"/>
        </w:rPr>
        <w:t>R</w:t>
      </w:r>
      <w:r w:rsidR="00653E3B">
        <w:rPr>
          <w:lang w:bidi="si-LK"/>
        </w:rPr>
        <w:t>eplaces each pixel</w:t>
      </w:r>
      <w:r>
        <w:rPr>
          <w:lang w:bidi="si-LK"/>
        </w:rPr>
        <w:t xml:space="preserve"> in the input images pixel array</w:t>
      </w:r>
      <w:r w:rsidR="00653E3B">
        <w:rPr>
          <w:lang w:bidi="si-LK"/>
        </w:rPr>
        <w:t xml:space="preserve"> with the median va</w:t>
      </w:r>
      <w:r>
        <w:rPr>
          <w:lang w:bidi="si-LK"/>
        </w:rPr>
        <w:t xml:space="preserve">lues of its </w:t>
      </w:r>
      <w:proofErr w:type="spellStart"/>
      <w:r>
        <w:rPr>
          <w:lang w:bidi="si-LK"/>
        </w:rPr>
        <w:t>neighboring</w:t>
      </w:r>
      <w:proofErr w:type="spellEnd"/>
      <w:r>
        <w:rPr>
          <w:lang w:bidi="si-LK"/>
        </w:rPr>
        <w:t xml:space="preserve"> pixels. The </w:t>
      </w:r>
      <w:proofErr w:type="spellStart"/>
      <w:r>
        <w:rPr>
          <w:lang w:bidi="si-LK"/>
        </w:rPr>
        <w:t>neighboring</w:t>
      </w:r>
      <w:proofErr w:type="spellEnd"/>
      <w:r>
        <w:rPr>
          <w:lang w:bidi="si-LK"/>
        </w:rPr>
        <w:t xml:space="preserve"> pixels are of a </w:t>
      </w:r>
      <w:r w:rsidR="00653E3B">
        <w:rPr>
          <w:lang w:bidi="si-LK"/>
        </w:rPr>
        <w:t>squar</w:t>
      </w:r>
      <w:r>
        <w:rPr>
          <w:lang w:bidi="si-LK"/>
        </w:rPr>
        <w:t xml:space="preserve">e </w:t>
      </w:r>
      <w:proofErr w:type="spellStart"/>
      <w:r>
        <w:rPr>
          <w:lang w:bidi="si-LK"/>
        </w:rPr>
        <w:t>neighborhood</w:t>
      </w:r>
      <w:proofErr w:type="spellEnd"/>
      <w:r>
        <w:rPr>
          <w:lang w:bidi="si-LK"/>
        </w:rPr>
        <w:t xml:space="preserve"> around the pixel</w:t>
      </w:r>
      <w:r w:rsidR="00653E3B">
        <w:rPr>
          <w:lang w:bidi="si-LK"/>
        </w:rPr>
        <w:t>.</w:t>
      </w:r>
      <w:commentRangeEnd w:id="47"/>
      <w:r w:rsidR="00653E3B">
        <w:rPr>
          <w:rStyle w:val="CommentReference"/>
          <w:rFonts w:cstheme="minorBidi"/>
        </w:rPr>
        <w:commentReference w:id="47"/>
      </w:r>
    </w:p>
    <w:p w14:paraId="47A0B58B" w14:textId="77777777" w:rsidR="00F2692C" w:rsidRDefault="00F2692C" w:rsidP="00401611">
      <w:pPr>
        <w:rPr>
          <w:lang w:bidi="si-LK"/>
        </w:rPr>
      </w:pPr>
    </w:p>
    <w:p w14:paraId="5B811014" w14:textId="1FFC629A" w:rsidR="00653E3B" w:rsidRDefault="00653E3B" w:rsidP="00653E3B">
      <w:pPr>
        <w:pStyle w:val="Heading3"/>
      </w:pPr>
      <w:bookmarkStart w:id="48" w:name="_Toc39155595"/>
      <w:r>
        <w:t>Image Colour Quantization</w:t>
      </w:r>
      <w:r w:rsidR="00EF292A">
        <w:t xml:space="preserve"> using K-means technique</w:t>
      </w:r>
      <w:bookmarkEnd w:id="48"/>
    </w:p>
    <w:p w14:paraId="305F604C" w14:textId="66DB56CA" w:rsidR="00904104" w:rsidRPr="00904104" w:rsidRDefault="00904104" w:rsidP="00904104">
      <w:pPr>
        <w:rPr>
          <w:lang w:bidi="si-LK"/>
        </w:rPr>
      </w:pPr>
      <w:commentRangeStart w:id="49"/>
      <w:r>
        <w:rPr>
          <w:lang w:bidi="si-LK"/>
        </w:rPr>
        <w:t xml:space="preserve">Initially a fixed number of clusters and initial cluster </w:t>
      </w:r>
      <w:proofErr w:type="spellStart"/>
      <w:r>
        <w:rPr>
          <w:lang w:bidi="si-LK"/>
        </w:rPr>
        <w:t>centers</w:t>
      </w:r>
      <w:proofErr w:type="spellEnd"/>
      <w:r>
        <w:rPr>
          <w:lang w:bidi="si-LK"/>
        </w:rPr>
        <w:t xml:space="preserve"> in the </w:t>
      </w:r>
      <w:proofErr w:type="spellStart"/>
      <w:r>
        <w:rPr>
          <w:lang w:bidi="si-LK"/>
        </w:rPr>
        <w:t>color</w:t>
      </w:r>
      <w:proofErr w:type="spellEnd"/>
      <w:r>
        <w:rPr>
          <w:lang w:bidi="si-LK"/>
        </w:rPr>
        <w:t xml:space="preserve"> space are identified and chosen. The reason for this is to change the position of cluster </w:t>
      </w:r>
      <w:proofErr w:type="spellStart"/>
      <w:r>
        <w:rPr>
          <w:lang w:bidi="si-LK"/>
        </w:rPr>
        <w:t>centers</w:t>
      </w:r>
      <w:proofErr w:type="spellEnd"/>
      <w:r>
        <w:rPr>
          <w:lang w:bidi="si-LK"/>
        </w:rPr>
        <w:t xml:space="preserve"> </w:t>
      </w:r>
      <w:r>
        <w:t xml:space="preserve">so long as the sum of distances between all points of clusters and their cluster </w:t>
      </w:r>
      <w:proofErr w:type="spellStart"/>
      <w:r>
        <w:t>centers</w:t>
      </w:r>
      <w:proofErr w:type="spellEnd"/>
      <w:r>
        <w:t xml:space="preserve"> will be minimal. </w:t>
      </w:r>
    </w:p>
    <w:p w14:paraId="34186B51" w14:textId="7BB872C2" w:rsidR="00904104" w:rsidRDefault="00EF292A" w:rsidP="00EF292A">
      <w:r>
        <w:t xml:space="preserve">During these modifications all points are allocated to closest cluster </w:t>
      </w:r>
      <w:proofErr w:type="spellStart"/>
      <w:r>
        <w:t>centers</w:t>
      </w:r>
      <w:proofErr w:type="spellEnd"/>
      <w:r>
        <w:t xml:space="preserve"> using a predefined metric. </w:t>
      </w:r>
      <w:r w:rsidR="00904104">
        <w:t xml:space="preserve">Typically </w:t>
      </w:r>
      <w:r>
        <w:t>used metrics ar</w:t>
      </w:r>
      <w:r w:rsidR="00904104">
        <w:t>e,</w:t>
      </w:r>
    </w:p>
    <w:p w14:paraId="45EE18B2" w14:textId="55767388" w:rsidR="00904104" w:rsidRDefault="00EF292A" w:rsidP="00904104">
      <w:pPr>
        <w:pStyle w:val="ListParagraph"/>
        <w:numPr>
          <w:ilvl w:val="0"/>
          <w:numId w:val="40"/>
        </w:numPr>
      </w:pPr>
      <w:r>
        <w:lastRenderedPageBreak/>
        <w:t xml:space="preserve">Euclidean distance </w:t>
      </w:r>
    </w:p>
    <w:p w14:paraId="70617181" w14:textId="77777777" w:rsidR="00904104" w:rsidRDefault="00EF292A" w:rsidP="00904104">
      <w:pPr>
        <w:pStyle w:val="ListParagraph"/>
        <w:numPr>
          <w:ilvl w:val="0"/>
          <w:numId w:val="40"/>
        </w:numPr>
      </w:pPr>
      <w:r>
        <w:t>City Block metric.</w:t>
      </w:r>
    </w:p>
    <w:p w14:paraId="06A0E0A6" w14:textId="7F27DEB0" w:rsidR="00653E3B" w:rsidRDefault="00EF292A" w:rsidP="00EF292A">
      <w:r>
        <w:t xml:space="preserve"> After each allocation a new positions of cluster </w:t>
      </w:r>
      <w:proofErr w:type="spellStart"/>
      <w:r>
        <w:t>centers</w:t>
      </w:r>
      <w:proofErr w:type="spellEnd"/>
      <w:r>
        <w:t xml:space="preserve"> are computed as arithmetical means of cluster points. The algorithm usually stops if the difference between new and old positions </w:t>
      </w:r>
      <w:commentRangeEnd w:id="49"/>
      <w:r w:rsidR="00904104">
        <w:rPr>
          <w:rStyle w:val="CommentReference"/>
          <w:rFonts w:cstheme="minorBidi"/>
        </w:rPr>
        <w:commentReference w:id="49"/>
      </w:r>
      <w:r>
        <w:t xml:space="preserve">of cluster </w:t>
      </w:r>
      <w:proofErr w:type="spellStart"/>
      <w:r>
        <w:t>centers</w:t>
      </w:r>
      <w:proofErr w:type="spellEnd"/>
      <w:r>
        <w:t xml:space="preserve"> is too small. </w:t>
      </w:r>
      <w:commentRangeStart w:id="50"/>
      <w:r>
        <w:t>K-means converges to a locally optimal solution</w:t>
      </w:r>
      <w:commentRangeEnd w:id="50"/>
      <w:r w:rsidR="00904104">
        <w:rPr>
          <w:rStyle w:val="CommentReference"/>
          <w:rFonts w:cstheme="minorBidi"/>
        </w:rPr>
        <w:commentReference w:id="50"/>
      </w:r>
      <w:r w:rsidR="00904104">
        <w:t>.</w:t>
      </w:r>
    </w:p>
    <w:p w14:paraId="3796F4FB" w14:textId="7B618297" w:rsidR="00904104" w:rsidRDefault="00904104" w:rsidP="00904104">
      <w:pPr>
        <w:jc w:val="center"/>
      </w:pPr>
      <w:r>
        <w:rPr>
          <w:noProof/>
          <w:lang w:eastAsia="en-GB"/>
        </w:rPr>
        <w:drawing>
          <wp:inline distT="0" distB="0" distL="0" distR="0" wp14:anchorId="1ABDCB36" wp14:editId="07075359">
            <wp:extent cx="3000375" cy="4667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00375" cy="466725"/>
                    </a:xfrm>
                    <a:prstGeom prst="rect">
                      <a:avLst/>
                    </a:prstGeom>
                    <a:ln>
                      <a:noFill/>
                    </a:ln>
                  </pic:spPr>
                </pic:pic>
              </a:graphicData>
            </a:graphic>
          </wp:inline>
        </w:drawing>
      </w:r>
    </w:p>
    <w:p w14:paraId="66DBC6AD" w14:textId="77777777" w:rsidR="00F2692C" w:rsidRDefault="00F2692C" w:rsidP="00904104">
      <w:pPr>
        <w:jc w:val="center"/>
      </w:pPr>
    </w:p>
    <w:p w14:paraId="28D8F798" w14:textId="7F2B48E2" w:rsidR="00904104" w:rsidRDefault="00D803C6" w:rsidP="00904104">
      <w:r>
        <w:t>Therefore,</w:t>
      </w:r>
      <w:r w:rsidR="00904104">
        <w:t xml:space="preserve"> in this project, K-means clustering has been identified as the preferred colour quantization method to be used.</w:t>
      </w:r>
    </w:p>
    <w:p w14:paraId="0DA70EC3" w14:textId="77777777" w:rsidR="00EF292A" w:rsidRPr="00653E3B" w:rsidRDefault="00EF292A" w:rsidP="00EF292A">
      <w:pPr>
        <w:rPr>
          <w:lang w:bidi="si-LK"/>
        </w:rPr>
      </w:pPr>
    </w:p>
    <w:p w14:paraId="42B5ADB0" w14:textId="77777777" w:rsidR="00651276" w:rsidRPr="00653E3B" w:rsidRDefault="00651276" w:rsidP="00653E3B">
      <w:pPr>
        <w:pStyle w:val="Heading2"/>
        <w:rPr>
          <w:rStyle w:val="Strong"/>
          <w:b/>
          <w:bCs w:val="0"/>
        </w:rPr>
      </w:pPr>
      <w:bookmarkStart w:id="51" w:name="_Toc24645170"/>
      <w:bookmarkStart w:id="52" w:name="_Toc32220855"/>
      <w:bookmarkStart w:id="53" w:name="_Toc39155596"/>
      <w:r w:rsidRPr="00653E3B">
        <w:rPr>
          <w:rStyle w:val="Strong"/>
          <w:b/>
          <w:bCs w:val="0"/>
        </w:rPr>
        <w:t>Comparison of Similar Solutions</w:t>
      </w:r>
      <w:bookmarkEnd w:id="51"/>
      <w:bookmarkEnd w:id="52"/>
      <w:bookmarkEnd w:id="53"/>
    </w:p>
    <w:tbl>
      <w:tblPr>
        <w:tblStyle w:val="GridTable1Light"/>
        <w:tblW w:w="9535" w:type="dxa"/>
        <w:tblLayout w:type="fixed"/>
        <w:tblLook w:val="04A0" w:firstRow="1" w:lastRow="0" w:firstColumn="1" w:lastColumn="0" w:noHBand="0" w:noVBand="1"/>
      </w:tblPr>
      <w:tblGrid>
        <w:gridCol w:w="1705"/>
        <w:gridCol w:w="2160"/>
        <w:gridCol w:w="810"/>
        <w:gridCol w:w="810"/>
        <w:gridCol w:w="720"/>
        <w:gridCol w:w="1080"/>
        <w:gridCol w:w="2250"/>
      </w:tblGrid>
      <w:tr w:rsidR="00D803C6" w:rsidRPr="00DE662E" w14:paraId="78F53959" w14:textId="4501DD46" w:rsidTr="00D80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4ED521C3" w14:textId="77777777" w:rsidR="00D803C6" w:rsidRPr="00DE662E" w:rsidRDefault="00D803C6" w:rsidP="00253CFC">
            <w:pPr>
              <w:rPr>
                <w:sz w:val="20"/>
              </w:rPr>
            </w:pPr>
            <w:r w:rsidRPr="00DE662E">
              <w:rPr>
                <w:sz w:val="20"/>
              </w:rPr>
              <w:t>Name of Software</w:t>
            </w:r>
          </w:p>
        </w:tc>
        <w:tc>
          <w:tcPr>
            <w:tcW w:w="2160" w:type="dxa"/>
          </w:tcPr>
          <w:p w14:paraId="4CA184B5" w14:textId="7BCFAEF0"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Supported Image Formats</w:t>
            </w:r>
          </w:p>
        </w:tc>
        <w:tc>
          <w:tcPr>
            <w:tcW w:w="810" w:type="dxa"/>
          </w:tcPr>
          <w:p w14:paraId="617D1419" w14:textId="249E07C9"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Max</w:t>
            </w:r>
            <w:r w:rsidRPr="00DE662E">
              <w:rPr>
                <w:sz w:val="20"/>
              </w:rPr>
              <w:t xml:space="preserve"> Zoom</w:t>
            </w:r>
          </w:p>
        </w:tc>
        <w:tc>
          <w:tcPr>
            <w:tcW w:w="810" w:type="dxa"/>
          </w:tcPr>
          <w:p w14:paraId="48DEF5F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 xml:space="preserve">Adjust Image </w:t>
            </w:r>
          </w:p>
        </w:tc>
        <w:tc>
          <w:tcPr>
            <w:tcW w:w="720" w:type="dxa"/>
          </w:tcPr>
          <w:p w14:paraId="2C8EC08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OCR</w:t>
            </w:r>
          </w:p>
        </w:tc>
        <w:tc>
          <w:tcPr>
            <w:tcW w:w="1080" w:type="dxa"/>
          </w:tcPr>
          <w:p w14:paraId="7B7CAC91"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Scripting Support</w:t>
            </w:r>
          </w:p>
        </w:tc>
        <w:tc>
          <w:tcPr>
            <w:tcW w:w="2250" w:type="dxa"/>
          </w:tcPr>
          <w:p w14:paraId="7392A656" w14:textId="026F0DEB"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 xml:space="preserve">Ability to adjust conv. </w:t>
            </w:r>
            <w:proofErr w:type="spellStart"/>
            <w:r>
              <w:rPr>
                <w:sz w:val="20"/>
              </w:rPr>
              <w:t>params</w:t>
            </w:r>
            <w:proofErr w:type="spellEnd"/>
          </w:p>
        </w:tc>
      </w:tr>
      <w:tr w:rsidR="00D803C6" w:rsidRPr="00DE662E" w14:paraId="27D662CD" w14:textId="5C041E43" w:rsidTr="00D803C6">
        <w:tc>
          <w:tcPr>
            <w:cnfStyle w:val="001000000000" w:firstRow="0" w:lastRow="0" w:firstColumn="1" w:lastColumn="0" w:oddVBand="0" w:evenVBand="0" w:oddHBand="0" w:evenHBand="0" w:firstRowFirstColumn="0" w:firstRowLastColumn="0" w:lastRowFirstColumn="0" w:lastRowLastColumn="0"/>
            <w:tcW w:w="1705" w:type="dxa"/>
          </w:tcPr>
          <w:p w14:paraId="72A60324" w14:textId="77777777" w:rsidR="00D803C6" w:rsidRPr="00DE662E" w:rsidRDefault="00D803C6" w:rsidP="00253CFC">
            <w:pPr>
              <w:rPr>
                <w:b w:val="0"/>
              </w:rPr>
            </w:pPr>
            <w:r w:rsidRPr="00DE662E">
              <w:t>Easy Trace</w:t>
            </w:r>
          </w:p>
        </w:tc>
        <w:tc>
          <w:tcPr>
            <w:tcW w:w="2160" w:type="dxa"/>
          </w:tcPr>
          <w:p w14:paraId="4B234611" w14:textId="4FE5ED76"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proofErr w:type="spellStart"/>
            <w:r w:rsidRPr="00D803C6">
              <w:rPr>
                <w:color w:val="222222"/>
                <w:sz w:val="18"/>
                <w:szCs w:val="18"/>
                <w:shd w:val="clear" w:color="auto" w:fill="F8F9FA"/>
              </w:rPr>
              <w:t>ArcINFO</w:t>
            </w:r>
            <w:proofErr w:type="spellEnd"/>
            <w:r w:rsidRPr="00D803C6">
              <w:rPr>
                <w:color w:val="222222"/>
                <w:sz w:val="18"/>
                <w:szCs w:val="18"/>
                <w:shd w:val="clear" w:color="auto" w:fill="F8F9FA"/>
              </w:rPr>
              <w:t xml:space="preserve">, ArcView, AutoCAD, Credo, MapInfo, </w:t>
            </w:r>
            <w:proofErr w:type="spellStart"/>
            <w:r w:rsidRPr="00D803C6">
              <w:rPr>
                <w:color w:val="222222"/>
                <w:sz w:val="18"/>
                <w:szCs w:val="18"/>
                <w:shd w:val="clear" w:color="auto" w:fill="F8F9FA"/>
              </w:rPr>
              <w:t>MicroStation</w:t>
            </w:r>
            <w:proofErr w:type="spellEnd"/>
          </w:p>
        </w:tc>
        <w:tc>
          <w:tcPr>
            <w:tcW w:w="810" w:type="dxa"/>
          </w:tcPr>
          <w:p w14:paraId="65D36700" w14:textId="6B6CE1E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12800x</w:t>
            </w:r>
          </w:p>
        </w:tc>
        <w:tc>
          <w:tcPr>
            <w:tcW w:w="810" w:type="dxa"/>
          </w:tcPr>
          <w:p w14:paraId="215C597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720" w:type="dxa"/>
          </w:tcPr>
          <w:p w14:paraId="6EE0E0A0"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44165562"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2509D545" w14:textId="077664C0" w:rsidR="00D803C6" w:rsidRPr="00DE662E" w:rsidRDefault="00D7161C" w:rsidP="00253CFC">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60F87E1C" w14:textId="0547853F" w:rsidTr="00D803C6">
        <w:tc>
          <w:tcPr>
            <w:cnfStyle w:val="001000000000" w:firstRow="0" w:lastRow="0" w:firstColumn="1" w:lastColumn="0" w:oddVBand="0" w:evenVBand="0" w:oddHBand="0" w:evenHBand="0" w:firstRowFirstColumn="0" w:firstRowLastColumn="0" w:lastRowFirstColumn="0" w:lastRowLastColumn="0"/>
            <w:tcW w:w="1705" w:type="dxa"/>
          </w:tcPr>
          <w:p w14:paraId="66990FE9" w14:textId="77777777" w:rsidR="00D803C6" w:rsidRPr="00DE662E" w:rsidRDefault="00D803C6" w:rsidP="00253CFC">
            <w:pPr>
              <w:rPr>
                <w:b w:val="0"/>
              </w:rPr>
            </w:pPr>
            <w:r w:rsidRPr="00DE662E">
              <w:t>Free Hand</w:t>
            </w:r>
          </w:p>
        </w:tc>
        <w:tc>
          <w:tcPr>
            <w:tcW w:w="2160" w:type="dxa"/>
          </w:tcPr>
          <w:p w14:paraId="7AB97FAD" w14:textId="49739189"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9045BC0" w14:textId="2343CA6D"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x</w:t>
            </w:r>
          </w:p>
        </w:tc>
        <w:tc>
          <w:tcPr>
            <w:tcW w:w="810" w:type="dxa"/>
          </w:tcPr>
          <w:p w14:paraId="6616D329"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14AFAD8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32A0E185"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23CF78D0" w14:textId="57ECEA07" w:rsidR="00D803C6" w:rsidRPr="00DE662E" w:rsidRDefault="00D7161C" w:rsidP="00D7161C">
            <w:pPr>
              <w:cnfStyle w:val="000000000000" w:firstRow="0" w:lastRow="0" w:firstColumn="0" w:lastColumn="0" w:oddVBand="0" w:evenVBand="0" w:oddHBand="0" w:evenHBand="0" w:firstRowFirstColumn="0" w:firstRowLastColumn="0" w:lastRowFirstColumn="0" w:lastRowLastColumn="0"/>
            </w:pPr>
            <w:r>
              <w:t xml:space="preserve">No </w:t>
            </w:r>
          </w:p>
        </w:tc>
      </w:tr>
      <w:tr w:rsidR="00D803C6" w:rsidRPr="00DE662E" w14:paraId="4B7BE1BC" w14:textId="695A7C81" w:rsidTr="00D803C6">
        <w:tc>
          <w:tcPr>
            <w:cnfStyle w:val="001000000000" w:firstRow="0" w:lastRow="0" w:firstColumn="1" w:lastColumn="0" w:oddVBand="0" w:evenVBand="0" w:oddHBand="0" w:evenHBand="0" w:firstRowFirstColumn="0" w:firstRowLastColumn="0" w:lastRowFirstColumn="0" w:lastRowLastColumn="0"/>
            <w:tcW w:w="1705" w:type="dxa"/>
          </w:tcPr>
          <w:p w14:paraId="380AED5C" w14:textId="77777777" w:rsidR="00D803C6" w:rsidRPr="00DE662E" w:rsidRDefault="00D803C6" w:rsidP="00D803C6">
            <w:pPr>
              <w:rPr>
                <w:b w:val="0"/>
              </w:rPr>
            </w:pPr>
            <w:r w:rsidRPr="00DE662E">
              <w:t>Illustrator</w:t>
            </w:r>
          </w:p>
        </w:tc>
        <w:tc>
          <w:tcPr>
            <w:tcW w:w="2160" w:type="dxa"/>
          </w:tcPr>
          <w:p w14:paraId="4D4765CC" w14:textId="4FEF097E"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640BF90" w14:textId="39640603"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0x</w:t>
            </w:r>
          </w:p>
        </w:tc>
        <w:tc>
          <w:tcPr>
            <w:tcW w:w="810" w:type="dxa"/>
          </w:tcPr>
          <w:p w14:paraId="38DC09D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6C71FAA1"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6BA8F2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4F6762DD" w14:textId="469C1A5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526DCB0C" w14:textId="4C4897BE" w:rsidTr="00D803C6">
        <w:tc>
          <w:tcPr>
            <w:cnfStyle w:val="001000000000" w:firstRow="0" w:lastRow="0" w:firstColumn="1" w:lastColumn="0" w:oddVBand="0" w:evenVBand="0" w:oddHBand="0" w:evenHBand="0" w:firstRowFirstColumn="0" w:firstRowLastColumn="0" w:lastRowFirstColumn="0" w:lastRowLastColumn="0"/>
            <w:tcW w:w="1705" w:type="dxa"/>
          </w:tcPr>
          <w:p w14:paraId="6A8FC455" w14:textId="77777777" w:rsidR="00D803C6" w:rsidRPr="00DE662E" w:rsidRDefault="00D803C6" w:rsidP="00D803C6">
            <w:pPr>
              <w:rPr>
                <w:b w:val="0"/>
              </w:rPr>
            </w:pPr>
            <w:proofErr w:type="spellStart"/>
            <w:r w:rsidRPr="00DE662E">
              <w:t>Potrace</w:t>
            </w:r>
            <w:proofErr w:type="spellEnd"/>
          </w:p>
        </w:tc>
        <w:tc>
          <w:tcPr>
            <w:tcW w:w="2160" w:type="dxa"/>
          </w:tcPr>
          <w:p w14:paraId="2CB72293" w14:textId="58FFCD8F" w:rsidR="00D803C6" w:rsidRPr="00D803C6" w:rsidRDefault="00D803C6" w:rsidP="00D803C6">
            <w:pPr>
              <w:cnfStyle w:val="000000000000" w:firstRow="0" w:lastRow="0" w:firstColumn="0" w:lastColumn="0" w:oddVBand="0" w:evenVBand="0" w:oddHBand="0" w:evenHBand="0" w:firstRowFirstColumn="0" w:firstRowLastColumn="0" w:lastRowFirstColumn="0" w:lastRowLastColumn="0"/>
              <w:rPr>
                <w:sz w:val="18"/>
                <w:szCs w:val="18"/>
              </w:rPr>
            </w:pPr>
            <w:r w:rsidRPr="00D803C6">
              <w:rPr>
                <w:sz w:val="18"/>
                <w:szCs w:val="18"/>
              </w:rPr>
              <w:t xml:space="preserve">PBM, PGM, PPM, or BMP </w:t>
            </w:r>
            <w:r>
              <w:rPr>
                <w:sz w:val="18"/>
                <w:szCs w:val="18"/>
              </w:rPr>
              <w:t>(Bitmap only)</w:t>
            </w:r>
          </w:p>
        </w:tc>
        <w:tc>
          <w:tcPr>
            <w:tcW w:w="810" w:type="dxa"/>
          </w:tcPr>
          <w:p w14:paraId="286BE552" w14:textId="4719329A"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A</w:t>
            </w:r>
          </w:p>
        </w:tc>
        <w:tc>
          <w:tcPr>
            <w:tcW w:w="810" w:type="dxa"/>
          </w:tcPr>
          <w:p w14:paraId="1F23292E"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22EF7E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58E48922"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17F23D9A" w14:textId="6C530F2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r>
      <w:tr w:rsidR="00D803C6" w:rsidRPr="00DE662E" w14:paraId="2ECF32BE" w14:textId="4331EDCC" w:rsidTr="00D803C6">
        <w:tc>
          <w:tcPr>
            <w:cnfStyle w:val="001000000000" w:firstRow="0" w:lastRow="0" w:firstColumn="1" w:lastColumn="0" w:oddVBand="0" w:evenVBand="0" w:oddHBand="0" w:evenHBand="0" w:firstRowFirstColumn="0" w:firstRowLastColumn="0" w:lastRowFirstColumn="0" w:lastRowLastColumn="0"/>
            <w:tcW w:w="1705" w:type="dxa"/>
          </w:tcPr>
          <w:p w14:paraId="59136233" w14:textId="77777777" w:rsidR="00D803C6" w:rsidRPr="00DE662E" w:rsidRDefault="00D803C6" w:rsidP="00D803C6">
            <w:pPr>
              <w:rPr>
                <w:b w:val="0"/>
              </w:rPr>
            </w:pPr>
            <w:r w:rsidRPr="00DE662E">
              <w:t>Scan2Cad</w:t>
            </w:r>
          </w:p>
        </w:tc>
        <w:tc>
          <w:tcPr>
            <w:tcW w:w="2160" w:type="dxa"/>
          </w:tcPr>
          <w:p w14:paraId="51B82EF2" w14:textId="2B3A560B"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rFonts w:ascii="Graphik LC Web" w:hAnsi="Graphik LC Web"/>
                <w:color w:val="363B40"/>
                <w:sz w:val="20"/>
                <w:szCs w:val="20"/>
                <w:shd w:val="clear" w:color="auto" w:fill="FFFFFF"/>
              </w:rPr>
              <w:t>PDF (Scanned files)</w:t>
            </w:r>
          </w:p>
        </w:tc>
        <w:tc>
          <w:tcPr>
            <w:tcW w:w="810" w:type="dxa"/>
          </w:tcPr>
          <w:p w14:paraId="57AB2C5F" w14:textId="08B63912"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K</w:t>
            </w:r>
          </w:p>
        </w:tc>
        <w:tc>
          <w:tcPr>
            <w:tcW w:w="810" w:type="dxa"/>
          </w:tcPr>
          <w:p w14:paraId="259FCB94"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7E51A4F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1080" w:type="dxa"/>
          </w:tcPr>
          <w:p w14:paraId="1D32540D"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6D7C956E" w14:textId="3FDE9700"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7C8FAA1A" w14:textId="77777777" w:rsidTr="00D803C6">
        <w:tc>
          <w:tcPr>
            <w:cnfStyle w:val="001000000000" w:firstRow="0" w:lastRow="0" w:firstColumn="1" w:lastColumn="0" w:oddVBand="0" w:evenVBand="0" w:oddHBand="0" w:evenHBand="0" w:firstRowFirstColumn="0" w:firstRowLastColumn="0" w:lastRowFirstColumn="0" w:lastRowLastColumn="0"/>
            <w:tcW w:w="1705" w:type="dxa"/>
          </w:tcPr>
          <w:p w14:paraId="2819D597" w14:textId="4303F730" w:rsidR="00D803C6" w:rsidRPr="00DE662E" w:rsidRDefault="00D7161C" w:rsidP="00D803C6">
            <w:r>
              <w:t>Image Tracer</w:t>
            </w:r>
          </w:p>
        </w:tc>
        <w:tc>
          <w:tcPr>
            <w:tcW w:w="2160" w:type="dxa"/>
          </w:tcPr>
          <w:p w14:paraId="0223D1E2" w14:textId="0A5000B8" w:rsidR="00D803C6" w:rsidRPr="00DE662E" w:rsidRDefault="00D7161C" w:rsidP="00D30BBB">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 xml:space="preserve">PNG, JPEG, TIFF, SVG, </w:t>
            </w:r>
            <w:r w:rsidR="00D30BBB">
              <w:rPr>
                <w:color w:val="222222"/>
                <w:sz w:val="18"/>
                <w:szCs w:val="18"/>
                <w:shd w:val="clear" w:color="auto" w:fill="F8F9FA"/>
              </w:rPr>
              <w:t>BMP</w:t>
            </w:r>
          </w:p>
        </w:tc>
        <w:tc>
          <w:tcPr>
            <w:tcW w:w="810" w:type="dxa"/>
          </w:tcPr>
          <w:p w14:paraId="33377E47" w14:textId="00542E8D"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N/A</w:t>
            </w:r>
          </w:p>
        </w:tc>
        <w:tc>
          <w:tcPr>
            <w:tcW w:w="810" w:type="dxa"/>
          </w:tcPr>
          <w:p w14:paraId="202CA285" w14:textId="3795B414"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720" w:type="dxa"/>
          </w:tcPr>
          <w:p w14:paraId="6B638BF9" w14:textId="3FDBCD7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1080" w:type="dxa"/>
          </w:tcPr>
          <w:p w14:paraId="64FDD07B" w14:textId="2958A0F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c>
          <w:tcPr>
            <w:tcW w:w="2250" w:type="dxa"/>
          </w:tcPr>
          <w:p w14:paraId="7833F6CA" w14:textId="610CAC2D"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r>
    </w:tbl>
    <w:p w14:paraId="53AC0584" w14:textId="48AA6094" w:rsidR="00651276" w:rsidRPr="00DE662E" w:rsidRDefault="00651276" w:rsidP="00651276">
      <w:pPr>
        <w:pStyle w:val="Caption"/>
        <w:keepNext/>
        <w:spacing w:line="360" w:lineRule="auto"/>
        <w:jc w:val="center"/>
        <w:rPr>
          <w:rFonts w:cs="Times New Roman"/>
        </w:rPr>
      </w:pPr>
      <w:bookmarkStart w:id="54" w:name="_Toc24644993"/>
      <w:bookmarkStart w:id="55" w:name="_Toc32220887"/>
      <w:r w:rsidRPr="00DE662E">
        <w:rPr>
          <w:rFonts w:cs="Times New Roman"/>
        </w:rPr>
        <w:t xml:space="preserve">Table </w:t>
      </w:r>
      <w:r w:rsidRPr="00DE662E">
        <w:rPr>
          <w:rFonts w:cs="Times New Roman"/>
        </w:rPr>
        <w:fldChar w:fldCharType="begin"/>
      </w:r>
      <w:r w:rsidRPr="00DE662E">
        <w:rPr>
          <w:rFonts w:cs="Times New Roman"/>
        </w:rPr>
        <w:instrText xml:space="preserve"> STYLEREF 2 \s </w:instrText>
      </w:r>
      <w:r w:rsidRPr="00DE662E">
        <w:rPr>
          <w:rFonts w:cs="Times New Roman"/>
        </w:rPr>
        <w:fldChar w:fldCharType="separate"/>
      </w:r>
      <w:r w:rsidR="00253CFC">
        <w:rPr>
          <w:rFonts w:cs="Times New Roman"/>
          <w:noProof/>
        </w:rPr>
        <w:t>2.3</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2 </w:instrText>
      </w:r>
      <w:r w:rsidRPr="00DE662E">
        <w:rPr>
          <w:rFonts w:cs="Times New Roman"/>
        </w:rPr>
        <w:fldChar w:fldCharType="separate"/>
      </w:r>
      <w:r w:rsidR="00253CFC">
        <w:rPr>
          <w:rFonts w:cs="Times New Roman"/>
          <w:noProof/>
        </w:rPr>
        <w:t>1</w:t>
      </w:r>
      <w:r w:rsidRPr="00DE662E">
        <w:rPr>
          <w:rFonts w:cs="Times New Roman"/>
          <w:noProof/>
        </w:rPr>
        <w:fldChar w:fldCharType="end"/>
      </w:r>
      <w:r w:rsidRPr="00DE662E">
        <w:rPr>
          <w:rFonts w:cs="Times New Roman"/>
        </w:rPr>
        <w:t xml:space="preserve"> Comparison of Similar Solutions</w:t>
      </w:r>
      <w:bookmarkEnd w:id="54"/>
      <w:bookmarkEnd w:id="55"/>
    </w:p>
    <w:p w14:paraId="095C793D" w14:textId="1861C360" w:rsidR="00651276" w:rsidRDefault="00651276" w:rsidP="00651276">
      <w:pPr>
        <w:rPr>
          <w:color w:val="000000" w:themeColor="text1"/>
          <w:highlight w:val="yellow"/>
        </w:rPr>
      </w:pPr>
    </w:p>
    <w:p w14:paraId="7990FC42" w14:textId="4A2A6DA2" w:rsidR="00F2692C" w:rsidRDefault="00F2692C" w:rsidP="00651276">
      <w:pPr>
        <w:rPr>
          <w:color w:val="000000" w:themeColor="text1"/>
          <w:highlight w:val="yellow"/>
        </w:rPr>
      </w:pPr>
    </w:p>
    <w:p w14:paraId="58BCAADB" w14:textId="77777777" w:rsidR="00F2692C" w:rsidRDefault="00F2692C" w:rsidP="00651276">
      <w:pPr>
        <w:rPr>
          <w:color w:val="000000" w:themeColor="text1"/>
          <w:highlight w:val="yellow"/>
        </w:rPr>
      </w:pPr>
    </w:p>
    <w:p w14:paraId="18471FDC" w14:textId="77777777" w:rsidR="00651276" w:rsidRPr="00DE662E" w:rsidRDefault="00651276" w:rsidP="00651276">
      <w:pPr>
        <w:pStyle w:val="Heading3"/>
        <w:spacing w:after="160"/>
      </w:pPr>
      <w:bookmarkStart w:id="56" w:name="_Toc24645171"/>
      <w:bookmarkStart w:id="57" w:name="_Toc32220856"/>
      <w:bookmarkStart w:id="58" w:name="_Toc39155597"/>
      <w:r w:rsidRPr="00DE662E">
        <w:lastRenderedPageBreak/>
        <w:t>Easy Trace</w:t>
      </w:r>
      <w:bookmarkEnd w:id="56"/>
      <w:bookmarkEnd w:id="57"/>
      <w:bookmarkEnd w:id="58"/>
    </w:p>
    <w:p w14:paraId="7B9E0300" w14:textId="77777777" w:rsidR="00651276" w:rsidRPr="00DE662E" w:rsidRDefault="00651276" w:rsidP="00651276">
      <w:r w:rsidRPr="00DE662E">
        <w:t>The easy Trace pro software package is a convenient and powerful tool for vector map generation with editing capabilities. The program also is widely used in GI systems and supports most of the import and export formats such as.</w:t>
      </w:r>
    </w:p>
    <w:p w14:paraId="77E60D29" w14:textId="77777777" w:rsidR="00651276" w:rsidRPr="00DE662E" w:rsidRDefault="00651276" w:rsidP="00651276">
      <w:pPr>
        <w:pStyle w:val="ListParagraph"/>
        <w:numPr>
          <w:ilvl w:val="0"/>
          <w:numId w:val="9"/>
        </w:numPr>
      </w:pPr>
      <w:proofErr w:type="spellStart"/>
      <w:r w:rsidRPr="00DE662E">
        <w:t>ArcINFO</w:t>
      </w:r>
      <w:proofErr w:type="spellEnd"/>
    </w:p>
    <w:p w14:paraId="4F93C8F7" w14:textId="77777777" w:rsidR="00651276" w:rsidRPr="00DE662E" w:rsidRDefault="00651276" w:rsidP="00651276">
      <w:pPr>
        <w:pStyle w:val="ListParagraph"/>
        <w:numPr>
          <w:ilvl w:val="0"/>
          <w:numId w:val="9"/>
        </w:numPr>
      </w:pPr>
      <w:r w:rsidRPr="00DE662E">
        <w:t>ArcView</w:t>
      </w:r>
    </w:p>
    <w:p w14:paraId="73919B4C" w14:textId="77777777" w:rsidR="00651276" w:rsidRPr="00DE662E" w:rsidRDefault="00651276" w:rsidP="00651276">
      <w:pPr>
        <w:pStyle w:val="ListParagraph"/>
        <w:numPr>
          <w:ilvl w:val="0"/>
          <w:numId w:val="9"/>
        </w:numPr>
      </w:pPr>
      <w:r w:rsidRPr="00DE662E">
        <w:t>AutoCAD</w:t>
      </w:r>
    </w:p>
    <w:p w14:paraId="33FF9E35" w14:textId="77777777" w:rsidR="00651276" w:rsidRPr="00DE662E" w:rsidRDefault="00651276" w:rsidP="00651276">
      <w:pPr>
        <w:pStyle w:val="ListParagraph"/>
        <w:numPr>
          <w:ilvl w:val="0"/>
          <w:numId w:val="9"/>
        </w:numPr>
      </w:pPr>
      <w:r w:rsidRPr="00DE662E">
        <w:t>Credo</w:t>
      </w:r>
    </w:p>
    <w:p w14:paraId="70652ACC" w14:textId="77777777" w:rsidR="00651276" w:rsidRPr="00DE662E" w:rsidRDefault="00651276" w:rsidP="00651276">
      <w:pPr>
        <w:pStyle w:val="ListParagraph"/>
        <w:numPr>
          <w:ilvl w:val="0"/>
          <w:numId w:val="9"/>
        </w:numPr>
      </w:pPr>
      <w:r w:rsidRPr="00DE662E">
        <w:t>MapInfo</w:t>
      </w:r>
    </w:p>
    <w:p w14:paraId="7427C240" w14:textId="77777777" w:rsidR="00651276" w:rsidRPr="00DE662E" w:rsidRDefault="00651276" w:rsidP="00651276">
      <w:pPr>
        <w:pStyle w:val="ListParagraph"/>
        <w:numPr>
          <w:ilvl w:val="0"/>
          <w:numId w:val="9"/>
        </w:numPr>
      </w:pPr>
      <w:proofErr w:type="spellStart"/>
      <w:r w:rsidRPr="00DE662E">
        <w:t>MicroStation</w:t>
      </w:r>
      <w:proofErr w:type="spellEnd"/>
    </w:p>
    <w:p w14:paraId="6CBE8DAE" w14:textId="58F36694" w:rsidR="00EF292A" w:rsidRDefault="00651276" w:rsidP="00651276">
      <w:r w:rsidRPr="00DE662E">
        <w:t>This software application is only functional on a windows operating system. It also contains raster to vector conversion tools and is create by the Easy Trace group (Russia). Old versions are free versions but all newer updated version are paid versions of this software.</w:t>
      </w:r>
      <w:r w:rsidR="00D7161C">
        <w:t xml:space="preserve"> The drawback of this software comes when we consider that it does not support scripting or the fact that its conversion parameters cannot be modified by the user.</w:t>
      </w:r>
    </w:p>
    <w:p w14:paraId="0CB31F80" w14:textId="77777777" w:rsidR="00F2692C" w:rsidRPr="00DE662E" w:rsidRDefault="00F2692C" w:rsidP="00651276">
      <w:pPr>
        <w:rPr>
          <w:color w:val="000000" w:themeColor="text1"/>
        </w:rPr>
      </w:pPr>
    </w:p>
    <w:p w14:paraId="387B13F3" w14:textId="77777777" w:rsidR="00651276" w:rsidRPr="00DE662E" w:rsidRDefault="00651276" w:rsidP="00651276">
      <w:pPr>
        <w:pStyle w:val="Heading3"/>
        <w:spacing w:after="160"/>
      </w:pPr>
      <w:bookmarkStart w:id="59" w:name="_Toc24645172"/>
      <w:bookmarkStart w:id="60" w:name="_Toc32220857"/>
      <w:bookmarkStart w:id="61" w:name="_Toc39155598"/>
      <w:r w:rsidRPr="00DE662E">
        <w:t>FreeHand</w:t>
      </w:r>
      <w:bookmarkEnd w:id="59"/>
      <w:bookmarkEnd w:id="60"/>
      <w:bookmarkEnd w:id="61"/>
    </w:p>
    <w:p w14:paraId="2CCF458F" w14:textId="44A81A65" w:rsidR="00651276" w:rsidRDefault="00651276" w:rsidP="00651276">
      <w:r w:rsidRPr="00DE662E">
        <w:t>Adobe Freehand (</w:t>
      </w:r>
      <w:proofErr w:type="spellStart"/>
      <w:r w:rsidRPr="00DE662E">
        <w:t>a.k.a</w:t>
      </w:r>
      <w:proofErr w:type="spellEnd"/>
      <w:r w:rsidRPr="00DE662E">
        <w:t xml:space="preserve"> Macromedia Freehand) is a commercial computer application for creating vector graphic content. Created by the </w:t>
      </w:r>
      <w:proofErr w:type="spellStart"/>
      <w:r w:rsidRPr="00DE662E">
        <w:t>Altsys</w:t>
      </w:r>
      <w:proofErr w:type="spellEnd"/>
      <w:r w:rsidRPr="00DE662E">
        <w:t xml:space="preserve"> </w:t>
      </w:r>
      <w:proofErr w:type="spellStart"/>
      <w:r w:rsidRPr="00DE662E">
        <w:t>Coporation</w:t>
      </w:r>
      <w:proofErr w:type="spellEnd"/>
      <w:r w:rsidRPr="00DE662E">
        <w:t xml:space="preserve"> in 1988 and licensed to Aldus corporation this software released version 1 through4 in 1994, and was discontinued since 2003. This application also allowed a user to convert a placed raster image into a vector.</w:t>
      </w:r>
      <w:r w:rsidR="00D7161C">
        <w:t xml:space="preserve"> This application is now discontinued. </w:t>
      </w:r>
    </w:p>
    <w:p w14:paraId="00095BF4" w14:textId="77777777" w:rsidR="00F2692C" w:rsidRPr="00DE662E" w:rsidRDefault="00F2692C" w:rsidP="00651276">
      <w:pPr>
        <w:rPr>
          <w:color w:val="000000" w:themeColor="text1"/>
        </w:rPr>
      </w:pPr>
    </w:p>
    <w:p w14:paraId="26AC3C05" w14:textId="77777777" w:rsidR="00651276" w:rsidRPr="00DE662E" w:rsidRDefault="00651276" w:rsidP="00651276">
      <w:pPr>
        <w:pStyle w:val="Heading3"/>
        <w:spacing w:after="160"/>
        <w:rPr>
          <w:color w:val="000000" w:themeColor="text1"/>
        </w:rPr>
      </w:pPr>
      <w:bookmarkStart w:id="62" w:name="_Toc24645173"/>
      <w:bookmarkStart w:id="63" w:name="_Toc32220858"/>
      <w:bookmarkStart w:id="64" w:name="_Toc39155599"/>
      <w:r w:rsidRPr="00DE662E">
        <w:t>Illustrator</w:t>
      </w:r>
      <w:bookmarkEnd w:id="62"/>
      <w:bookmarkEnd w:id="63"/>
      <w:bookmarkEnd w:id="64"/>
      <w:r w:rsidRPr="00DE662E">
        <w:rPr>
          <w:color w:val="000000" w:themeColor="text1"/>
        </w:rPr>
        <w:t xml:space="preserve"> </w:t>
      </w:r>
    </w:p>
    <w:p w14:paraId="37CA8F76" w14:textId="7CE0FF9F" w:rsidR="00651276" w:rsidRDefault="00651276" w:rsidP="00651276">
      <w:r w:rsidRPr="00DE662E">
        <w:t xml:space="preserve">Adobe illustrator is an industry grade application for multimedia, online and print graphics creation. It provides tools to create technical illustrations or graphic related content for print publishing and also allows web related graphic content creation. It is a commercial tool. This </w:t>
      </w:r>
      <w:r w:rsidRPr="00DE662E">
        <w:lastRenderedPageBreak/>
        <w:t>software also allows a functionality known as image trace which allows the conversion of images from raster to vector.</w:t>
      </w:r>
      <w:r w:rsidR="00D7161C">
        <w:t xml:space="preserve"> As this Raster to vector conversion is only a small part covered in this digital graphics creation software and it’s lack of support for scripting and parametrization of conversion options we have moved to other solutions that can be used in the project.</w:t>
      </w:r>
    </w:p>
    <w:p w14:paraId="5EBB80A1" w14:textId="77777777" w:rsidR="00F2692C" w:rsidRPr="00DE662E" w:rsidRDefault="00F2692C" w:rsidP="00651276"/>
    <w:p w14:paraId="70EE79AE" w14:textId="77777777" w:rsidR="00651276" w:rsidRPr="00DE662E" w:rsidRDefault="00651276" w:rsidP="00651276">
      <w:pPr>
        <w:pStyle w:val="Heading3"/>
        <w:spacing w:after="160"/>
      </w:pPr>
      <w:bookmarkStart w:id="65" w:name="_Toc24645174"/>
      <w:bookmarkStart w:id="66" w:name="_Toc32220859"/>
      <w:bookmarkStart w:id="67" w:name="_Toc39155600"/>
      <w:proofErr w:type="spellStart"/>
      <w:r w:rsidRPr="00DE662E">
        <w:t>Potrace</w:t>
      </w:r>
      <w:bookmarkEnd w:id="65"/>
      <w:bookmarkEnd w:id="66"/>
      <w:bookmarkEnd w:id="67"/>
      <w:proofErr w:type="spellEnd"/>
      <w:r w:rsidRPr="00DE662E">
        <w:t xml:space="preserve"> </w:t>
      </w:r>
    </w:p>
    <w:p w14:paraId="07BF03EC" w14:textId="77777777" w:rsidR="00651276" w:rsidRPr="00DE662E" w:rsidRDefault="00651276" w:rsidP="00651276">
      <w:proofErr w:type="spellStart"/>
      <w:r w:rsidRPr="00DE662E">
        <w:t>Portace</w:t>
      </w:r>
      <w:proofErr w:type="spellEnd"/>
      <w:r w:rsidRPr="00DE662E">
        <w:t>(TM) is a bitmap tracing tool which allow the transforming of bitmaps into raster based scalable images. The input type of the bitmap can be of any of the following formats</w:t>
      </w:r>
    </w:p>
    <w:p w14:paraId="2F15567C" w14:textId="77777777" w:rsidR="00D7161C" w:rsidRDefault="00D7161C" w:rsidP="00651276">
      <w:pPr>
        <w:pStyle w:val="ListParagraph"/>
        <w:numPr>
          <w:ilvl w:val="0"/>
          <w:numId w:val="10"/>
        </w:numPr>
        <w:sectPr w:rsidR="00D7161C" w:rsidSect="00E73269">
          <w:pgSz w:w="12240" w:h="15840"/>
          <w:pgMar w:top="1440" w:right="1440" w:bottom="1440" w:left="1440" w:header="720" w:footer="720" w:gutter="0"/>
          <w:cols w:space="720"/>
          <w:docGrid w:linePitch="360"/>
        </w:sectPr>
      </w:pPr>
    </w:p>
    <w:p w14:paraId="46062404" w14:textId="2A919BDE" w:rsidR="00651276" w:rsidRPr="00DE662E" w:rsidRDefault="00651276" w:rsidP="00651276">
      <w:pPr>
        <w:pStyle w:val="ListParagraph"/>
        <w:numPr>
          <w:ilvl w:val="0"/>
          <w:numId w:val="10"/>
        </w:numPr>
      </w:pPr>
      <w:r w:rsidRPr="00DE662E">
        <w:lastRenderedPageBreak/>
        <w:t>PBM</w:t>
      </w:r>
    </w:p>
    <w:p w14:paraId="74A07887" w14:textId="77777777" w:rsidR="00651276" w:rsidRPr="00DE662E" w:rsidRDefault="00651276" w:rsidP="00651276">
      <w:pPr>
        <w:pStyle w:val="ListParagraph"/>
        <w:numPr>
          <w:ilvl w:val="0"/>
          <w:numId w:val="10"/>
        </w:numPr>
      </w:pPr>
      <w:r w:rsidRPr="00DE662E">
        <w:t>PGM</w:t>
      </w:r>
    </w:p>
    <w:p w14:paraId="4B3CD365" w14:textId="77777777" w:rsidR="00651276" w:rsidRPr="00DE662E" w:rsidRDefault="00651276" w:rsidP="00651276">
      <w:pPr>
        <w:pStyle w:val="ListParagraph"/>
        <w:numPr>
          <w:ilvl w:val="0"/>
          <w:numId w:val="10"/>
        </w:numPr>
      </w:pPr>
      <w:r w:rsidRPr="00DE662E">
        <w:lastRenderedPageBreak/>
        <w:t>PPM</w:t>
      </w:r>
    </w:p>
    <w:p w14:paraId="7786A95F" w14:textId="77777777" w:rsidR="00651276" w:rsidRPr="00DE662E" w:rsidRDefault="00651276" w:rsidP="00651276">
      <w:pPr>
        <w:pStyle w:val="ListParagraph"/>
        <w:numPr>
          <w:ilvl w:val="0"/>
          <w:numId w:val="10"/>
        </w:numPr>
      </w:pPr>
      <w:r w:rsidRPr="00DE662E">
        <w:t>BMP</w:t>
      </w:r>
    </w:p>
    <w:p w14:paraId="024ED097"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041C9FFF" w14:textId="60A3ADC9" w:rsidR="00651276" w:rsidRPr="00DE662E" w:rsidRDefault="00651276" w:rsidP="00651276">
      <w:r w:rsidRPr="00DE662E">
        <w:lastRenderedPageBreak/>
        <w:t xml:space="preserve">And the output will be into a vector format file. A </w:t>
      </w:r>
      <w:proofErr w:type="spellStart"/>
      <w:r w:rsidRPr="00DE662E">
        <w:t>usecase</w:t>
      </w:r>
      <w:proofErr w:type="spellEnd"/>
      <w:r w:rsidRPr="00DE662E">
        <w:t xml:space="preserve"> of this software can be create SVG or PDF files from scanned raster images. The resulting vector image then can be scaled to any resolution without any distortion in the image quality.</w:t>
      </w:r>
    </w:p>
    <w:p w14:paraId="59329E20" w14:textId="77777777" w:rsidR="00651276" w:rsidRPr="00DE662E" w:rsidRDefault="00651276" w:rsidP="00651276">
      <w:proofErr w:type="spellStart"/>
      <w:r w:rsidRPr="00DE662E">
        <w:t>Protrace</w:t>
      </w:r>
      <w:proofErr w:type="spellEnd"/>
      <w:r w:rsidRPr="00DE662E">
        <w:t xml:space="preserve"> uses the output formats </w:t>
      </w:r>
    </w:p>
    <w:p w14:paraId="4FF5FDA7" w14:textId="77777777" w:rsidR="00D7161C" w:rsidRDefault="00D7161C" w:rsidP="00651276">
      <w:pPr>
        <w:pStyle w:val="ListParagraph"/>
        <w:numPr>
          <w:ilvl w:val="0"/>
          <w:numId w:val="11"/>
        </w:numPr>
        <w:sectPr w:rsidR="00D7161C" w:rsidSect="00E73269">
          <w:type w:val="continuous"/>
          <w:pgSz w:w="12240" w:h="15840"/>
          <w:pgMar w:top="1440" w:right="1440" w:bottom="1440" w:left="1440" w:header="720" w:footer="720" w:gutter="0"/>
          <w:cols w:space="720"/>
          <w:docGrid w:linePitch="360"/>
        </w:sectPr>
      </w:pPr>
    </w:p>
    <w:p w14:paraId="05E91D13" w14:textId="441AB747" w:rsidR="00651276" w:rsidRPr="00DE662E" w:rsidRDefault="00651276" w:rsidP="00651276">
      <w:pPr>
        <w:pStyle w:val="ListParagraph"/>
        <w:numPr>
          <w:ilvl w:val="0"/>
          <w:numId w:val="11"/>
        </w:numPr>
      </w:pPr>
      <w:r w:rsidRPr="00DE662E">
        <w:lastRenderedPageBreak/>
        <w:t>SVG</w:t>
      </w:r>
    </w:p>
    <w:p w14:paraId="5B0D2782" w14:textId="77777777" w:rsidR="00651276" w:rsidRPr="00DE662E" w:rsidRDefault="00651276" w:rsidP="00651276">
      <w:pPr>
        <w:pStyle w:val="ListParagraph"/>
        <w:numPr>
          <w:ilvl w:val="0"/>
          <w:numId w:val="11"/>
        </w:numPr>
      </w:pPr>
      <w:r w:rsidRPr="00DE662E">
        <w:t>PDF</w:t>
      </w:r>
    </w:p>
    <w:p w14:paraId="22B19C9E" w14:textId="77777777" w:rsidR="00651276" w:rsidRPr="00DE662E" w:rsidRDefault="00651276" w:rsidP="00651276">
      <w:pPr>
        <w:pStyle w:val="ListParagraph"/>
        <w:numPr>
          <w:ilvl w:val="0"/>
          <w:numId w:val="11"/>
        </w:numPr>
      </w:pPr>
      <w:r w:rsidRPr="00DE662E">
        <w:t>EPS</w:t>
      </w:r>
    </w:p>
    <w:p w14:paraId="12D20C94" w14:textId="77777777" w:rsidR="00651276" w:rsidRPr="00DE662E" w:rsidRDefault="00651276" w:rsidP="00651276">
      <w:pPr>
        <w:pStyle w:val="ListParagraph"/>
        <w:numPr>
          <w:ilvl w:val="0"/>
          <w:numId w:val="11"/>
        </w:numPr>
      </w:pPr>
      <w:r w:rsidRPr="00DE662E">
        <w:t>PostScript</w:t>
      </w:r>
    </w:p>
    <w:p w14:paraId="1F393F91" w14:textId="77777777" w:rsidR="00651276" w:rsidRPr="00DE662E" w:rsidRDefault="00651276" w:rsidP="00651276">
      <w:pPr>
        <w:pStyle w:val="ListParagraph"/>
        <w:numPr>
          <w:ilvl w:val="0"/>
          <w:numId w:val="11"/>
        </w:numPr>
      </w:pPr>
      <w:r w:rsidRPr="00DE662E">
        <w:lastRenderedPageBreak/>
        <w:t>DXF</w:t>
      </w:r>
    </w:p>
    <w:p w14:paraId="7248612F" w14:textId="77777777" w:rsidR="00651276" w:rsidRPr="00DE662E" w:rsidRDefault="00651276" w:rsidP="00651276">
      <w:pPr>
        <w:pStyle w:val="ListParagraph"/>
        <w:numPr>
          <w:ilvl w:val="0"/>
          <w:numId w:val="11"/>
        </w:numPr>
      </w:pPr>
      <w:proofErr w:type="spellStart"/>
      <w:r w:rsidRPr="00DE662E">
        <w:t>GeoJson</w:t>
      </w:r>
      <w:proofErr w:type="spellEnd"/>
    </w:p>
    <w:p w14:paraId="5DC53B2A" w14:textId="77777777" w:rsidR="00651276" w:rsidRPr="00DE662E" w:rsidRDefault="00651276" w:rsidP="00651276">
      <w:pPr>
        <w:pStyle w:val="ListParagraph"/>
        <w:numPr>
          <w:ilvl w:val="0"/>
          <w:numId w:val="11"/>
        </w:numPr>
      </w:pPr>
      <w:r w:rsidRPr="00DE662E">
        <w:t>PGM</w:t>
      </w:r>
    </w:p>
    <w:p w14:paraId="3DD014BE"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727B9418" w14:textId="6FD0F094" w:rsidR="00651276" w:rsidRDefault="00651276" w:rsidP="00651276">
      <w:r w:rsidRPr="00DE662E">
        <w:lastRenderedPageBreak/>
        <w:t xml:space="preserve">It is a software package that is currently in development and further image type support will be added in future times. </w:t>
      </w:r>
      <w:proofErr w:type="spellStart"/>
      <w:r w:rsidRPr="00DE662E">
        <w:t>Portrace</w:t>
      </w:r>
      <w:proofErr w:type="spellEnd"/>
      <w:r w:rsidRPr="00DE662E">
        <w:t xml:space="preserve"> does not </w:t>
      </w:r>
      <w:proofErr w:type="spellStart"/>
      <w:r w:rsidRPr="00DE662E">
        <w:t>preprocess</w:t>
      </w:r>
      <w:proofErr w:type="spellEnd"/>
      <w:r w:rsidRPr="00DE662E">
        <w:t xml:space="preserve"> the image before it is converted to a vector file format and this has to be performed beforehand by a different </w:t>
      </w:r>
      <w:r w:rsidR="00D7161C" w:rsidRPr="00DE662E">
        <w:t>application.</w:t>
      </w:r>
      <w:r w:rsidR="00D7161C">
        <w:t xml:space="preserve"> Though this application is a great software when it comes to doing what it is designed to do. The support for only BITMAP and grayscale line drawing output, really puts it in a bad spot when being considered to be used as a tool in this project.</w:t>
      </w:r>
    </w:p>
    <w:p w14:paraId="3DAA55F3" w14:textId="566D4BBF" w:rsidR="00F2692C" w:rsidRDefault="00F2692C" w:rsidP="00651276"/>
    <w:p w14:paraId="39FFC9AF" w14:textId="24E91C9C" w:rsidR="00F2692C" w:rsidRDefault="00F2692C" w:rsidP="00651276"/>
    <w:p w14:paraId="1DFB64F1" w14:textId="77777777" w:rsidR="00F2692C" w:rsidRDefault="00F2692C" w:rsidP="00651276"/>
    <w:p w14:paraId="09ED54C2" w14:textId="26087369" w:rsidR="00651276" w:rsidRDefault="00D7161C" w:rsidP="00D7161C">
      <w:pPr>
        <w:pStyle w:val="Heading3"/>
      </w:pPr>
      <w:bookmarkStart w:id="68" w:name="_Toc39155601"/>
      <w:r>
        <w:lastRenderedPageBreak/>
        <w:t>Image Tracer</w:t>
      </w:r>
      <w:bookmarkEnd w:id="68"/>
    </w:p>
    <w:p w14:paraId="7E02130A" w14:textId="254A2AFF" w:rsidR="00D7161C" w:rsidRDefault="00D30BBB" w:rsidP="00651276">
      <w:r>
        <w:t xml:space="preserve">Image Tracer is a simple Raster to vector conversion tool. It is an open source software and has an active </w:t>
      </w:r>
      <w:proofErr w:type="spellStart"/>
      <w:r>
        <w:t>github</w:t>
      </w:r>
      <w:proofErr w:type="spellEnd"/>
      <w:r>
        <w:t xml:space="preserve"> that fixes and improves its code base. It allows the ability to modify its code as necessary for use and also provides the ability for its conversion parameters to be adjusted by the user for each conversion to get the best output. It supports the following Input formats.</w:t>
      </w:r>
    </w:p>
    <w:p w14:paraId="6DA816BE" w14:textId="77777777" w:rsidR="00D30BBB" w:rsidRDefault="00D30BBB" w:rsidP="00D30BBB">
      <w:pPr>
        <w:pStyle w:val="ListParagraph"/>
        <w:numPr>
          <w:ilvl w:val="0"/>
          <w:numId w:val="41"/>
        </w:numPr>
        <w:sectPr w:rsidR="00D30BBB" w:rsidSect="00E73269">
          <w:type w:val="continuous"/>
          <w:pgSz w:w="12240" w:h="15840"/>
          <w:pgMar w:top="1440" w:right="1440" w:bottom="1440" w:left="1440" w:header="720" w:footer="720" w:gutter="0"/>
          <w:cols w:space="720"/>
          <w:docGrid w:linePitch="360"/>
        </w:sectPr>
      </w:pPr>
    </w:p>
    <w:p w14:paraId="59787EA5" w14:textId="2960479D" w:rsidR="00D30BBB" w:rsidRDefault="00D30BBB" w:rsidP="00D30BBB">
      <w:pPr>
        <w:pStyle w:val="ListParagraph"/>
        <w:numPr>
          <w:ilvl w:val="0"/>
          <w:numId w:val="41"/>
        </w:numPr>
      </w:pPr>
      <w:r>
        <w:lastRenderedPageBreak/>
        <w:t>PNG</w:t>
      </w:r>
    </w:p>
    <w:p w14:paraId="4FEE57FB" w14:textId="77777777" w:rsidR="00D30BBB" w:rsidRDefault="00D30BBB" w:rsidP="00D30BBB">
      <w:pPr>
        <w:pStyle w:val="ListParagraph"/>
        <w:numPr>
          <w:ilvl w:val="0"/>
          <w:numId w:val="41"/>
        </w:numPr>
      </w:pPr>
      <w:r>
        <w:t>JPEG</w:t>
      </w:r>
    </w:p>
    <w:p w14:paraId="4B57E5BF" w14:textId="77777777" w:rsidR="00D30BBB" w:rsidRDefault="00D30BBB" w:rsidP="00D30BBB">
      <w:pPr>
        <w:pStyle w:val="ListParagraph"/>
        <w:numPr>
          <w:ilvl w:val="0"/>
          <w:numId w:val="41"/>
        </w:numPr>
      </w:pPr>
      <w:r w:rsidRPr="00D30BBB">
        <w:t>TIF</w:t>
      </w:r>
      <w:r>
        <w:t>F</w:t>
      </w:r>
    </w:p>
    <w:p w14:paraId="625ACB29" w14:textId="77777777" w:rsidR="00D30BBB" w:rsidRDefault="00D30BBB" w:rsidP="00D30BBB">
      <w:pPr>
        <w:pStyle w:val="ListParagraph"/>
        <w:numPr>
          <w:ilvl w:val="0"/>
          <w:numId w:val="41"/>
        </w:numPr>
      </w:pPr>
      <w:r>
        <w:lastRenderedPageBreak/>
        <w:t>SVG</w:t>
      </w:r>
    </w:p>
    <w:p w14:paraId="284E5A43" w14:textId="3A384366" w:rsidR="00D30BBB" w:rsidRDefault="00D30BBB" w:rsidP="00D30BBB">
      <w:pPr>
        <w:pStyle w:val="ListParagraph"/>
        <w:numPr>
          <w:ilvl w:val="0"/>
          <w:numId w:val="41"/>
        </w:numPr>
      </w:pPr>
      <w:r>
        <w:t>BMP</w:t>
      </w:r>
    </w:p>
    <w:p w14:paraId="39D2BA95" w14:textId="77777777" w:rsidR="00D30BBB" w:rsidRDefault="00D30BBB" w:rsidP="00D30BBB">
      <w:pPr>
        <w:sectPr w:rsidR="00D30BBB" w:rsidSect="00E73269">
          <w:type w:val="continuous"/>
          <w:pgSz w:w="12240" w:h="15840"/>
          <w:pgMar w:top="1440" w:right="1440" w:bottom="1440" w:left="1440" w:header="720" w:footer="720" w:gutter="0"/>
          <w:cols w:num="2" w:space="720"/>
          <w:docGrid w:linePitch="360"/>
        </w:sectPr>
      </w:pPr>
    </w:p>
    <w:p w14:paraId="30791541" w14:textId="0BE8CB41" w:rsidR="007B46A8" w:rsidRDefault="00D30BBB" w:rsidP="00D30BBB">
      <w:r>
        <w:lastRenderedPageBreak/>
        <w:t xml:space="preserve">This application can be built and deployed as a Java application and can be executed using wrappers with other programming languages and also through the command line. As its output image quality is also of a high quality and as it also supports many features required on this project. Image Tracer is identified most suitable to be used for Raster to Vector </w:t>
      </w:r>
      <w:proofErr w:type="spellStart"/>
      <w:r>
        <w:t>Convesion</w:t>
      </w:r>
      <w:proofErr w:type="spellEnd"/>
      <w:r>
        <w:t xml:space="preserve"> in this project.</w:t>
      </w:r>
    </w:p>
    <w:p w14:paraId="7CCA3029" w14:textId="77777777" w:rsidR="007B46A8" w:rsidRDefault="007B46A8" w:rsidP="00D30BBB"/>
    <w:p w14:paraId="1A26FDC7" w14:textId="77777777" w:rsidR="007B46A8" w:rsidRPr="00DE662E" w:rsidRDefault="007B46A8" w:rsidP="007B46A8">
      <w:pPr>
        <w:pStyle w:val="Heading2"/>
        <w:spacing w:after="160"/>
      </w:pPr>
      <w:bookmarkStart w:id="69" w:name="_Toc24645176"/>
      <w:bookmarkStart w:id="70" w:name="_Toc32220861"/>
      <w:bookmarkStart w:id="71" w:name="_Toc39155602"/>
      <w:r w:rsidRPr="00DE662E">
        <w:t>Algorithmic Analysis</w:t>
      </w:r>
      <w:bookmarkEnd w:id="69"/>
      <w:bookmarkEnd w:id="70"/>
      <w:bookmarkEnd w:id="71"/>
    </w:p>
    <w:p w14:paraId="64E26F5E" w14:textId="77777777" w:rsidR="007B46A8" w:rsidRPr="00DE662E" w:rsidRDefault="007B46A8" w:rsidP="007B46A8">
      <w:pPr>
        <w:pStyle w:val="Heading3"/>
        <w:spacing w:after="160"/>
      </w:pPr>
      <w:bookmarkStart w:id="72" w:name="_Toc24645177"/>
      <w:bookmarkStart w:id="73" w:name="_Toc32220862"/>
      <w:bookmarkStart w:id="74" w:name="_Toc39155603"/>
      <w:r w:rsidRPr="00DE662E">
        <w:t>General Raster to Vector Conversion Algorithms</w:t>
      </w:r>
      <w:bookmarkEnd w:id="72"/>
      <w:bookmarkEnd w:id="73"/>
      <w:bookmarkEnd w:id="74"/>
    </w:p>
    <w:p w14:paraId="5DD74C34" w14:textId="77777777" w:rsidR="007B46A8" w:rsidRPr="00DE662E" w:rsidRDefault="007B46A8" w:rsidP="007B46A8">
      <w:r w:rsidRPr="00DE662E">
        <w:t>The task of converting a raster based data structure in to line data or into vector based data structures can be divided into three basic operations. These are as follows</w:t>
      </w:r>
    </w:p>
    <w:p w14:paraId="279345AD" w14:textId="77777777" w:rsidR="007B46A8" w:rsidRPr="00DE662E" w:rsidRDefault="007B46A8" w:rsidP="007B46A8">
      <w:pPr>
        <w:pStyle w:val="ListParagraph"/>
        <w:numPr>
          <w:ilvl w:val="0"/>
          <w:numId w:val="12"/>
        </w:numPr>
      </w:pPr>
      <w:r w:rsidRPr="00DE662E">
        <w:t>Skeletonization/Line Thinning</w:t>
      </w:r>
    </w:p>
    <w:p w14:paraId="57E4CF12" w14:textId="77777777" w:rsidR="007B46A8" w:rsidRPr="00DE662E" w:rsidRDefault="007B46A8" w:rsidP="007B46A8">
      <w:pPr>
        <w:pStyle w:val="ListParagraph"/>
        <w:numPr>
          <w:ilvl w:val="1"/>
          <w:numId w:val="12"/>
        </w:numPr>
      </w:pPr>
      <w:r w:rsidRPr="00DE662E">
        <w:t>This is process of reducing or thinning the thickness of the lines found in the image to a unit thickness relative to the given resolution</w:t>
      </w:r>
    </w:p>
    <w:p w14:paraId="7FE8BB7A" w14:textId="77777777" w:rsidR="007B46A8" w:rsidRPr="00DE662E" w:rsidRDefault="007B46A8" w:rsidP="007B46A8">
      <w:pPr>
        <w:pStyle w:val="ListParagraph"/>
        <w:numPr>
          <w:ilvl w:val="0"/>
          <w:numId w:val="12"/>
        </w:numPr>
      </w:pPr>
      <w:r w:rsidRPr="00DE662E">
        <w:t>Line Extraction/Vectorization</w:t>
      </w:r>
    </w:p>
    <w:p w14:paraId="1E6D44A3" w14:textId="77777777" w:rsidR="007B46A8" w:rsidRPr="00DE662E" w:rsidRDefault="007B46A8" w:rsidP="007B46A8">
      <w:pPr>
        <w:pStyle w:val="ListParagraph"/>
        <w:numPr>
          <w:ilvl w:val="1"/>
          <w:numId w:val="12"/>
        </w:numPr>
      </w:pPr>
      <w:r w:rsidRPr="00DE662E">
        <w:t xml:space="preserve">The process of identifying a series of data entities or coordinates that are used </w:t>
      </w:r>
      <w:proofErr w:type="spellStart"/>
      <w:r w:rsidRPr="00DE662E">
        <w:t>o</w:t>
      </w:r>
      <w:proofErr w:type="spellEnd"/>
      <w:r w:rsidRPr="00DE662E">
        <w:t xml:space="preserve"> form a single line segment in the input document</w:t>
      </w:r>
    </w:p>
    <w:p w14:paraId="60EEEADE" w14:textId="77777777" w:rsidR="007B46A8" w:rsidRPr="00DE662E" w:rsidRDefault="007B46A8" w:rsidP="007B46A8">
      <w:pPr>
        <w:pStyle w:val="ListParagraph"/>
        <w:numPr>
          <w:ilvl w:val="0"/>
          <w:numId w:val="12"/>
        </w:numPr>
      </w:pPr>
      <w:r w:rsidRPr="00DE662E">
        <w:t>Topology Reconstruction</w:t>
      </w:r>
    </w:p>
    <w:p w14:paraId="48B535B1" w14:textId="77777777" w:rsidR="007B46A8" w:rsidRPr="00DE662E" w:rsidRDefault="007B46A8" w:rsidP="007B46A8">
      <w:pPr>
        <w:pStyle w:val="ListParagraph"/>
        <w:numPr>
          <w:ilvl w:val="1"/>
          <w:numId w:val="12"/>
        </w:numPr>
      </w:pPr>
      <w:r w:rsidRPr="00DE662E">
        <w:t>The process of determining the adjacency relationship among the lines identified during line extraction.</w:t>
      </w:r>
    </w:p>
    <w:p w14:paraId="6AD9A87B" w14:textId="77777777" w:rsidR="007B46A8" w:rsidRPr="00DE662E" w:rsidRDefault="007B46A8" w:rsidP="007B46A8">
      <w:r w:rsidRPr="00DE662E">
        <w:lastRenderedPageBreak/>
        <w:t>The individual line segments are joined into whole lines if desired and can also be combined as polygons for continuous representation. Two other additional post processing tasks that can applied onto the basic raster to vector conversion process can be stated as follows.</w:t>
      </w:r>
    </w:p>
    <w:p w14:paraId="3B216714" w14:textId="77777777" w:rsidR="007B46A8" w:rsidRDefault="007B46A8" w:rsidP="007B46A8">
      <w:pPr>
        <w:pStyle w:val="ListParagraph"/>
        <w:numPr>
          <w:ilvl w:val="0"/>
          <w:numId w:val="13"/>
        </w:numPr>
        <w:sectPr w:rsidR="007B46A8" w:rsidSect="00E73269">
          <w:type w:val="continuous"/>
          <w:pgSz w:w="12240" w:h="15840"/>
          <w:pgMar w:top="1440" w:right="1440" w:bottom="1440" w:left="1440" w:header="720" w:footer="720" w:gutter="0"/>
          <w:cols w:space="720"/>
          <w:docGrid w:linePitch="360"/>
        </w:sectPr>
      </w:pPr>
    </w:p>
    <w:p w14:paraId="0B7C2F6E" w14:textId="77777777" w:rsidR="007B46A8" w:rsidRPr="00DE662E" w:rsidRDefault="007B46A8" w:rsidP="007B46A8">
      <w:pPr>
        <w:pStyle w:val="ListParagraph"/>
        <w:numPr>
          <w:ilvl w:val="0"/>
          <w:numId w:val="13"/>
        </w:numPr>
      </w:pPr>
      <w:r w:rsidRPr="00DE662E">
        <w:lastRenderedPageBreak/>
        <w:t xml:space="preserve">Line smoothening </w:t>
      </w:r>
    </w:p>
    <w:p w14:paraId="4AF56BF1" w14:textId="7F91B4B2" w:rsidR="007B46A8" w:rsidRDefault="007B46A8" w:rsidP="00B12101">
      <w:pPr>
        <w:pStyle w:val="ListParagraph"/>
        <w:numPr>
          <w:ilvl w:val="0"/>
          <w:numId w:val="13"/>
        </w:numPr>
        <w:spacing w:line="259" w:lineRule="auto"/>
      </w:pPr>
      <w:r w:rsidRPr="00DE662E">
        <w:t>Gap Removal</w:t>
      </w:r>
    </w:p>
    <w:p w14:paraId="13CE1FC8" w14:textId="77777777" w:rsidR="007B46A8" w:rsidRDefault="007B46A8" w:rsidP="007B46A8">
      <w:pPr>
        <w:spacing w:line="259" w:lineRule="auto"/>
      </w:pPr>
    </w:p>
    <w:p w14:paraId="1BE44FEF" w14:textId="77777777" w:rsidR="007B46A8" w:rsidRDefault="007B46A8" w:rsidP="007B46A8">
      <w:pPr>
        <w:pStyle w:val="Heading2"/>
      </w:pPr>
      <w:bookmarkStart w:id="75" w:name="_Toc39155604"/>
      <w:r>
        <w:t>Image Tracer Raster to Vector Process Overview</w:t>
      </w:r>
      <w:bookmarkEnd w:id="75"/>
    </w:p>
    <w:p w14:paraId="20DB3342" w14:textId="77777777" w:rsidR="007B46A8" w:rsidRDefault="007B46A8" w:rsidP="007B46A8">
      <w:r>
        <w:t xml:space="preserve">Initially colour quantization for the image is carried out. This colour quantization is done using the indexed </w:t>
      </w:r>
      <w:proofErr w:type="spellStart"/>
      <w:r>
        <w:t>color</w:t>
      </w:r>
      <w:proofErr w:type="spellEnd"/>
      <w:r>
        <w:t xml:space="preserve"> method. This method is a commonly used </w:t>
      </w:r>
      <w:proofErr w:type="spellStart"/>
      <w:r>
        <w:t>color</w:t>
      </w:r>
      <w:proofErr w:type="spellEnd"/>
      <w:r>
        <w:t xml:space="preserve"> quantization technique to manage </w:t>
      </w:r>
      <w:proofErr w:type="spellStart"/>
      <w:r>
        <w:t>colors</w:t>
      </w:r>
      <w:proofErr w:type="spellEnd"/>
      <w:r>
        <w:t xml:space="preserve"> in a digital image to reduce its size. This helps in further computational tasks and reduces the number of colours therefore making </w:t>
      </w:r>
      <w:proofErr w:type="spellStart"/>
      <w:r>
        <w:t>polygonization</w:t>
      </w:r>
      <w:proofErr w:type="spellEnd"/>
      <w:r>
        <w:t xml:space="preserve"> of continuous colours easy moving forward. After colour quantization is complete layer separation and edge detection of the image is carried out. The layering function creates an array for every colour and calculates edge nodes based on the data obtained. These are at the </w:t>
      </w:r>
      <w:proofErr w:type="spellStart"/>
      <w:r>
        <w:t>center</w:t>
      </w:r>
      <w:proofErr w:type="spellEnd"/>
      <w:r>
        <w:t xml:space="preserve"> of every 4 dots as shown in the illustration below.</w:t>
      </w:r>
    </w:p>
    <w:p w14:paraId="144A1DA2" w14:textId="71EAF279" w:rsidR="007B46A8" w:rsidRDefault="007B46A8" w:rsidP="007B46A8">
      <w:pPr>
        <w:jc w:val="center"/>
      </w:pPr>
      <w:r>
        <w:rPr>
          <w:noProof/>
          <w:lang w:eastAsia="en-GB"/>
        </w:rPr>
        <w:drawing>
          <wp:inline distT="0" distB="0" distL="0" distR="0" wp14:anchorId="22B45616" wp14:editId="7B574A34">
            <wp:extent cx="1876425" cy="1657350"/>
            <wp:effectExtent l="0" t="0" r="0" b="0"/>
            <wp:docPr id="11" name="Picture 11" descr="alt layer 1: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lt layer 1: yellow"/>
                    <pic:cNvPicPr>
                      <a:picLocks noChangeAspect="1" noChangeArrowheads="1"/>
                    </pic:cNvPicPr>
                  </pic:nvPicPr>
                  <pic:blipFill rotWithShape="1">
                    <a:blip r:embed="rId15">
                      <a:extLst>
                        <a:ext uri="{28A0092B-C50C-407E-A947-70E740481C1C}">
                          <a14:useLocalDpi xmlns:a14="http://schemas.microsoft.com/office/drawing/2010/main" val="0"/>
                        </a:ext>
                      </a:extLst>
                    </a:blip>
                    <a:srcRect l="1" r="-13219"/>
                    <a:stretch/>
                  </pic:blipFill>
                  <pic:spPr bwMode="auto">
                    <a:xfrm>
                      <a:off x="0" y="0"/>
                      <a:ext cx="1876425" cy="165735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5EC6A047" wp14:editId="04FFB982">
            <wp:extent cx="3305175" cy="1652588"/>
            <wp:effectExtent l="0" t="0" r="0" b="5080"/>
            <wp:docPr id="15" name="Picture 15" descr="alt edge node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lt edge node exampl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9878" cy="1664939"/>
                    </a:xfrm>
                    <a:prstGeom prst="rect">
                      <a:avLst/>
                    </a:prstGeom>
                    <a:noFill/>
                    <a:ln>
                      <a:noFill/>
                    </a:ln>
                  </pic:spPr>
                </pic:pic>
              </a:graphicData>
            </a:graphic>
          </wp:inline>
        </w:drawing>
      </w:r>
    </w:p>
    <w:p w14:paraId="5D64FD9F" w14:textId="77777777" w:rsidR="007B46A8" w:rsidRDefault="007B46A8" w:rsidP="007B46A8">
      <w:pPr>
        <w:jc w:val="center"/>
      </w:pPr>
    </w:p>
    <w:p w14:paraId="11F2C82A" w14:textId="4D3EAC7B" w:rsidR="000D18BD" w:rsidRDefault="007B46A8" w:rsidP="007B46A8">
      <w:pPr>
        <w:rPr>
          <w:lang w:bidi="si-LK"/>
        </w:rPr>
      </w:pPr>
      <w:r>
        <w:rPr>
          <w:lang w:bidi="si-LK"/>
        </w:rPr>
        <w:t>After this step, a path scan is function finds and chains the edge nodes of the image. Once complete, the internode function interpolates the coordinates of every edge node path and finally</w:t>
      </w:r>
      <w:r w:rsidR="000D18BD">
        <w:rPr>
          <w:lang w:bidi="si-LK"/>
        </w:rPr>
        <w:t xml:space="preserve"> </w:t>
      </w:r>
      <w:r>
        <w:rPr>
          <w:lang w:bidi="si-LK"/>
        </w:rPr>
        <w:t xml:space="preserve">the interpolated paths are traced to obtain the basic paths of the image. </w:t>
      </w:r>
    </w:p>
    <w:p w14:paraId="4FB6EFB8" w14:textId="77777777" w:rsidR="000D18BD" w:rsidRDefault="000D18BD" w:rsidP="007B46A8">
      <w:pPr>
        <w:rPr>
          <w:lang w:bidi="si-LK"/>
        </w:rPr>
      </w:pPr>
    </w:p>
    <w:p w14:paraId="3BA10433" w14:textId="51F72928" w:rsidR="000D18BD" w:rsidRDefault="000D18BD" w:rsidP="000D18BD">
      <w:pPr>
        <w:jc w:val="center"/>
        <w:rPr>
          <w:lang w:bidi="si-LK"/>
        </w:rPr>
      </w:pPr>
      <w:r>
        <w:rPr>
          <w:noProof/>
          <w:lang w:eastAsia="en-GB"/>
        </w:rPr>
        <w:lastRenderedPageBreak/>
        <w:drawing>
          <wp:inline distT="0" distB="0" distL="0" distR="0" wp14:anchorId="0B560545" wp14:editId="129A62AC">
            <wp:extent cx="1828800" cy="1828800"/>
            <wp:effectExtent l="0" t="0" r="0" b="0"/>
            <wp:docPr id="17" name="Picture 17" descr="alt interpol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lt interpolat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2736CDA1" w14:textId="77777777" w:rsidR="000D18BD" w:rsidRDefault="000D18BD" w:rsidP="007B46A8">
      <w:pPr>
        <w:rPr>
          <w:lang w:bidi="si-LK"/>
        </w:rPr>
      </w:pPr>
    </w:p>
    <w:p w14:paraId="2E219662" w14:textId="46BC7515" w:rsidR="000D18BD" w:rsidRDefault="007B46A8" w:rsidP="007B46A8">
      <w:pPr>
        <w:rPr>
          <w:lang w:bidi="si-LK"/>
        </w:rPr>
      </w:pPr>
      <w:r>
        <w:rPr>
          <w:lang w:bidi="si-LK"/>
        </w:rPr>
        <w:t xml:space="preserve">A function is then carried out to draw a connection between two lines to </w:t>
      </w:r>
      <w:r w:rsidRPr="007B46A8">
        <w:rPr>
          <w:lang w:bidi="si-LK"/>
        </w:rPr>
        <w:t>fit a straight line on the start</w:t>
      </w:r>
      <w:r>
        <w:rPr>
          <w:lang w:bidi="si-LK"/>
        </w:rPr>
        <w:t xml:space="preserve"> </w:t>
      </w:r>
      <w:r w:rsidRPr="007B46A8">
        <w:rPr>
          <w:lang w:bidi="si-LK"/>
        </w:rPr>
        <w:t>- and endpoint of the sequence</w:t>
      </w:r>
      <w:r>
        <w:rPr>
          <w:lang w:bidi="si-LK"/>
        </w:rPr>
        <w:t xml:space="preserve">. </w:t>
      </w:r>
      <w:r w:rsidRPr="007B46A8">
        <w:rPr>
          <w:lang w:bidi="si-LK"/>
        </w:rPr>
        <w:t xml:space="preserve">If the distance error between the calculated points and actual sequence points </w:t>
      </w:r>
      <w:r>
        <w:rPr>
          <w:lang w:bidi="si-LK"/>
        </w:rPr>
        <w:t xml:space="preserve">is </w:t>
      </w:r>
      <w:r w:rsidRPr="007B46A8">
        <w:rPr>
          <w:lang w:bidi="si-LK"/>
        </w:rPr>
        <w:t>greater than the threshold, the point with</w:t>
      </w:r>
      <w:r>
        <w:rPr>
          <w:lang w:bidi="si-LK"/>
        </w:rPr>
        <w:t xml:space="preserve"> the greatest error is selected. </w:t>
      </w:r>
    </w:p>
    <w:p w14:paraId="7A5F7B3B" w14:textId="2619CC39" w:rsidR="007B46A8" w:rsidRDefault="007B46A8" w:rsidP="007B46A8">
      <w:pPr>
        <w:rPr>
          <w:lang w:bidi="si-LK"/>
        </w:rPr>
      </w:pPr>
      <w:r>
        <w:rPr>
          <w:lang w:bidi="si-LK"/>
        </w:rPr>
        <w:t>Then a quadratic spline through the error point determined in the previous step</w:t>
      </w:r>
      <w:r w:rsidR="000D18BD">
        <w:rPr>
          <w:lang w:bidi="si-LK"/>
        </w:rPr>
        <w:t xml:space="preserve"> is drawn and fitted appropriately</w:t>
      </w:r>
      <w:r>
        <w:rPr>
          <w:lang w:bidi="si-LK"/>
        </w:rPr>
        <w:t>.</w:t>
      </w:r>
    </w:p>
    <w:p w14:paraId="3C078D28" w14:textId="76C0D5C9" w:rsidR="007B46A8" w:rsidRDefault="007B46A8" w:rsidP="007B46A8">
      <w:pPr>
        <w:jc w:val="center"/>
        <w:rPr>
          <w:lang w:bidi="si-LK"/>
        </w:rPr>
      </w:pPr>
      <w:r>
        <w:rPr>
          <w:noProof/>
          <w:lang w:eastAsia="en-GB"/>
        </w:rPr>
        <w:drawing>
          <wp:inline distT="0" distB="0" distL="0" distR="0" wp14:anchorId="617C716A" wp14:editId="4BB02128">
            <wp:extent cx="1933575" cy="1933575"/>
            <wp:effectExtent l="0" t="0" r="9525" b="9525"/>
            <wp:docPr id="16" name="Picture 16" descr="alt fitting a quadratic s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lt fitting a quadratic splin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33575" cy="1933575"/>
                    </a:xfrm>
                    <a:prstGeom prst="rect">
                      <a:avLst/>
                    </a:prstGeom>
                    <a:noFill/>
                    <a:ln>
                      <a:noFill/>
                    </a:ln>
                  </pic:spPr>
                </pic:pic>
              </a:graphicData>
            </a:graphic>
          </wp:inline>
        </w:drawing>
      </w:r>
    </w:p>
    <w:p w14:paraId="5ED676A1" w14:textId="77777777" w:rsidR="007B46A8" w:rsidRDefault="007B46A8" w:rsidP="007B46A8">
      <w:pPr>
        <w:jc w:val="center"/>
        <w:rPr>
          <w:lang w:bidi="si-LK"/>
        </w:rPr>
      </w:pPr>
    </w:p>
    <w:p w14:paraId="08BF01CA" w14:textId="5123044C" w:rsidR="007B46A8" w:rsidRDefault="007B46A8" w:rsidP="007B46A8">
      <w:pPr>
        <w:rPr>
          <w:lang w:bidi="si-LK"/>
        </w:rPr>
      </w:pPr>
      <w:r>
        <w:rPr>
          <w:lang w:bidi="si-LK"/>
        </w:rPr>
        <w:t>Finally, the coordinated are rendered into SVG paths.</w:t>
      </w:r>
    </w:p>
    <w:p w14:paraId="4768B652" w14:textId="2D9976EB" w:rsidR="000D18BD" w:rsidRDefault="000D18BD" w:rsidP="000D18BD">
      <w:pPr>
        <w:jc w:val="center"/>
        <w:rPr>
          <w:lang w:bidi="si-LK"/>
        </w:rPr>
      </w:pPr>
      <w:r>
        <w:rPr>
          <w:noProof/>
          <w:lang w:eastAsia="en-GB"/>
        </w:rPr>
        <w:drawing>
          <wp:inline distT="0" distB="0" distL="0" distR="0" wp14:anchorId="389DBB0B" wp14:editId="346353E9">
            <wp:extent cx="1019175" cy="1019175"/>
            <wp:effectExtent l="0" t="0" r="9525" b="9525"/>
            <wp:docPr id="19" name="Picture 19" descr="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15.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19175" cy="1019175"/>
                    </a:xfrm>
                    <a:prstGeom prst="rect">
                      <a:avLst/>
                    </a:prstGeom>
                    <a:noFill/>
                    <a:ln>
                      <a:noFill/>
                    </a:ln>
                  </pic:spPr>
                </pic:pic>
              </a:graphicData>
            </a:graphic>
          </wp:inline>
        </w:drawing>
      </w:r>
    </w:p>
    <w:p w14:paraId="471B8D86" w14:textId="77777777" w:rsidR="000D18BD" w:rsidRDefault="000D18BD">
      <w:pPr>
        <w:spacing w:line="259" w:lineRule="auto"/>
        <w:rPr>
          <w:rFonts w:eastAsia="Times New Roman"/>
          <w:b/>
          <w:color w:val="0E101A"/>
          <w:sz w:val="28"/>
          <w:lang w:bidi="si-LK"/>
        </w:rPr>
      </w:pPr>
      <w:bookmarkStart w:id="76" w:name="_Toc24645175"/>
      <w:bookmarkStart w:id="77" w:name="_Toc32220860"/>
      <w:r>
        <w:br w:type="page"/>
      </w:r>
    </w:p>
    <w:p w14:paraId="70D949A6" w14:textId="46E48051" w:rsidR="00651276" w:rsidRPr="00DE662E" w:rsidRDefault="00651276" w:rsidP="00651276">
      <w:pPr>
        <w:pStyle w:val="Heading2"/>
        <w:spacing w:after="160"/>
      </w:pPr>
      <w:bookmarkStart w:id="78" w:name="_Toc39155605"/>
      <w:r w:rsidRPr="00DE662E">
        <w:lastRenderedPageBreak/>
        <w:t>Justification of the Selected Approach</w:t>
      </w:r>
      <w:bookmarkEnd w:id="76"/>
      <w:bookmarkEnd w:id="77"/>
      <w:bookmarkEnd w:id="78"/>
      <w:r w:rsidRPr="00DE662E">
        <w:t xml:space="preserve"> </w:t>
      </w:r>
    </w:p>
    <w:p w14:paraId="47AF50FC" w14:textId="57B14136" w:rsidR="007D2391" w:rsidRDefault="00651276" w:rsidP="00651276">
      <w:r w:rsidRPr="00DE662E">
        <w:t xml:space="preserve">As the literature review has been conducted, the various similar solutions available on a commercial level and on a research level are identified not address identifying the qualities of the raster image before conducting the process of conversion of the image from raster to vector. Hence this project will be further looking into the usage of image processing to identify various image processing techniques for the </w:t>
      </w:r>
      <w:r w:rsidR="001D41D7" w:rsidRPr="00DE662E">
        <w:t>pre-processing</w:t>
      </w:r>
      <w:r w:rsidRPr="00DE662E">
        <w:t xml:space="preserve"> of the image before converting it from raster to vector and also identifying the most suitable parameters for the algorithm to be executed on for an accurate conversion.</w:t>
      </w:r>
    </w:p>
    <w:p w14:paraId="03D89315" w14:textId="37A1B2CC" w:rsidR="007B46A8" w:rsidRDefault="007B46A8" w:rsidP="00651276"/>
    <w:p w14:paraId="51550730" w14:textId="5A70A004" w:rsidR="007B46A8" w:rsidRDefault="007D2391" w:rsidP="007D2391">
      <w:pPr>
        <w:pStyle w:val="Heading2"/>
      </w:pPr>
      <w:bookmarkStart w:id="79" w:name="_Toc39155606"/>
      <w:r>
        <w:t>Research Contribution/Research Gap</w:t>
      </w:r>
      <w:bookmarkEnd w:id="79"/>
    </w:p>
    <w:p w14:paraId="36A4D299" w14:textId="77777777" w:rsidR="007D2391" w:rsidRDefault="007D2391" w:rsidP="007D2391">
      <w:pPr>
        <w:rPr>
          <w:lang w:bidi="si-LK"/>
        </w:rPr>
      </w:pPr>
      <w:r>
        <w:rPr>
          <w:lang w:bidi="si-LK"/>
        </w:rPr>
        <w:t xml:space="preserve">Raster to Vector Image conversion systems found in the market and that are developed on a research-level mostly operate on fixed parameters on their conversion process and algorithms. And when application does have these parameters for access of the user to change to streamline an image output to be of a better quality and more suitable to the type of image which is to be converted. The user may not have enough knowledge on the factors that each of these parameters and their values might do the result output image obtained after conversion. Due to this, there arises a need for an application to </w:t>
      </w:r>
      <w:proofErr w:type="spellStart"/>
      <w:r>
        <w:rPr>
          <w:lang w:bidi="si-LK"/>
        </w:rPr>
        <w:t>analyze</w:t>
      </w:r>
      <w:proofErr w:type="spellEnd"/>
      <w:r>
        <w:rPr>
          <w:lang w:bidi="si-LK"/>
        </w:rPr>
        <w:t xml:space="preserve"> the image, classify it and identify the best parameters required for a better quality and accuracy to be obtained in the resulting vector image that is produced from the conversion process.</w:t>
      </w:r>
    </w:p>
    <w:p w14:paraId="6AA5E14B" w14:textId="2BC2B52E" w:rsidR="007B46A8" w:rsidRDefault="007D2391" w:rsidP="007D2391">
      <w:pPr>
        <w:rPr>
          <w:lang w:bidi="si-LK"/>
        </w:rPr>
      </w:pPr>
      <w:r>
        <w:rPr>
          <w:lang w:bidi="si-LK"/>
        </w:rPr>
        <w:t>Images are also sent through a pre-processing stage which the user can customize as they see fit for image quality and other options such as de-noising and colours to be used in the resulting image through quantization.</w:t>
      </w:r>
    </w:p>
    <w:p w14:paraId="79DD1106" w14:textId="06084EA5" w:rsidR="007B46A8" w:rsidRDefault="007D2391" w:rsidP="000D18BD">
      <w:pPr>
        <w:rPr>
          <w:lang w:bidi="si-LK"/>
        </w:rPr>
      </w:pPr>
      <w:r>
        <w:rPr>
          <w:lang w:bidi="si-LK"/>
        </w:rPr>
        <w:t xml:space="preserve">The contribution of this research includes </w:t>
      </w:r>
      <w:proofErr w:type="spellStart"/>
      <w:r>
        <w:rPr>
          <w:lang w:bidi="si-LK"/>
        </w:rPr>
        <w:t>analyzing</w:t>
      </w:r>
      <w:proofErr w:type="spellEnd"/>
      <w:r>
        <w:rPr>
          <w:lang w:bidi="si-LK"/>
        </w:rPr>
        <w:t xml:space="preserve"> an image and identifying the best fit conversion</w:t>
      </w:r>
      <w:r w:rsidR="000D18BD">
        <w:rPr>
          <w:lang w:bidi="si-LK"/>
        </w:rPr>
        <w:t xml:space="preserve"> parameters dynamically to obtain a higher structural accuracy between the input and output images. This research will also contribute to GIS researches in converting raster images of common types of classifications of GI data that can be found in use among GI researchers accurately to a vector format to aid in their research and studies. This research will also </w:t>
      </w:r>
    </w:p>
    <w:p w14:paraId="07BDC286" w14:textId="77777777" w:rsidR="000D18BD" w:rsidRDefault="000D18BD" w:rsidP="000D18BD"/>
    <w:p w14:paraId="6AAC806D" w14:textId="77777777" w:rsidR="00D30BBB" w:rsidRDefault="00D30BBB" w:rsidP="00D30BBB">
      <w:pPr>
        <w:sectPr w:rsidR="00D30BBB" w:rsidSect="00E73269">
          <w:type w:val="continuous"/>
          <w:pgSz w:w="12240" w:h="15840"/>
          <w:pgMar w:top="1440" w:right="1440" w:bottom="1440" w:left="1440" w:header="720" w:footer="720" w:gutter="0"/>
          <w:cols w:space="720"/>
          <w:docGrid w:linePitch="360"/>
        </w:sectPr>
      </w:pPr>
    </w:p>
    <w:p w14:paraId="034B319E" w14:textId="77777777" w:rsidR="00651276" w:rsidRPr="00DE662E" w:rsidRDefault="00651276" w:rsidP="00651276">
      <w:pPr>
        <w:pStyle w:val="Heading2"/>
        <w:spacing w:after="160"/>
      </w:pPr>
      <w:bookmarkStart w:id="80" w:name="_Toc24645179"/>
      <w:bookmarkStart w:id="81" w:name="_Toc32220864"/>
      <w:bookmarkStart w:id="82" w:name="_Toc39155607"/>
      <w:r w:rsidRPr="00DE662E">
        <w:lastRenderedPageBreak/>
        <w:t>Chapter Summary</w:t>
      </w:r>
      <w:bookmarkEnd w:id="80"/>
      <w:bookmarkEnd w:id="81"/>
      <w:bookmarkEnd w:id="82"/>
      <w:r w:rsidRPr="00DE662E">
        <w:t xml:space="preserve"> </w:t>
      </w:r>
    </w:p>
    <w:p w14:paraId="76BB2C39" w14:textId="77777777" w:rsidR="00651276" w:rsidRPr="00DE662E" w:rsidRDefault="00651276" w:rsidP="00651276">
      <w:r w:rsidRPr="00DE662E">
        <w:t>As outlined in this chapter, an image processing solution to identifying the best conversion method and parameter identification when raster to vector conversion is considered is discussed.</w:t>
      </w:r>
    </w:p>
    <w:p w14:paraId="059C7EE6" w14:textId="77777777" w:rsidR="00651276" w:rsidRPr="00DE662E" w:rsidRDefault="00651276" w:rsidP="00651276">
      <w:r w:rsidRPr="00DE662E">
        <w:t xml:space="preserve">This is to combat the fact of there not being a standard when identifying the best method of conversion from raster to vector. A number of raster to vector conversion tools have been reviewed and researched on for this purpose. And a conclusion was reached upon after carefully </w:t>
      </w:r>
      <w:proofErr w:type="spellStart"/>
      <w:r w:rsidRPr="00DE662E">
        <w:t>analyzing</w:t>
      </w:r>
      <w:proofErr w:type="spellEnd"/>
      <w:r w:rsidRPr="00DE662E">
        <w:t xml:space="preserve"> their functionality and algorithmic features.</w:t>
      </w:r>
    </w:p>
    <w:p w14:paraId="5FBCEF3B" w14:textId="77777777" w:rsidR="00651276" w:rsidRDefault="00651276">
      <w:pPr>
        <w:spacing w:line="259" w:lineRule="auto"/>
      </w:pPr>
      <w:r>
        <w:br w:type="page"/>
      </w:r>
    </w:p>
    <w:p w14:paraId="6E3294AE" w14:textId="77777777" w:rsidR="00651276" w:rsidRDefault="00651276" w:rsidP="00651276">
      <w:pPr>
        <w:pStyle w:val="Heading1"/>
      </w:pPr>
      <w:bookmarkStart w:id="83" w:name="_Toc39155608"/>
      <w:r>
        <w:lastRenderedPageBreak/>
        <w:t>Chapter 3: Methodology</w:t>
      </w:r>
      <w:bookmarkEnd w:id="83"/>
    </w:p>
    <w:p w14:paraId="257EC6C8" w14:textId="77777777" w:rsidR="00651276" w:rsidRDefault="00651276" w:rsidP="00651276">
      <w:pPr>
        <w:pStyle w:val="Heading2"/>
      </w:pPr>
      <w:bookmarkStart w:id="84" w:name="_Toc39155609"/>
      <w:r>
        <w:t>Chapter Overview</w:t>
      </w:r>
      <w:bookmarkEnd w:id="84"/>
    </w:p>
    <w:p w14:paraId="147DFD3F" w14:textId="39C10898" w:rsidR="00651276" w:rsidRDefault="00D95E1D" w:rsidP="00651276">
      <w:r>
        <w:t xml:space="preserve">In this chapter </w:t>
      </w:r>
      <w:r w:rsidR="003D75A8">
        <w:t xml:space="preserve">the </w:t>
      </w:r>
      <w:r>
        <w:t>methodology behind the research approach which has been selected for this research</w:t>
      </w:r>
      <w:r w:rsidR="003D75A8">
        <w:t xml:space="preserve"> will be discussed</w:t>
      </w:r>
      <w:r>
        <w:t>. The research paradigm and the research methodology selected will be elaborated and justified. The design methodology and the development methodology of the project will al</w:t>
      </w:r>
      <w:r w:rsidR="003D75A8">
        <w:t>so be discussed.</w:t>
      </w:r>
    </w:p>
    <w:p w14:paraId="52B17CEC" w14:textId="77777777" w:rsidR="00D95E1D" w:rsidRPr="005D1838" w:rsidRDefault="00D95E1D" w:rsidP="00651276"/>
    <w:p w14:paraId="40691D8C" w14:textId="77777777" w:rsidR="00651276" w:rsidRDefault="00651276" w:rsidP="00651276">
      <w:pPr>
        <w:pStyle w:val="Heading2"/>
      </w:pPr>
      <w:bookmarkStart w:id="85" w:name="_Toc39155610"/>
      <w:r>
        <w:t>Research Methodology</w:t>
      </w:r>
      <w:bookmarkEnd w:id="85"/>
    </w:p>
    <w:p w14:paraId="1B9F5E86" w14:textId="77777777" w:rsidR="00651276" w:rsidRDefault="00651276" w:rsidP="00651276">
      <w:pPr>
        <w:rPr>
          <w:rStyle w:val="Emphasis"/>
        </w:rPr>
      </w:pPr>
      <w:r>
        <w:t>This research is based on the conversion of the process of Raster to Vector in classified GIS imagery with the use of best-fit conversion parameters. The theory of the research is based on a hypothesis that has been established as follows. </w:t>
      </w:r>
      <w:r w:rsidRPr="00D3395D">
        <w:rPr>
          <w:rStyle w:val="Emphasis"/>
          <w:bCs/>
        </w:rPr>
        <w:t>"Images that have similar characteristics and can be classified as such using an image classifier can have a similar set of best-fit conversion parameters for Raster to Vector conversion to obtain optimal results of conversion."</w:t>
      </w:r>
    </w:p>
    <w:p w14:paraId="4BFA0C47" w14:textId="77777777" w:rsidR="00651276" w:rsidRDefault="00651276" w:rsidP="00651276"/>
    <w:p w14:paraId="52B5D237" w14:textId="77777777" w:rsidR="00651276" w:rsidRPr="00D3395D" w:rsidRDefault="00651276" w:rsidP="00651276">
      <w:pPr>
        <w:pStyle w:val="Heading3"/>
      </w:pPr>
      <w:bookmarkStart w:id="86" w:name="_Toc39155611"/>
      <w:r>
        <w:rPr>
          <w:shd w:val="clear" w:color="auto" w:fill="FFFFFF"/>
        </w:rPr>
        <w:t>Research Paradigm</w:t>
      </w:r>
      <w:bookmarkEnd w:id="86"/>
    </w:p>
    <w:p w14:paraId="6CEC13E4" w14:textId="6EC9794B" w:rsidR="00651276" w:rsidRDefault="00651276" w:rsidP="00651276">
      <w:r>
        <w:t xml:space="preserve">When considering the different approaches that can be considered when approaching this research topic. </w:t>
      </w:r>
      <w:r w:rsidR="003D75A8">
        <w:t>It can be identified that there are</w:t>
      </w:r>
      <w:r>
        <w:t xml:space="preserve"> three clear approaches that have been established by researchers. </w:t>
      </w:r>
      <w:commentRangeStart w:id="87"/>
      <w:r>
        <w:t xml:space="preserve">These are the approaches of 1) Positivism </w:t>
      </w:r>
      <w:r w:rsidRPr="00BA207B">
        <w:t xml:space="preserve">2) </w:t>
      </w:r>
      <w:proofErr w:type="spellStart"/>
      <w:r w:rsidRPr="00BA207B">
        <w:t>Interpretivism</w:t>
      </w:r>
      <w:proofErr w:type="spellEnd"/>
      <w:r w:rsidRPr="00BA207B">
        <w:t xml:space="preserve"> 3) Critical theory.</w:t>
      </w:r>
      <w:r>
        <w:t xml:space="preserve"> This is essential because as consumers of research, we have to be able to look deeper into claims made by researchers who adhere to different research paradigms (Reference here). </w:t>
      </w:r>
      <w:commentRangeEnd w:id="87"/>
      <w:r>
        <w:rPr>
          <w:rStyle w:val="CommentReference"/>
        </w:rPr>
        <w:commentReference w:id="87"/>
      </w:r>
    </w:p>
    <w:p w14:paraId="37C407B1" w14:textId="7DDEFFCC" w:rsidR="00651276" w:rsidRDefault="003D75A8" w:rsidP="00651276">
      <w:r>
        <w:t xml:space="preserve">As a hypothesis is established and the </w:t>
      </w:r>
      <w:r w:rsidR="00651276">
        <w:t xml:space="preserve">testing to obtain empirical data to form a relation between the phenomena </w:t>
      </w:r>
      <w:r>
        <w:t>is carried out. T</w:t>
      </w:r>
      <w:r w:rsidR="00651276">
        <w:t>he research paradigm of this research</w:t>
      </w:r>
      <w:r>
        <w:t xml:space="preserve"> can be concluded</w:t>
      </w:r>
      <w:r w:rsidR="00651276">
        <w:t xml:space="preserve"> to be of a </w:t>
      </w:r>
      <w:r w:rsidR="00651276" w:rsidRPr="00D3395D">
        <w:rPr>
          <w:b/>
          <w:bCs/>
        </w:rPr>
        <w:t xml:space="preserve">positivism </w:t>
      </w:r>
      <w:r w:rsidR="00651276">
        <w:rPr>
          <w:b/>
          <w:bCs/>
        </w:rPr>
        <w:t>approach</w:t>
      </w:r>
      <w:r w:rsidR="00651276">
        <w:t xml:space="preserve">. </w:t>
      </w:r>
    </w:p>
    <w:p w14:paraId="1D699392" w14:textId="259D51CA" w:rsidR="00D95E1D" w:rsidRDefault="00D95E1D" w:rsidP="00651276"/>
    <w:p w14:paraId="1F577991" w14:textId="79DF7894" w:rsidR="00D95E1D" w:rsidRDefault="00D95E1D" w:rsidP="00651276"/>
    <w:p w14:paraId="0D21BBDB" w14:textId="77777777" w:rsidR="00D95E1D" w:rsidRDefault="00D95E1D" w:rsidP="00651276"/>
    <w:p w14:paraId="7667E07F" w14:textId="77777777" w:rsidR="00651276" w:rsidRDefault="00651276" w:rsidP="00651276">
      <w:pPr>
        <w:rPr>
          <w:rFonts w:ascii="Arial" w:hAnsi="Arial" w:cs="Arial"/>
          <w:color w:val="222222"/>
          <w:shd w:val="clear" w:color="auto" w:fill="FFFFFF"/>
        </w:rPr>
      </w:pPr>
    </w:p>
    <w:p w14:paraId="0A1C681E" w14:textId="77777777" w:rsidR="00651276" w:rsidRDefault="00651276" w:rsidP="00651276">
      <w:pPr>
        <w:pStyle w:val="Heading3"/>
      </w:pPr>
      <w:bookmarkStart w:id="88" w:name="_Toc39155612"/>
      <w:r>
        <w:rPr>
          <w:shd w:val="clear" w:color="auto" w:fill="FFFFFF"/>
        </w:rPr>
        <w:lastRenderedPageBreak/>
        <w:t>Research Methodology</w:t>
      </w:r>
      <w:bookmarkEnd w:id="88"/>
    </w:p>
    <w:p w14:paraId="7ED303A9" w14:textId="53A7F4AD" w:rsidR="00651276" w:rsidRDefault="00651276" w:rsidP="00651276">
      <w:r w:rsidRPr="00BA207B">
        <w:t xml:space="preserve">When considering research methodologies, there are two main types of methods that researches generally can be categorized under. </w:t>
      </w:r>
      <w:commentRangeStart w:id="89"/>
      <w:r w:rsidRPr="00BA207B">
        <w:t xml:space="preserve">1) Deductive approach 2) Inductive approach. The deductive approach starts with specifying the objective. The inductive </w:t>
      </w:r>
      <w:r w:rsidR="00F5401E">
        <w:t>starts through an</w:t>
      </w:r>
      <w:r w:rsidRPr="00BA207B">
        <w:t xml:space="preserve"> observation</w:t>
      </w:r>
      <w:r>
        <w:t xml:space="preserve"> and </w:t>
      </w:r>
      <w:r w:rsidR="00F5401E">
        <w:t>arriving to a</w:t>
      </w:r>
      <w:r>
        <w:t xml:space="preserve"> conclusions through</w:t>
      </w:r>
      <w:r w:rsidR="00F5401E">
        <w:t xml:space="preserve"> the</w:t>
      </w:r>
      <w:r>
        <w:t xml:space="preserve"> observation</w:t>
      </w:r>
      <w:commentRangeEnd w:id="89"/>
      <w:r>
        <w:rPr>
          <w:rStyle w:val="CommentReference"/>
          <w:rFonts w:asciiTheme="minorHAnsi" w:hAnsiTheme="minorHAnsi" w:cstheme="minorBidi"/>
        </w:rPr>
        <w:commentReference w:id="89"/>
      </w:r>
      <w:r>
        <w:t>. (Reference here). </w:t>
      </w:r>
    </w:p>
    <w:p w14:paraId="00407684" w14:textId="3F66C2B5" w:rsidR="00651276" w:rsidRDefault="00A553D5" w:rsidP="00A553D5">
      <w:r>
        <w:t>As the hypothesis that is being established at the beginning of this section is clear, and the work of this research is to prove its validity.</w:t>
      </w:r>
      <w:r w:rsidR="00651276">
        <w:t xml:space="preserve"> We can consider this research to be of the </w:t>
      </w:r>
      <w:r w:rsidR="00651276" w:rsidRPr="00BA207B">
        <w:rPr>
          <w:b/>
          <w:bCs/>
        </w:rPr>
        <w:t>deductive approach</w:t>
      </w:r>
      <w:r w:rsidR="00651276">
        <w:t>.</w:t>
      </w:r>
    </w:p>
    <w:p w14:paraId="79673D5A" w14:textId="77777777" w:rsidR="00D95E1D" w:rsidRDefault="00D95E1D" w:rsidP="00651276">
      <w:pPr>
        <w:pStyle w:val="NormalWeb"/>
        <w:spacing w:line="360" w:lineRule="auto"/>
      </w:pPr>
    </w:p>
    <w:p w14:paraId="440F4CD7" w14:textId="77777777" w:rsidR="00651276" w:rsidRDefault="00651276" w:rsidP="00651276">
      <w:pPr>
        <w:pStyle w:val="Heading2"/>
      </w:pPr>
      <w:bookmarkStart w:id="90" w:name="_Toc39155613"/>
      <w:r>
        <w:t>Design Methodology</w:t>
      </w:r>
      <w:bookmarkEnd w:id="90"/>
    </w:p>
    <w:p w14:paraId="1BC48B00" w14:textId="5587FB6A" w:rsidR="00651276" w:rsidRDefault="00651276" w:rsidP="00651276">
      <w:r>
        <w:t>Two main design methodologies can be considered to be used to design the proposed system. These can be identified as Object-Oriented Analysis and Design (OOAD) and Structured Systems Analysis and Design Method (SSADM). Each of these methods have their pros and cons according to what kind of system is being designed. In this section we will identify factors when considering each design methodology to pick the most suitable approach for designing the proposed system.</w:t>
      </w:r>
    </w:p>
    <w:p w14:paraId="6DD9A884" w14:textId="2300173B" w:rsidR="00651276" w:rsidRDefault="00651276" w:rsidP="00651276">
      <w:r>
        <w:t>In the Object-Oriented analysis and design approach initially, requirements are identified and a software specification and documentation is developed in terms of an object model. These are objects that integrate both data and function</w:t>
      </w:r>
      <w:r>
        <w:tab/>
        <w:t xml:space="preserve">ns and are </w:t>
      </w:r>
      <w:proofErr w:type="spellStart"/>
      <w:r>
        <w:t>modeled</w:t>
      </w:r>
      <w:proofErr w:type="spellEnd"/>
      <w:r>
        <w:t xml:space="preserve"> after real-world objects. After these objects are identified it is then mapped into classes and constraints and relationships are identified. This methodology gives access to certain OOD principles such as classes and objects, encapsulation, polymorphism and interfaces/abstract classes. OOD can be considered a good design methodology to manage complexity in applications and to enable the reusability of components.</w:t>
      </w:r>
    </w:p>
    <w:p w14:paraId="1B25910A" w14:textId="09ABE86B" w:rsidR="00651276" w:rsidRDefault="00651276" w:rsidP="00651276">
      <w:r>
        <w:t xml:space="preserve">In the structured system analysis and design methodology graphical tools are used in a systematic approach to refine objectives out of well-defined user requirements. In the case of these requirements not being clearly described initially, it can lead to problems in the process of </w:t>
      </w:r>
      <w:r>
        <w:lastRenderedPageBreak/>
        <w:t>the solution created. This approach also does not accommodate dynamic user requirements that might be subjected to change through the development life cycle of the solution.</w:t>
      </w:r>
    </w:p>
    <w:p w14:paraId="390C7129" w14:textId="16A3979D" w:rsidR="00651276" w:rsidRDefault="00651276" w:rsidP="00D95E1D">
      <w:r>
        <w:t xml:space="preserve">When considering the above factors as the requirements of the proposed solution may be subject to change through the life cycle of this research. The </w:t>
      </w:r>
      <w:r w:rsidRPr="003F3B6E">
        <w:rPr>
          <w:b/>
          <w:bCs/>
        </w:rPr>
        <w:t>OOAD</w:t>
      </w:r>
      <w:r>
        <w:t xml:space="preserve"> methodology is better suited for the analysis and design methodology of this project.</w:t>
      </w:r>
    </w:p>
    <w:p w14:paraId="1CFC2313" w14:textId="77777777" w:rsidR="00D95E1D" w:rsidRDefault="00D95E1D" w:rsidP="00D95E1D"/>
    <w:p w14:paraId="2D5E01D8" w14:textId="384CAD92" w:rsidR="00651276" w:rsidRDefault="00651276" w:rsidP="00651276">
      <w:pPr>
        <w:pStyle w:val="Heading2"/>
      </w:pPr>
      <w:bookmarkStart w:id="91" w:name="_Toc39155614"/>
      <w:r>
        <w:t>Development Methodology</w:t>
      </w:r>
      <w:bookmarkEnd w:id="91"/>
    </w:p>
    <w:p w14:paraId="7AC8FB81" w14:textId="41F30343" w:rsidR="00651276" w:rsidRDefault="00651276" w:rsidP="00651276">
      <w:r w:rsidRPr="00785C9A">
        <w:t>When starting a project that has as purpose the software development, it is very important to use a methodology that increases its success rate</w:t>
      </w:r>
      <w:r>
        <w:t xml:space="preserve">. </w:t>
      </w:r>
      <w:r w:rsidR="00F5401E">
        <w:t>The success rate of a Project can be improved by using a methodology that fits the characteristics of the project.</w:t>
      </w:r>
      <w:r>
        <w:t xml:space="preserve"> Multiple software development methodologies that can be employed when determining the development life cycle of a software application. These can be identified as follows. Waterfall, Agile, Feature-Driven, </w:t>
      </w:r>
      <w:r w:rsidRPr="00785C9A">
        <w:t>Iterative</w:t>
      </w:r>
      <w:r>
        <w:t>, Spiral, Prototyping and RAD (Rapid</w:t>
      </w:r>
      <w:r w:rsidR="00B71277">
        <w:t xml:space="preserve"> </w:t>
      </w:r>
      <w:r>
        <w:t>Application Development). The following features that might be considered as factors that affect which mentioned methodology is most suitable for this project can be identified due to their repeated occurrence during this project.</w:t>
      </w:r>
    </w:p>
    <w:p w14:paraId="0B657A7A" w14:textId="77777777" w:rsidR="00651276" w:rsidRDefault="00651276" w:rsidP="00651276">
      <w:pPr>
        <w:pStyle w:val="ListParagraph"/>
        <w:numPr>
          <w:ilvl w:val="0"/>
          <w:numId w:val="14"/>
        </w:numPr>
        <w:spacing w:after="0"/>
      </w:pPr>
      <w:r>
        <w:t>The initial requirements are identified and recorded in the Project initiation document.</w:t>
      </w:r>
    </w:p>
    <w:p w14:paraId="4F18627A" w14:textId="77777777" w:rsidR="00651276" w:rsidRDefault="00651276" w:rsidP="00651276">
      <w:pPr>
        <w:pStyle w:val="ListParagraph"/>
        <w:numPr>
          <w:ilvl w:val="0"/>
          <w:numId w:val="14"/>
        </w:numPr>
        <w:spacing w:after="0"/>
      </w:pPr>
      <w:r>
        <w:t>These requirements are subjected to change over the development of the project due to feedback and development constraints</w:t>
      </w:r>
    </w:p>
    <w:p w14:paraId="7586B916" w14:textId="77777777" w:rsidR="00651276" w:rsidRDefault="00651276" w:rsidP="00651276">
      <w:pPr>
        <w:pStyle w:val="ListParagraph"/>
        <w:numPr>
          <w:ilvl w:val="0"/>
          <w:numId w:val="14"/>
        </w:numPr>
        <w:spacing w:after="0"/>
      </w:pPr>
      <w:r>
        <w:t>Development is done by breaking down the project into components</w:t>
      </w:r>
    </w:p>
    <w:p w14:paraId="4C7767DE" w14:textId="77777777" w:rsidR="00651276" w:rsidRDefault="00651276" w:rsidP="00651276">
      <w:pPr>
        <w:pStyle w:val="ListParagraph"/>
        <w:numPr>
          <w:ilvl w:val="0"/>
          <w:numId w:val="14"/>
        </w:numPr>
        <w:spacing w:after="0"/>
      </w:pPr>
      <w:r>
        <w:t>Development will be done component by component.</w:t>
      </w:r>
    </w:p>
    <w:p w14:paraId="621D9E75" w14:textId="77777777" w:rsidR="00810EE4" w:rsidRDefault="00651276" w:rsidP="003829C9">
      <w:pPr>
        <w:pStyle w:val="ListParagraph"/>
        <w:numPr>
          <w:ilvl w:val="0"/>
          <w:numId w:val="14"/>
        </w:numPr>
        <w:spacing w:after="0"/>
      </w:pPr>
      <w:r>
        <w:t>Each component will have the ability to be tested independently.</w:t>
      </w:r>
    </w:p>
    <w:p w14:paraId="5F63F7F5" w14:textId="339123F8" w:rsidR="00651276" w:rsidRDefault="00651276" w:rsidP="00810EE4">
      <w:pPr>
        <w:spacing w:after="0"/>
      </w:pPr>
      <w:r>
        <w:t xml:space="preserve"> </w:t>
      </w:r>
    </w:p>
    <w:p w14:paraId="58AD1773" w14:textId="22D0F9AF" w:rsidR="00F5401E" w:rsidRDefault="00651276" w:rsidP="00651276">
      <w:r w:rsidRPr="0071224A">
        <w:t xml:space="preserve">The Agile development methodology can be considered an iterative and incremental process that focuses on rapid delivery of working prototypes that finally create the working product in incremental builds. When considering the above stated factors, it is evident that an </w:t>
      </w:r>
      <w:r w:rsidRPr="0071224A">
        <w:rPr>
          <w:b/>
          <w:bCs/>
        </w:rPr>
        <w:t>Agile</w:t>
      </w:r>
      <w:r w:rsidRPr="0071224A">
        <w:t xml:space="preserve"> Software development methodology is better suited for the development methodology of this project.</w:t>
      </w:r>
    </w:p>
    <w:p w14:paraId="460767F8" w14:textId="77777777" w:rsidR="00B71277" w:rsidRDefault="00B71277" w:rsidP="00651276"/>
    <w:p w14:paraId="5C77C949" w14:textId="32168107" w:rsidR="00651276" w:rsidRDefault="00651276" w:rsidP="00651276">
      <w:pPr>
        <w:pStyle w:val="Heading2"/>
      </w:pPr>
      <w:bookmarkStart w:id="92" w:name="_Toc39155615"/>
      <w:r>
        <w:lastRenderedPageBreak/>
        <w:t>Chapter Summary</w:t>
      </w:r>
      <w:bookmarkEnd w:id="92"/>
    </w:p>
    <w:p w14:paraId="2460B23A" w14:textId="646A6331" w:rsidR="00A553D5" w:rsidRDefault="00B71277" w:rsidP="00A553D5">
      <w:pPr>
        <w:rPr>
          <w:lang w:bidi="si-LK"/>
        </w:rPr>
      </w:pPr>
      <w:r>
        <w:rPr>
          <w:lang w:bidi="si-LK"/>
        </w:rPr>
        <w:t>As to conclude this chapter, the projects Research methodology and Research paradigm has been selected as the deductive approach and the positivism approach respectively. The Design methodology of the project is also selected as to the OOAD (Object Oriented Analysis and Design) methodology. Further the chapter also mentions selecting Agile Development Methodology as the suitable Software development methodology of this project as the software as the initial requirements identified may be subjected to change during the course of the project and a dynamic development methodology is thus required to adapt and overcome the challenges that follow along with such a project lifecycle.</w:t>
      </w:r>
    </w:p>
    <w:p w14:paraId="612E95DB" w14:textId="77777777" w:rsidR="00A553D5" w:rsidRPr="00A553D5" w:rsidRDefault="00A553D5" w:rsidP="00A553D5">
      <w:pPr>
        <w:rPr>
          <w:lang w:bidi="si-LK"/>
        </w:rPr>
      </w:pPr>
    </w:p>
    <w:p w14:paraId="7A2CD98D" w14:textId="25A2EEBF" w:rsidR="00A553D5" w:rsidRDefault="00A553D5">
      <w:pPr>
        <w:spacing w:line="259" w:lineRule="auto"/>
      </w:pPr>
    </w:p>
    <w:p w14:paraId="76ADE2A3" w14:textId="07DC6B79" w:rsidR="00A553D5" w:rsidRDefault="00A553D5">
      <w:pPr>
        <w:spacing w:line="259" w:lineRule="auto"/>
      </w:pPr>
      <w:r>
        <w:br w:type="page"/>
      </w:r>
    </w:p>
    <w:p w14:paraId="7BFEA4A6" w14:textId="77777777" w:rsidR="00651276" w:rsidRDefault="00651276" w:rsidP="00651276">
      <w:pPr>
        <w:pStyle w:val="Heading1"/>
      </w:pPr>
      <w:bookmarkStart w:id="93" w:name="_Toc39155616"/>
      <w:r>
        <w:lastRenderedPageBreak/>
        <w:t>Chapter 4: Project Management</w:t>
      </w:r>
      <w:bookmarkEnd w:id="93"/>
    </w:p>
    <w:p w14:paraId="72FF7A33" w14:textId="77777777" w:rsidR="00651276" w:rsidRDefault="00651276" w:rsidP="00651276">
      <w:pPr>
        <w:pStyle w:val="Heading2"/>
      </w:pPr>
      <w:bookmarkStart w:id="94" w:name="_Toc39155617"/>
      <w:r w:rsidRPr="005E6659">
        <w:t>Chapter Overview</w:t>
      </w:r>
      <w:bookmarkEnd w:id="94"/>
    </w:p>
    <w:p w14:paraId="4DFFE725" w14:textId="0CF3C7A8" w:rsidR="00651276" w:rsidRDefault="00B71277" w:rsidP="00651276">
      <w:r>
        <w:t>This chapter will discuss the Project Management Methodology</w:t>
      </w:r>
      <w:r w:rsidR="006B414E">
        <w:t xml:space="preserve"> of the project. V</w:t>
      </w:r>
      <w:r>
        <w:t xml:space="preserve">arious project management </w:t>
      </w:r>
      <w:r w:rsidR="006B414E">
        <w:t>mythologies</w:t>
      </w:r>
      <w:r>
        <w:t xml:space="preserve"> will be evaluated and a suitable methodology will be selected as </w:t>
      </w:r>
      <w:r w:rsidR="006B414E">
        <w:t xml:space="preserve">to fit the characteristics of this project. The potential risks and the mitigation plan in a case where these occur will also be discussed. Further the work breakdown structure and the project time line as a Gantt chart will be described. </w:t>
      </w:r>
      <w:r w:rsidR="0016226D">
        <w:t>Finally,</w:t>
      </w:r>
      <w:r w:rsidR="006B414E">
        <w:t xml:space="preserve"> the Social, Legal, Ethical and Professional Aspect along with the chapter summary will be included in this chapter.</w:t>
      </w:r>
    </w:p>
    <w:p w14:paraId="6D535094" w14:textId="77777777" w:rsidR="00651276" w:rsidRDefault="00651276" w:rsidP="00651276"/>
    <w:p w14:paraId="30472B50" w14:textId="1EF26176" w:rsidR="00651276" w:rsidRDefault="00651276" w:rsidP="00651276">
      <w:pPr>
        <w:pStyle w:val="Heading2"/>
      </w:pPr>
      <w:bookmarkStart w:id="95" w:name="_Toc39155618"/>
      <w:r>
        <w:t>Project Management Methodology</w:t>
      </w:r>
      <w:bookmarkEnd w:id="95"/>
      <w:r>
        <w:t xml:space="preserve"> </w:t>
      </w:r>
    </w:p>
    <w:p w14:paraId="5391AF4D" w14:textId="066A1FC0" w:rsidR="006B414E" w:rsidRPr="006B414E" w:rsidRDefault="006B414E" w:rsidP="006B414E">
      <w:pPr>
        <w:rPr>
          <w:lang w:bidi="si-LK"/>
        </w:rPr>
      </w:pPr>
      <w:r>
        <w:rPr>
          <w:lang w:bidi="si-LK"/>
        </w:rPr>
        <w:t xml:space="preserve">There are many unique project management methodologies that have been tested and approved by many industry professionals. Some of these can be stated as Agile, Scrum, Kanban, PRINCE2 etc. An agile development methodology can be simply defined as iteratively trying to deliver whatever works at given equal stages of time. Scrum can be defined as </w:t>
      </w:r>
      <w:r w:rsidR="0016226D">
        <w:rPr>
          <w:lang w:bidi="si-LK"/>
        </w:rPr>
        <w:t>using</w:t>
      </w:r>
      <w:r>
        <w:rPr>
          <w:lang w:bidi="si-LK"/>
        </w:rPr>
        <w:t xml:space="preserve"> a small cross functional team to deliver result fast.</w:t>
      </w:r>
      <w:r w:rsidR="0016226D">
        <w:rPr>
          <w:lang w:bidi="si-LK"/>
        </w:rPr>
        <w:t xml:space="preserve"> Among these project management methodologies, we take a closer look at the PRINCE2 Project management framework. </w:t>
      </w:r>
    </w:p>
    <w:p w14:paraId="3555651E" w14:textId="526B8706" w:rsidR="00651276" w:rsidRDefault="00651276" w:rsidP="00651276">
      <w:pPr>
        <w:rPr>
          <w:b/>
          <w:bCs/>
          <w:i/>
          <w:iCs/>
        </w:rPr>
      </w:pPr>
      <w:r>
        <w:t xml:space="preserve">PRINCE 2 is a project management framework that is scalable and can be adaptable to any type of project with ease. PRINCE 2 focuses on dividing the work process of a project into manageable and controllable stages. PRINCE 2 is a widely used standard among many professionals in the industry and is a flexible project management methodology that can accommodate with changing requirements of a project. PRINCE 2 is based on seven principles. These can be stated as follows, </w:t>
      </w:r>
      <w:r w:rsidRPr="008278EE">
        <w:rPr>
          <w:b/>
          <w:bCs/>
          <w:i/>
          <w:iCs/>
        </w:rPr>
        <w:t xml:space="preserve">Continued Business Justification, </w:t>
      </w:r>
      <w:r w:rsidR="0016226D">
        <w:rPr>
          <w:b/>
          <w:bCs/>
          <w:i/>
          <w:iCs/>
        </w:rPr>
        <w:t>learn</w:t>
      </w:r>
      <w:r>
        <w:rPr>
          <w:b/>
          <w:bCs/>
          <w:i/>
          <w:iCs/>
        </w:rPr>
        <w:t xml:space="preserve"> f</w:t>
      </w:r>
      <w:r w:rsidRPr="008278EE">
        <w:rPr>
          <w:b/>
          <w:bCs/>
          <w:i/>
          <w:iCs/>
        </w:rPr>
        <w:t xml:space="preserve">rom Experience, Defined Roles and Responsibilities, </w:t>
      </w:r>
      <w:r w:rsidR="0016226D" w:rsidRPr="008278EE">
        <w:rPr>
          <w:b/>
          <w:bCs/>
          <w:i/>
          <w:iCs/>
        </w:rPr>
        <w:t>manage</w:t>
      </w:r>
      <w:r w:rsidRPr="008278EE">
        <w:rPr>
          <w:b/>
          <w:bCs/>
          <w:i/>
          <w:iCs/>
        </w:rPr>
        <w:t xml:space="preserve"> by Stages, </w:t>
      </w:r>
      <w:r w:rsidR="0016226D" w:rsidRPr="008278EE">
        <w:rPr>
          <w:b/>
          <w:bCs/>
          <w:i/>
          <w:iCs/>
        </w:rPr>
        <w:t>manage</w:t>
      </w:r>
      <w:r w:rsidRPr="008278EE">
        <w:rPr>
          <w:b/>
          <w:bCs/>
          <w:i/>
          <w:iCs/>
        </w:rPr>
        <w:t xml:space="preserve"> by Exception, Focus on Products, Tailor to Suit Project Environment.</w:t>
      </w:r>
      <w:r>
        <w:rPr>
          <w:b/>
          <w:bCs/>
          <w:i/>
          <w:iCs/>
        </w:rPr>
        <w:t xml:space="preserve"> </w:t>
      </w:r>
    </w:p>
    <w:p w14:paraId="28150D90" w14:textId="77777777" w:rsidR="00651276" w:rsidRDefault="00651276" w:rsidP="00651276">
      <w:r>
        <w:t>When considering these principles, and as we can see that the project being considered in this research does have tendency for requirement alteration as progress is being made and there is much to learn and discover through the life cycle of the research. PRINCE 2 can be considered a suitable project management framework to be employed for the management methodology of this project.</w:t>
      </w:r>
    </w:p>
    <w:p w14:paraId="4393D3B1" w14:textId="77777777" w:rsidR="00651276" w:rsidRDefault="00651276" w:rsidP="00651276">
      <w:pPr>
        <w:pStyle w:val="Heading2"/>
      </w:pPr>
      <w:bookmarkStart w:id="96" w:name="_Toc39155619"/>
      <w:r w:rsidRPr="00A21DB0">
        <w:lastRenderedPageBreak/>
        <w:t>Potential Risks and Mitigation Plans</w:t>
      </w:r>
      <w:bookmarkEnd w:id="96"/>
    </w:p>
    <w:p w14:paraId="192D0EA3" w14:textId="77777777" w:rsidR="00651276" w:rsidRDefault="00651276" w:rsidP="00651276">
      <w:r>
        <w:t>The following tables define potential risks and its respective mitigation plan.</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651276" w14:paraId="5E1DD3A7" w14:textId="77777777" w:rsidTr="00253CFC">
        <w:tc>
          <w:tcPr>
            <w:tcW w:w="1558" w:type="dxa"/>
          </w:tcPr>
          <w:p w14:paraId="709734D1" w14:textId="77777777" w:rsidR="00651276" w:rsidRPr="000D07D1" w:rsidRDefault="00651276" w:rsidP="00253CFC">
            <w:pPr>
              <w:rPr>
                <w:b/>
                <w:bCs/>
              </w:rPr>
            </w:pPr>
            <w:r w:rsidRPr="000D07D1">
              <w:rPr>
                <w:b/>
                <w:bCs/>
              </w:rPr>
              <w:t>Risk 01</w:t>
            </w:r>
          </w:p>
        </w:tc>
        <w:tc>
          <w:tcPr>
            <w:tcW w:w="7792" w:type="dxa"/>
            <w:gridSpan w:val="5"/>
          </w:tcPr>
          <w:p w14:paraId="73D21934" w14:textId="77777777" w:rsidR="00651276" w:rsidRDefault="00651276" w:rsidP="00253CFC">
            <w:r>
              <w:t>Lack of Domain Knowledge</w:t>
            </w:r>
          </w:p>
        </w:tc>
      </w:tr>
      <w:tr w:rsidR="00651276" w14:paraId="00C1FD81" w14:textId="77777777" w:rsidTr="00253CFC">
        <w:tc>
          <w:tcPr>
            <w:tcW w:w="1558" w:type="dxa"/>
          </w:tcPr>
          <w:p w14:paraId="394D9FEF" w14:textId="77777777" w:rsidR="00651276" w:rsidRPr="000D07D1" w:rsidRDefault="00651276" w:rsidP="00253CFC">
            <w:pPr>
              <w:rPr>
                <w:b/>
                <w:bCs/>
              </w:rPr>
            </w:pPr>
            <w:r w:rsidRPr="000D07D1">
              <w:rPr>
                <w:b/>
                <w:bCs/>
              </w:rPr>
              <w:t>Risk Level</w:t>
            </w:r>
          </w:p>
        </w:tc>
        <w:tc>
          <w:tcPr>
            <w:tcW w:w="1558" w:type="dxa"/>
          </w:tcPr>
          <w:p w14:paraId="71FD6DBC" w14:textId="77777777" w:rsidR="00651276" w:rsidRDefault="00651276" w:rsidP="00253CFC">
            <w:r>
              <w:t>High</w:t>
            </w:r>
          </w:p>
        </w:tc>
        <w:tc>
          <w:tcPr>
            <w:tcW w:w="1558" w:type="dxa"/>
          </w:tcPr>
          <w:p w14:paraId="2267C44D" w14:textId="77777777" w:rsidR="00651276" w:rsidRPr="000D07D1" w:rsidRDefault="00651276" w:rsidP="00253CFC">
            <w:pPr>
              <w:rPr>
                <w:b/>
                <w:bCs/>
              </w:rPr>
            </w:pPr>
            <w:r w:rsidRPr="000D07D1">
              <w:rPr>
                <w:b/>
                <w:bCs/>
              </w:rPr>
              <w:t>Phase</w:t>
            </w:r>
          </w:p>
        </w:tc>
        <w:tc>
          <w:tcPr>
            <w:tcW w:w="1558" w:type="dxa"/>
          </w:tcPr>
          <w:p w14:paraId="01E29352" w14:textId="77777777" w:rsidR="00651276" w:rsidRDefault="00651276" w:rsidP="00253CFC">
            <w:r>
              <w:t>All</w:t>
            </w:r>
          </w:p>
        </w:tc>
        <w:tc>
          <w:tcPr>
            <w:tcW w:w="1559" w:type="dxa"/>
          </w:tcPr>
          <w:p w14:paraId="6C3A5FFE" w14:textId="77777777" w:rsidR="00651276" w:rsidRPr="000D07D1" w:rsidRDefault="00651276" w:rsidP="00253CFC">
            <w:pPr>
              <w:rPr>
                <w:b/>
                <w:bCs/>
              </w:rPr>
            </w:pPr>
            <w:r w:rsidRPr="000D07D1">
              <w:rPr>
                <w:b/>
                <w:bCs/>
              </w:rPr>
              <w:t>Frequency</w:t>
            </w:r>
          </w:p>
        </w:tc>
        <w:tc>
          <w:tcPr>
            <w:tcW w:w="1559" w:type="dxa"/>
          </w:tcPr>
          <w:p w14:paraId="16817DC0" w14:textId="77777777" w:rsidR="00651276" w:rsidRDefault="00651276" w:rsidP="00253CFC">
            <w:r>
              <w:t>Medium</w:t>
            </w:r>
          </w:p>
        </w:tc>
      </w:tr>
      <w:tr w:rsidR="00651276" w14:paraId="31040C0B" w14:textId="77777777" w:rsidTr="00253CFC">
        <w:tc>
          <w:tcPr>
            <w:tcW w:w="1558" w:type="dxa"/>
          </w:tcPr>
          <w:p w14:paraId="2D26EDAB" w14:textId="77777777" w:rsidR="00651276" w:rsidRPr="000D07D1" w:rsidRDefault="00651276" w:rsidP="00253CFC">
            <w:pPr>
              <w:rPr>
                <w:b/>
                <w:bCs/>
              </w:rPr>
            </w:pPr>
            <w:r w:rsidRPr="000D07D1">
              <w:rPr>
                <w:b/>
                <w:bCs/>
              </w:rPr>
              <w:t>Mitigation</w:t>
            </w:r>
          </w:p>
        </w:tc>
        <w:tc>
          <w:tcPr>
            <w:tcW w:w="7792" w:type="dxa"/>
            <w:gridSpan w:val="5"/>
          </w:tcPr>
          <w:p w14:paraId="49788E9D" w14:textId="77777777" w:rsidR="00651276" w:rsidRDefault="00651276" w:rsidP="00651276">
            <w:pPr>
              <w:pStyle w:val="ListParagraph"/>
              <w:numPr>
                <w:ilvl w:val="0"/>
                <w:numId w:val="18"/>
              </w:numPr>
            </w:pPr>
            <w:r>
              <w:t>Perform an in-depth review and analysis of currently available literature regarding domain and relevant topics</w:t>
            </w:r>
          </w:p>
        </w:tc>
      </w:tr>
    </w:tbl>
    <w:p w14:paraId="034ECC7B" w14:textId="77777777" w:rsidR="00651276" w:rsidRDefault="00651276" w:rsidP="00651276"/>
    <w:tbl>
      <w:tblPr>
        <w:tblStyle w:val="TableGrid"/>
        <w:tblW w:w="0" w:type="auto"/>
        <w:tblLook w:val="04A0" w:firstRow="1" w:lastRow="0" w:firstColumn="1" w:lastColumn="0" w:noHBand="0" w:noVBand="1"/>
      </w:tblPr>
      <w:tblGrid>
        <w:gridCol w:w="1558"/>
        <w:gridCol w:w="1558"/>
        <w:gridCol w:w="1558"/>
        <w:gridCol w:w="1558"/>
        <w:gridCol w:w="1559"/>
        <w:gridCol w:w="1559"/>
      </w:tblGrid>
      <w:tr w:rsidR="00651276" w14:paraId="17BC9436" w14:textId="77777777" w:rsidTr="00253CFC">
        <w:tc>
          <w:tcPr>
            <w:tcW w:w="1558" w:type="dxa"/>
          </w:tcPr>
          <w:p w14:paraId="01072CEE" w14:textId="77777777" w:rsidR="00651276" w:rsidRPr="000D07D1" w:rsidRDefault="00651276" w:rsidP="00253CFC">
            <w:pPr>
              <w:rPr>
                <w:b/>
                <w:bCs/>
              </w:rPr>
            </w:pPr>
            <w:r>
              <w:rPr>
                <w:b/>
                <w:bCs/>
              </w:rPr>
              <w:t>Risk 02</w:t>
            </w:r>
          </w:p>
        </w:tc>
        <w:tc>
          <w:tcPr>
            <w:tcW w:w="7792" w:type="dxa"/>
            <w:gridSpan w:val="5"/>
          </w:tcPr>
          <w:p w14:paraId="0B535A51" w14:textId="77777777" w:rsidR="00651276" w:rsidRDefault="00651276" w:rsidP="00253CFC">
            <w:r>
              <w:t>Inability to meet set deadlines</w:t>
            </w:r>
          </w:p>
        </w:tc>
      </w:tr>
      <w:tr w:rsidR="00651276" w14:paraId="131D0015" w14:textId="77777777" w:rsidTr="00253CFC">
        <w:tc>
          <w:tcPr>
            <w:tcW w:w="1558" w:type="dxa"/>
          </w:tcPr>
          <w:p w14:paraId="388EAA93" w14:textId="77777777" w:rsidR="00651276" w:rsidRPr="000D07D1" w:rsidRDefault="00651276" w:rsidP="00253CFC">
            <w:pPr>
              <w:rPr>
                <w:b/>
                <w:bCs/>
              </w:rPr>
            </w:pPr>
            <w:r w:rsidRPr="000D07D1">
              <w:rPr>
                <w:b/>
                <w:bCs/>
              </w:rPr>
              <w:t>Risk Level</w:t>
            </w:r>
          </w:p>
        </w:tc>
        <w:tc>
          <w:tcPr>
            <w:tcW w:w="1558" w:type="dxa"/>
          </w:tcPr>
          <w:p w14:paraId="543295F6" w14:textId="77777777" w:rsidR="00651276" w:rsidRDefault="00651276" w:rsidP="00253CFC">
            <w:r>
              <w:t>High</w:t>
            </w:r>
          </w:p>
        </w:tc>
        <w:tc>
          <w:tcPr>
            <w:tcW w:w="1558" w:type="dxa"/>
          </w:tcPr>
          <w:p w14:paraId="33AFD223" w14:textId="77777777" w:rsidR="00651276" w:rsidRPr="000D07D1" w:rsidRDefault="00651276" w:rsidP="00253CFC">
            <w:pPr>
              <w:rPr>
                <w:b/>
                <w:bCs/>
              </w:rPr>
            </w:pPr>
            <w:r w:rsidRPr="000D07D1">
              <w:rPr>
                <w:b/>
                <w:bCs/>
              </w:rPr>
              <w:t>Phase</w:t>
            </w:r>
          </w:p>
        </w:tc>
        <w:tc>
          <w:tcPr>
            <w:tcW w:w="1558" w:type="dxa"/>
          </w:tcPr>
          <w:p w14:paraId="7B1D6566" w14:textId="77777777" w:rsidR="00651276" w:rsidRDefault="00651276" w:rsidP="00253CFC">
            <w:r>
              <w:t>All</w:t>
            </w:r>
          </w:p>
        </w:tc>
        <w:tc>
          <w:tcPr>
            <w:tcW w:w="1559" w:type="dxa"/>
          </w:tcPr>
          <w:p w14:paraId="31C7EE58" w14:textId="77777777" w:rsidR="00651276" w:rsidRPr="000D07D1" w:rsidRDefault="00651276" w:rsidP="00253CFC">
            <w:pPr>
              <w:rPr>
                <w:b/>
                <w:bCs/>
              </w:rPr>
            </w:pPr>
            <w:r w:rsidRPr="000D07D1">
              <w:rPr>
                <w:b/>
                <w:bCs/>
              </w:rPr>
              <w:t>Frequency</w:t>
            </w:r>
          </w:p>
        </w:tc>
        <w:tc>
          <w:tcPr>
            <w:tcW w:w="1559" w:type="dxa"/>
          </w:tcPr>
          <w:p w14:paraId="5E0F7C36" w14:textId="77777777" w:rsidR="00651276" w:rsidRDefault="00651276" w:rsidP="00253CFC">
            <w:r>
              <w:t>High</w:t>
            </w:r>
          </w:p>
        </w:tc>
      </w:tr>
      <w:tr w:rsidR="00651276" w14:paraId="2E16C022" w14:textId="77777777" w:rsidTr="00253CFC">
        <w:tc>
          <w:tcPr>
            <w:tcW w:w="1558" w:type="dxa"/>
          </w:tcPr>
          <w:p w14:paraId="5A98DEA6" w14:textId="77777777" w:rsidR="00651276" w:rsidRPr="000D07D1" w:rsidRDefault="00651276" w:rsidP="00253CFC">
            <w:pPr>
              <w:rPr>
                <w:b/>
                <w:bCs/>
              </w:rPr>
            </w:pPr>
            <w:r w:rsidRPr="000D07D1">
              <w:rPr>
                <w:b/>
                <w:bCs/>
              </w:rPr>
              <w:t>Mitigation</w:t>
            </w:r>
          </w:p>
        </w:tc>
        <w:tc>
          <w:tcPr>
            <w:tcW w:w="7792" w:type="dxa"/>
            <w:gridSpan w:val="5"/>
          </w:tcPr>
          <w:p w14:paraId="35A268E9" w14:textId="77777777" w:rsidR="00651276" w:rsidRDefault="00651276" w:rsidP="00651276">
            <w:pPr>
              <w:pStyle w:val="ListParagraph"/>
              <w:numPr>
                <w:ilvl w:val="0"/>
                <w:numId w:val="18"/>
              </w:numPr>
            </w:pPr>
            <w:r>
              <w:t>Meet with mentor and keep track of progress made on a regular basis.</w:t>
            </w:r>
          </w:p>
          <w:p w14:paraId="329F8DFC" w14:textId="77777777" w:rsidR="00651276" w:rsidRDefault="00651276" w:rsidP="00651276">
            <w:pPr>
              <w:pStyle w:val="ListParagraph"/>
              <w:numPr>
                <w:ilvl w:val="0"/>
                <w:numId w:val="18"/>
              </w:numPr>
            </w:pPr>
            <w:r>
              <w:t>Keep personal deadlines for each task by breaking it down further within main timeline</w:t>
            </w:r>
          </w:p>
        </w:tc>
      </w:tr>
    </w:tbl>
    <w:p w14:paraId="39D5AC0C" w14:textId="77777777" w:rsidR="00651276" w:rsidRDefault="00651276" w:rsidP="00651276"/>
    <w:tbl>
      <w:tblPr>
        <w:tblStyle w:val="TableGrid"/>
        <w:tblW w:w="0" w:type="auto"/>
        <w:tblLook w:val="04A0" w:firstRow="1" w:lastRow="0" w:firstColumn="1" w:lastColumn="0" w:noHBand="0" w:noVBand="1"/>
      </w:tblPr>
      <w:tblGrid>
        <w:gridCol w:w="1558"/>
        <w:gridCol w:w="1558"/>
        <w:gridCol w:w="1558"/>
        <w:gridCol w:w="1558"/>
        <w:gridCol w:w="1559"/>
        <w:gridCol w:w="1559"/>
      </w:tblGrid>
      <w:tr w:rsidR="00651276" w14:paraId="06814DEF" w14:textId="77777777" w:rsidTr="00253CFC">
        <w:tc>
          <w:tcPr>
            <w:tcW w:w="1558" w:type="dxa"/>
          </w:tcPr>
          <w:p w14:paraId="55361E14" w14:textId="77777777" w:rsidR="00651276" w:rsidRPr="000D07D1" w:rsidRDefault="00651276" w:rsidP="00253CFC">
            <w:pPr>
              <w:rPr>
                <w:b/>
                <w:bCs/>
              </w:rPr>
            </w:pPr>
            <w:r>
              <w:rPr>
                <w:b/>
                <w:bCs/>
              </w:rPr>
              <w:t>Risk 03</w:t>
            </w:r>
          </w:p>
        </w:tc>
        <w:tc>
          <w:tcPr>
            <w:tcW w:w="7792" w:type="dxa"/>
            <w:gridSpan w:val="5"/>
          </w:tcPr>
          <w:p w14:paraId="182CB751" w14:textId="77777777" w:rsidR="00651276" w:rsidRDefault="00651276" w:rsidP="00253CFC">
            <w:r>
              <w:t>Changes in Project Requirements</w:t>
            </w:r>
          </w:p>
        </w:tc>
      </w:tr>
      <w:tr w:rsidR="00651276" w14:paraId="3316414D" w14:textId="77777777" w:rsidTr="00253CFC">
        <w:tc>
          <w:tcPr>
            <w:tcW w:w="1558" w:type="dxa"/>
          </w:tcPr>
          <w:p w14:paraId="29978372" w14:textId="77777777" w:rsidR="00651276" w:rsidRPr="000D07D1" w:rsidRDefault="00651276" w:rsidP="00253CFC">
            <w:pPr>
              <w:rPr>
                <w:b/>
                <w:bCs/>
              </w:rPr>
            </w:pPr>
            <w:r w:rsidRPr="000D07D1">
              <w:rPr>
                <w:b/>
                <w:bCs/>
              </w:rPr>
              <w:t>Risk Level</w:t>
            </w:r>
          </w:p>
        </w:tc>
        <w:tc>
          <w:tcPr>
            <w:tcW w:w="1558" w:type="dxa"/>
          </w:tcPr>
          <w:p w14:paraId="349A7A0A" w14:textId="77777777" w:rsidR="00651276" w:rsidRDefault="00651276" w:rsidP="00253CFC">
            <w:r>
              <w:t>High</w:t>
            </w:r>
          </w:p>
        </w:tc>
        <w:tc>
          <w:tcPr>
            <w:tcW w:w="1558" w:type="dxa"/>
          </w:tcPr>
          <w:p w14:paraId="2548B25E" w14:textId="77777777" w:rsidR="00651276" w:rsidRPr="000D07D1" w:rsidRDefault="00651276" w:rsidP="00253CFC">
            <w:pPr>
              <w:rPr>
                <w:b/>
                <w:bCs/>
              </w:rPr>
            </w:pPr>
            <w:r w:rsidRPr="000D07D1">
              <w:rPr>
                <w:b/>
                <w:bCs/>
              </w:rPr>
              <w:t>Phase</w:t>
            </w:r>
          </w:p>
        </w:tc>
        <w:tc>
          <w:tcPr>
            <w:tcW w:w="1558" w:type="dxa"/>
          </w:tcPr>
          <w:p w14:paraId="70EF86BA" w14:textId="77777777" w:rsidR="00651276" w:rsidRDefault="00651276" w:rsidP="00253CFC">
            <w:r>
              <w:t>All</w:t>
            </w:r>
          </w:p>
        </w:tc>
        <w:tc>
          <w:tcPr>
            <w:tcW w:w="1559" w:type="dxa"/>
          </w:tcPr>
          <w:p w14:paraId="301091D2" w14:textId="77777777" w:rsidR="00651276" w:rsidRPr="000D07D1" w:rsidRDefault="00651276" w:rsidP="00253CFC">
            <w:pPr>
              <w:rPr>
                <w:b/>
                <w:bCs/>
              </w:rPr>
            </w:pPr>
            <w:r w:rsidRPr="000D07D1">
              <w:rPr>
                <w:b/>
                <w:bCs/>
              </w:rPr>
              <w:t>Frequency</w:t>
            </w:r>
          </w:p>
        </w:tc>
        <w:tc>
          <w:tcPr>
            <w:tcW w:w="1559" w:type="dxa"/>
          </w:tcPr>
          <w:p w14:paraId="06B6EFB2" w14:textId="77777777" w:rsidR="00651276" w:rsidRDefault="00651276" w:rsidP="00253CFC">
            <w:r>
              <w:t>Medium</w:t>
            </w:r>
          </w:p>
        </w:tc>
      </w:tr>
      <w:tr w:rsidR="00651276" w14:paraId="739391C6" w14:textId="77777777" w:rsidTr="00253CFC">
        <w:tc>
          <w:tcPr>
            <w:tcW w:w="1558" w:type="dxa"/>
          </w:tcPr>
          <w:p w14:paraId="77D4054E" w14:textId="77777777" w:rsidR="00651276" w:rsidRPr="000D07D1" w:rsidRDefault="00651276" w:rsidP="00253CFC">
            <w:pPr>
              <w:rPr>
                <w:b/>
                <w:bCs/>
              </w:rPr>
            </w:pPr>
            <w:r w:rsidRPr="000D07D1">
              <w:rPr>
                <w:b/>
                <w:bCs/>
              </w:rPr>
              <w:t>Mitigation</w:t>
            </w:r>
          </w:p>
        </w:tc>
        <w:tc>
          <w:tcPr>
            <w:tcW w:w="7792" w:type="dxa"/>
            <w:gridSpan w:val="5"/>
          </w:tcPr>
          <w:p w14:paraId="1BDC757A" w14:textId="77777777" w:rsidR="00651276" w:rsidRDefault="00651276" w:rsidP="00651276">
            <w:pPr>
              <w:pStyle w:val="ListParagraph"/>
              <w:numPr>
                <w:ilvl w:val="0"/>
                <w:numId w:val="17"/>
              </w:numPr>
            </w:pPr>
            <w:r>
              <w:t>Maintain priorities and make changes accordingly so as not to affect project timeline</w:t>
            </w:r>
          </w:p>
        </w:tc>
      </w:tr>
    </w:tbl>
    <w:p w14:paraId="7F4C4B91" w14:textId="77777777" w:rsidR="00651276" w:rsidRDefault="00651276" w:rsidP="00651276"/>
    <w:tbl>
      <w:tblPr>
        <w:tblStyle w:val="TableGrid"/>
        <w:tblW w:w="0" w:type="auto"/>
        <w:tblLook w:val="04A0" w:firstRow="1" w:lastRow="0" w:firstColumn="1" w:lastColumn="0" w:noHBand="0" w:noVBand="1"/>
      </w:tblPr>
      <w:tblGrid>
        <w:gridCol w:w="1541"/>
        <w:gridCol w:w="1500"/>
        <w:gridCol w:w="1508"/>
        <w:gridCol w:w="1736"/>
        <w:gridCol w:w="1542"/>
        <w:gridCol w:w="1523"/>
      </w:tblGrid>
      <w:tr w:rsidR="00651276" w14:paraId="0EEE8838" w14:textId="77777777" w:rsidTr="00253CFC">
        <w:tc>
          <w:tcPr>
            <w:tcW w:w="1558" w:type="dxa"/>
          </w:tcPr>
          <w:p w14:paraId="2CFBF695" w14:textId="77777777" w:rsidR="00651276" w:rsidRPr="000D07D1" w:rsidRDefault="00651276" w:rsidP="00253CFC">
            <w:pPr>
              <w:rPr>
                <w:b/>
                <w:bCs/>
              </w:rPr>
            </w:pPr>
            <w:r>
              <w:rPr>
                <w:b/>
                <w:bCs/>
              </w:rPr>
              <w:t>Risk 04</w:t>
            </w:r>
          </w:p>
        </w:tc>
        <w:tc>
          <w:tcPr>
            <w:tcW w:w="7792" w:type="dxa"/>
            <w:gridSpan w:val="5"/>
          </w:tcPr>
          <w:p w14:paraId="592F842D" w14:textId="77777777" w:rsidR="00651276" w:rsidRDefault="00651276" w:rsidP="00253CFC">
            <w:r>
              <w:t>Technical limitations</w:t>
            </w:r>
          </w:p>
        </w:tc>
      </w:tr>
      <w:tr w:rsidR="00651276" w14:paraId="6E85B06B" w14:textId="77777777" w:rsidTr="00253CFC">
        <w:tc>
          <w:tcPr>
            <w:tcW w:w="1558" w:type="dxa"/>
          </w:tcPr>
          <w:p w14:paraId="6FEC85F6" w14:textId="77777777" w:rsidR="00651276" w:rsidRPr="000D07D1" w:rsidRDefault="00651276" w:rsidP="00253CFC">
            <w:pPr>
              <w:rPr>
                <w:b/>
                <w:bCs/>
              </w:rPr>
            </w:pPr>
            <w:r w:rsidRPr="000D07D1">
              <w:rPr>
                <w:b/>
                <w:bCs/>
              </w:rPr>
              <w:t>Risk Level</w:t>
            </w:r>
          </w:p>
        </w:tc>
        <w:tc>
          <w:tcPr>
            <w:tcW w:w="1558" w:type="dxa"/>
          </w:tcPr>
          <w:p w14:paraId="5FDC225B" w14:textId="77777777" w:rsidR="00651276" w:rsidRDefault="00651276" w:rsidP="00253CFC">
            <w:r>
              <w:t>High</w:t>
            </w:r>
          </w:p>
        </w:tc>
        <w:tc>
          <w:tcPr>
            <w:tcW w:w="1558" w:type="dxa"/>
          </w:tcPr>
          <w:p w14:paraId="1B1EDDCB" w14:textId="77777777" w:rsidR="00651276" w:rsidRPr="000D07D1" w:rsidRDefault="00651276" w:rsidP="00253CFC">
            <w:pPr>
              <w:rPr>
                <w:b/>
                <w:bCs/>
              </w:rPr>
            </w:pPr>
            <w:r w:rsidRPr="000D07D1">
              <w:rPr>
                <w:b/>
                <w:bCs/>
              </w:rPr>
              <w:t>Phase</w:t>
            </w:r>
          </w:p>
        </w:tc>
        <w:tc>
          <w:tcPr>
            <w:tcW w:w="1558" w:type="dxa"/>
          </w:tcPr>
          <w:p w14:paraId="0A2F7B55" w14:textId="77777777" w:rsidR="00651276" w:rsidRDefault="00651276" w:rsidP="00253CFC">
            <w:r>
              <w:t>Implementation</w:t>
            </w:r>
          </w:p>
        </w:tc>
        <w:tc>
          <w:tcPr>
            <w:tcW w:w="1559" w:type="dxa"/>
          </w:tcPr>
          <w:p w14:paraId="5A9B2366" w14:textId="77777777" w:rsidR="00651276" w:rsidRPr="000D07D1" w:rsidRDefault="00651276" w:rsidP="00253CFC">
            <w:pPr>
              <w:rPr>
                <w:b/>
                <w:bCs/>
              </w:rPr>
            </w:pPr>
            <w:r w:rsidRPr="000D07D1">
              <w:rPr>
                <w:b/>
                <w:bCs/>
              </w:rPr>
              <w:t>Frequency</w:t>
            </w:r>
          </w:p>
        </w:tc>
        <w:tc>
          <w:tcPr>
            <w:tcW w:w="1559" w:type="dxa"/>
          </w:tcPr>
          <w:p w14:paraId="0CA9F0C0" w14:textId="77777777" w:rsidR="00651276" w:rsidRDefault="00651276" w:rsidP="00253CFC">
            <w:r>
              <w:t>Medium</w:t>
            </w:r>
          </w:p>
        </w:tc>
      </w:tr>
      <w:tr w:rsidR="00651276" w14:paraId="5A70ACF0" w14:textId="77777777" w:rsidTr="00253CFC">
        <w:tc>
          <w:tcPr>
            <w:tcW w:w="1558" w:type="dxa"/>
          </w:tcPr>
          <w:p w14:paraId="19CDDB54" w14:textId="77777777" w:rsidR="00651276" w:rsidRPr="000D07D1" w:rsidRDefault="00651276" w:rsidP="00253CFC">
            <w:pPr>
              <w:rPr>
                <w:b/>
                <w:bCs/>
              </w:rPr>
            </w:pPr>
            <w:r w:rsidRPr="000D07D1">
              <w:rPr>
                <w:b/>
                <w:bCs/>
              </w:rPr>
              <w:t>Mitigation</w:t>
            </w:r>
          </w:p>
        </w:tc>
        <w:tc>
          <w:tcPr>
            <w:tcW w:w="7792" w:type="dxa"/>
            <w:gridSpan w:val="5"/>
          </w:tcPr>
          <w:p w14:paraId="0963F312" w14:textId="77777777" w:rsidR="00651276" w:rsidRDefault="00651276" w:rsidP="00651276">
            <w:pPr>
              <w:pStyle w:val="ListParagraph"/>
              <w:numPr>
                <w:ilvl w:val="0"/>
                <w:numId w:val="16"/>
              </w:numPr>
            </w:pPr>
            <w:r>
              <w:t>Alter method of development to find work around said limitation</w:t>
            </w:r>
          </w:p>
        </w:tc>
      </w:tr>
    </w:tbl>
    <w:p w14:paraId="2FA76441" w14:textId="77777777" w:rsidR="00651276" w:rsidRDefault="00651276" w:rsidP="00651276"/>
    <w:tbl>
      <w:tblPr>
        <w:tblStyle w:val="TableGrid"/>
        <w:tblW w:w="0" w:type="auto"/>
        <w:tblLook w:val="04A0" w:firstRow="1" w:lastRow="0" w:firstColumn="1" w:lastColumn="0" w:noHBand="0" w:noVBand="1"/>
      </w:tblPr>
      <w:tblGrid>
        <w:gridCol w:w="1558"/>
        <w:gridCol w:w="1558"/>
        <w:gridCol w:w="1558"/>
        <w:gridCol w:w="1558"/>
        <w:gridCol w:w="1559"/>
        <w:gridCol w:w="1559"/>
      </w:tblGrid>
      <w:tr w:rsidR="00651276" w14:paraId="47CD5398" w14:textId="77777777" w:rsidTr="00253CFC">
        <w:tc>
          <w:tcPr>
            <w:tcW w:w="1558" w:type="dxa"/>
          </w:tcPr>
          <w:p w14:paraId="43BDEF20" w14:textId="77777777" w:rsidR="00651276" w:rsidRPr="000D07D1" w:rsidRDefault="00651276" w:rsidP="00253CFC">
            <w:pPr>
              <w:rPr>
                <w:b/>
                <w:bCs/>
              </w:rPr>
            </w:pPr>
            <w:r>
              <w:rPr>
                <w:b/>
                <w:bCs/>
              </w:rPr>
              <w:t>Risk 04</w:t>
            </w:r>
          </w:p>
        </w:tc>
        <w:tc>
          <w:tcPr>
            <w:tcW w:w="7792" w:type="dxa"/>
            <w:gridSpan w:val="5"/>
          </w:tcPr>
          <w:p w14:paraId="688B6C79" w14:textId="77777777" w:rsidR="00651276" w:rsidRDefault="00651276" w:rsidP="00253CFC">
            <w:r>
              <w:t>Progress loss due to loss of data</w:t>
            </w:r>
          </w:p>
        </w:tc>
      </w:tr>
      <w:tr w:rsidR="00651276" w14:paraId="6BB82F7B" w14:textId="77777777" w:rsidTr="00253CFC">
        <w:tc>
          <w:tcPr>
            <w:tcW w:w="1558" w:type="dxa"/>
          </w:tcPr>
          <w:p w14:paraId="2B0CCECE" w14:textId="77777777" w:rsidR="00651276" w:rsidRPr="000D07D1" w:rsidRDefault="00651276" w:rsidP="00253CFC">
            <w:pPr>
              <w:rPr>
                <w:b/>
                <w:bCs/>
              </w:rPr>
            </w:pPr>
            <w:r w:rsidRPr="000D07D1">
              <w:rPr>
                <w:b/>
                <w:bCs/>
              </w:rPr>
              <w:t>Risk Level</w:t>
            </w:r>
          </w:p>
        </w:tc>
        <w:tc>
          <w:tcPr>
            <w:tcW w:w="1558" w:type="dxa"/>
          </w:tcPr>
          <w:p w14:paraId="25666D7C" w14:textId="77777777" w:rsidR="00651276" w:rsidRDefault="00651276" w:rsidP="00253CFC">
            <w:r>
              <w:t>High</w:t>
            </w:r>
          </w:p>
        </w:tc>
        <w:tc>
          <w:tcPr>
            <w:tcW w:w="1558" w:type="dxa"/>
          </w:tcPr>
          <w:p w14:paraId="6582EDCF" w14:textId="77777777" w:rsidR="00651276" w:rsidRPr="000D07D1" w:rsidRDefault="00651276" w:rsidP="00253CFC">
            <w:pPr>
              <w:rPr>
                <w:b/>
                <w:bCs/>
              </w:rPr>
            </w:pPr>
            <w:r w:rsidRPr="000D07D1">
              <w:rPr>
                <w:b/>
                <w:bCs/>
              </w:rPr>
              <w:t>Phase</w:t>
            </w:r>
          </w:p>
        </w:tc>
        <w:tc>
          <w:tcPr>
            <w:tcW w:w="1558" w:type="dxa"/>
          </w:tcPr>
          <w:p w14:paraId="6AEA0E24" w14:textId="77777777" w:rsidR="00651276" w:rsidRDefault="00651276" w:rsidP="00253CFC">
            <w:r>
              <w:t>All</w:t>
            </w:r>
          </w:p>
        </w:tc>
        <w:tc>
          <w:tcPr>
            <w:tcW w:w="1559" w:type="dxa"/>
          </w:tcPr>
          <w:p w14:paraId="302D6328" w14:textId="77777777" w:rsidR="00651276" w:rsidRPr="000D07D1" w:rsidRDefault="00651276" w:rsidP="00253CFC">
            <w:pPr>
              <w:rPr>
                <w:b/>
                <w:bCs/>
              </w:rPr>
            </w:pPr>
            <w:r w:rsidRPr="000D07D1">
              <w:rPr>
                <w:b/>
                <w:bCs/>
              </w:rPr>
              <w:t>Frequency</w:t>
            </w:r>
          </w:p>
        </w:tc>
        <w:tc>
          <w:tcPr>
            <w:tcW w:w="1559" w:type="dxa"/>
          </w:tcPr>
          <w:p w14:paraId="5841B48B" w14:textId="77777777" w:rsidR="00651276" w:rsidRDefault="00651276" w:rsidP="00253CFC">
            <w:r>
              <w:t>Low</w:t>
            </w:r>
          </w:p>
        </w:tc>
      </w:tr>
      <w:tr w:rsidR="00651276" w14:paraId="1760116F" w14:textId="77777777" w:rsidTr="00253CFC">
        <w:tc>
          <w:tcPr>
            <w:tcW w:w="1558" w:type="dxa"/>
          </w:tcPr>
          <w:p w14:paraId="14026C9C" w14:textId="77777777" w:rsidR="00651276" w:rsidRPr="000D07D1" w:rsidRDefault="00651276" w:rsidP="00253CFC">
            <w:pPr>
              <w:rPr>
                <w:b/>
                <w:bCs/>
              </w:rPr>
            </w:pPr>
            <w:r w:rsidRPr="000D07D1">
              <w:rPr>
                <w:b/>
                <w:bCs/>
              </w:rPr>
              <w:t>Mitigation</w:t>
            </w:r>
          </w:p>
        </w:tc>
        <w:tc>
          <w:tcPr>
            <w:tcW w:w="7792" w:type="dxa"/>
            <w:gridSpan w:val="5"/>
          </w:tcPr>
          <w:p w14:paraId="3C0D57F1" w14:textId="77777777" w:rsidR="00651276" w:rsidRDefault="00651276" w:rsidP="00651276">
            <w:pPr>
              <w:pStyle w:val="ListParagraph"/>
              <w:numPr>
                <w:ilvl w:val="0"/>
                <w:numId w:val="15"/>
              </w:numPr>
            </w:pPr>
            <w:r>
              <w:t>Regular data back-ups to cloud storage</w:t>
            </w:r>
          </w:p>
          <w:p w14:paraId="66F38606" w14:textId="77777777" w:rsidR="00651276" w:rsidRDefault="00651276" w:rsidP="00651276">
            <w:pPr>
              <w:pStyle w:val="ListParagraph"/>
              <w:numPr>
                <w:ilvl w:val="0"/>
                <w:numId w:val="15"/>
              </w:numPr>
            </w:pPr>
            <w:r>
              <w:t xml:space="preserve">Maintain </w:t>
            </w:r>
            <w:proofErr w:type="spellStart"/>
            <w:r>
              <w:t>Github</w:t>
            </w:r>
            <w:proofErr w:type="spellEnd"/>
            <w:r>
              <w:t xml:space="preserve"> repository for code management</w:t>
            </w:r>
          </w:p>
          <w:p w14:paraId="27698D57" w14:textId="77777777" w:rsidR="00651276" w:rsidRDefault="00651276" w:rsidP="00651276">
            <w:pPr>
              <w:pStyle w:val="ListParagraph"/>
              <w:numPr>
                <w:ilvl w:val="0"/>
                <w:numId w:val="15"/>
              </w:numPr>
            </w:pPr>
            <w:r>
              <w:t>Have local backup of project if drastic change is being made in case roll-back is necessary.</w:t>
            </w:r>
          </w:p>
        </w:tc>
      </w:tr>
    </w:tbl>
    <w:p w14:paraId="5B898618" w14:textId="1E0CF214" w:rsidR="00651276" w:rsidRDefault="00651276" w:rsidP="00651276">
      <w:pPr>
        <w:pStyle w:val="Heading2"/>
      </w:pPr>
      <w:bookmarkStart w:id="97" w:name="_Toc39155620"/>
      <w:r>
        <w:lastRenderedPageBreak/>
        <w:t>Work Breakdown Structure</w:t>
      </w:r>
      <w:bookmarkEnd w:id="97"/>
    </w:p>
    <w:tbl>
      <w:tblPr>
        <w:tblStyle w:val="TableGrid"/>
        <w:tblW w:w="0" w:type="auto"/>
        <w:tblLook w:val="04A0" w:firstRow="1" w:lastRow="0" w:firstColumn="1" w:lastColumn="0" w:noHBand="0" w:noVBand="1"/>
      </w:tblPr>
      <w:tblGrid>
        <w:gridCol w:w="5240"/>
        <w:gridCol w:w="1418"/>
        <w:gridCol w:w="1417"/>
        <w:gridCol w:w="1275"/>
      </w:tblGrid>
      <w:tr w:rsidR="00901645" w14:paraId="0B53FE0F" w14:textId="77777777" w:rsidTr="00901645">
        <w:tc>
          <w:tcPr>
            <w:tcW w:w="5240" w:type="dxa"/>
          </w:tcPr>
          <w:p w14:paraId="0A57249C" w14:textId="16A39A25" w:rsidR="00901645" w:rsidRPr="005E096D" w:rsidRDefault="00901645" w:rsidP="00901645">
            <w:pPr>
              <w:rPr>
                <w:b/>
                <w:sz w:val="22"/>
                <w:szCs w:val="22"/>
                <w:lang w:bidi="si-LK"/>
              </w:rPr>
            </w:pPr>
            <w:r w:rsidRPr="005E096D">
              <w:rPr>
                <w:b/>
                <w:sz w:val="22"/>
                <w:szCs w:val="22"/>
                <w:lang w:bidi="si-LK"/>
              </w:rPr>
              <w:t>Task Name</w:t>
            </w:r>
          </w:p>
        </w:tc>
        <w:tc>
          <w:tcPr>
            <w:tcW w:w="1418" w:type="dxa"/>
          </w:tcPr>
          <w:p w14:paraId="4C2425D3" w14:textId="72BFACE3" w:rsidR="00901645" w:rsidRPr="005E096D" w:rsidRDefault="00901645" w:rsidP="00901645">
            <w:pPr>
              <w:rPr>
                <w:b/>
                <w:sz w:val="22"/>
                <w:szCs w:val="22"/>
                <w:lang w:bidi="si-LK"/>
              </w:rPr>
            </w:pPr>
            <w:r w:rsidRPr="005E096D">
              <w:rPr>
                <w:b/>
                <w:sz w:val="22"/>
                <w:szCs w:val="22"/>
                <w:lang w:bidi="si-LK"/>
              </w:rPr>
              <w:t>Duration</w:t>
            </w:r>
          </w:p>
        </w:tc>
        <w:tc>
          <w:tcPr>
            <w:tcW w:w="1417" w:type="dxa"/>
          </w:tcPr>
          <w:p w14:paraId="21CBEF7D" w14:textId="1F5062D7" w:rsidR="00901645" w:rsidRPr="005E096D" w:rsidRDefault="00901645" w:rsidP="00901645">
            <w:pPr>
              <w:rPr>
                <w:b/>
                <w:sz w:val="22"/>
                <w:szCs w:val="22"/>
                <w:lang w:bidi="si-LK"/>
              </w:rPr>
            </w:pPr>
            <w:r w:rsidRPr="005E096D">
              <w:rPr>
                <w:b/>
                <w:sz w:val="22"/>
                <w:szCs w:val="22"/>
                <w:lang w:bidi="si-LK"/>
              </w:rPr>
              <w:t>Start</w:t>
            </w:r>
          </w:p>
        </w:tc>
        <w:tc>
          <w:tcPr>
            <w:tcW w:w="1275" w:type="dxa"/>
          </w:tcPr>
          <w:p w14:paraId="27AF4E1A" w14:textId="7AB073A4" w:rsidR="00901645" w:rsidRPr="005E096D" w:rsidRDefault="00901645" w:rsidP="00901645">
            <w:pPr>
              <w:rPr>
                <w:b/>
                <w:sz w:val="22"/>
                <w:szCs w:val="22"/>
                <w:lang w:bidi="si-LK"/>
              </w:rPr>
            </w:pPr>
            <w:r w:rsidRPr="005E096D">
              <w:rPr>
                <w:b/>
                <w:sz w:val="22"/>
                <w:szCs w:val="22"/>
                <w:lang w:bidi="si-LK"/>
              </w:rPr>
              <w:t>Finish</w:t>
            </w:r>
          </w:p>
        </w:tc>
      </w:tr>
      <w:tr w:rsidR="00901645" w14:paraId="6E9E4096" w14:textId="77777777" w:rsidTr="00901645">
        <w:tc>
          <w:tcPr>
            <w:tcW w:w="5240" w:type="dxa"/>
          </w:tcPr>
          <w:p w14:paraId="30464B49" w14:textId="1427F3E9" w:rsidR="00901645" w:rsidRPr="005E096D" w:rsidRDefault="00901645" w:rsidP="00901645">
            <w:pPr>
              <w:pStyle w:val="ListParagraph"/>
              <w:numPr>
                <w:ilvl w:val="0"/>
                <w:numId w:val="43"/>
              </w:numPr>
              <w:rPr>
                <w:sz w:val="22"/>
                <w:szCs w:val="22"/>
              </w:rPr>
            </w:pPr>
            <w:r w:rsidRPr="005E096D">
              <w:rPr>
                <w:sz w:val="22"/>
                <w:szCs w:val="22"/>
              </w:rPr>
              <w:t>Project Initiation</w:t>
            </w:r>
          </w:p>
        </w:tc>
        <w:tc>
          <w:tcPr>
            <w:tcW w:w="1418" w:type="dxa"/>
          </w:tcPr>
          <w:p w14:paraId="13C2EE16" w14:textId="2E074F68" w:rsidR="00901645" w:rsidRPr="005E096D" w:rsidRDefault="00901645" w:rsidP="00901645">
            <w:pPr>
              <w:rPr>
                <w:sz w:val="22"/>
                <w:szCs w:val="22"/>
                <w:lang w:bidi="si-LK"/>
              </w:rPr>
            </w:pPr>
            <w:r w:rsidRPr="005E096D">
              <w:rPr>
                <w:sz w:val="22"/>
                <w:szCs w:val="22"/>
                <w:lang w:bidi="si-LK"/>
              </w:rPr>
              <w:t>63 days</w:t>
            </w:r>
          </w:p>
        </w:tc>
        <w:tc>
          <w:tcPr>
            <w:tcW w:w="1417" w:type="dxa"/>
          </w:tcPr>
          <w:p w14:paraId="38348F2B" w14:textId="7585F150" w:rsidR="00901645" w:rsidRPr="005E096D" w:rsidRDefault="005E096D" w:rsidP="00901645">
            <w:pPr>
              <w:rPr>
                <w:sz w:val="22"/>
                <w:szCs w:val="22"/>
                <w:lang w:bidi="si-LK"/>
              </w:rPr>
            </w:pPr>
            <w:r>
              <w:rPr>
                <w:sz w:val="22"/>
                <w:szCs w:val="22"/>
                <w:lang w:bidi="si-LK"/>
              </w:rPr>
              <w:t>7/25/19</w:t>
            </w:r>
          </w:p>
        </w:tc>
        <w:tc>
          <w:tcPr>
            <w:tcW w:w="1275" w:type="dxa"/>
          </w:tcPr>
          <w:p w14:paraId="536541E8" w14:textId="6FF8300F" w:rsidR="00901645" w:rsidRPr="005E096D" w:rsidRDefault="005E096D" w:rsidP="00901645">
            <w:pPr>
              <w:rPr>
                <w:sz w:val="22"/>
                <w:szCs w:val="22"/>
                <w:lang w:bidi="si-LK"/>
              </w:rPr>
            </w:pPr>
            <w:r>
              <w:rPr>
                <w:sz w:val="22"/>
                <w:szCs w:val="22"/>
                <w:lang w:bidi="si-LK"/>
              </w:rPr>
              <w:t>10/21/19</w:t>
            </w:r>
          </w:p>
        </w:tc>
      </w:tr>
      <w:tr w:rsidR="00901645" w14:paraId="2BFC37BF" w14:textId="77777777" w:rsidTr="00901645">
        <w:tc>
          <w:tcPr>
            <w:tcW w:w="5240" w:type="dxa"/>
          </w:tcPr>
          <w:p w14:paraId="7D205B3E" w14:textId="5CEC7687" w:rsidR="00901645" w:rsidRPr="005E096D" w:rsidRDefault="00901645" w:rsidP="00901645">
            <w:pPr>
              <w:rPr>
                <w:sz w:val="22"/>
                <w:szCs w:val="22"/>
              </w:rPr>
            </w:pPr>
            <w:r w:rsidRPr="005E096D">
              <w:rPr>
                <w:sz w:val="22"/>
                <w:szCs w:val="22"/>
              </w:rPr>
              <w:t>Research on the Project Background</w:t>
            </w:r>
          </w:p>
        </w:tc>
        <w:tc>
          <w:tcPr>
            <w:tcW w:w="1418" w:type="dxa"/>
          </w:tcPr>
          <w:p w14:paraId="5D595A53" w14:textId="64823735" w:rsidR="00901645" w:rsidRPr="005E096D" w:rsidRDefault="005E096D" w:rsidP="00901645">
            <w:pPr>
              <w:rPr>
                <w:sz w:val="22"/>
                <w:szCs w:val="22"/>
                <w:lang w:bidi="si-LK"/>
              </w:rPr>
            </w:pPr>
            <w:r w:rsidRPr="005E096D">
              <w:rPr>
                <w:sz w:val="22"/>
                <w:szCs w:val="22"/>
                <w:lang w:bidi="si-LK"/>
              </w:rPr>
              <w:t>7</w:t>
            </w:r>
            <w:r w:rsidR="000C61B1">
              <w:rPr>
                <w:sz w:val="22"/>
                <w:szCs w:val="22"/>
                <w:lang w:bidi="si-LK"/>
              </w:rPr>
              <w:t xml:space="preserve"> </w:t>
            </w:r>
            <w:r w:rsidR="000C61B1" w:rsidRPr="005E096D">
              <w:rPr>
                <w:sz w:val="22"/>
                <w:szCs w:val="22"/>
                <w:lang w:bidi="si-LK"/>
              </w:rPr>
              <w:t>days</w:t>
            </w:r>
          </w:p>
        </w:tc>
        <w:tc>
          <w:tcPr>
            <w:tcW w:w="1417" w:type="dxa"/>
          </w:tcPr>
          <w:p w14:paraId="47EB0548" w14:textId="0146C5AC" w:rsidR="00901645" w:rsidRPr="005E096D" w:rsidRDefault="005E096D" w:rsidP="00901645">
            <w:pPr>
              <w:rPr>
                <w:sz w:val="22"/>
                <w:szCs w:val="22"/>
                <w:lang w:bidi="si-LK"/>
              </w:rPr>
            </w:pPr>
            <w:r>
              <w:rPr>
                <w:sz w:val="22"/>
                <w:szCs w:val="22"/>
                <w:lang w:bidi="si-LK"/>
              </w:rPr>
              <w:t>7/25/19</w:t>
            </w:r>
          </w:p>
        </w:tc>
        <w:tc>
          <w:tcPr>
            <w:tcW w:w="1275" w:type="dxa"/>
          </w:tcPr>
          <w:p w14:paraId="1E3680E9" w14:textId="2210652E" w:rsidR="00901645" w:rsidRPr="005E096D" w:rsidRDefault="005E096D" w:rsidP="00901645">
            <w:pPr>
              <w:rPr>
                <w:sz w:val="22"/>
                <w:szCs w:val="22"/>
                <w:lang w:bidi="si-LK"/>
              </w:rPr>
            </w:pPr>
            <w:r>
              <w:rPr>
                <w:sz w:val="22"/>
                <w:szCs w:val="22"/>
                <w:lang w:bidi="si-LK"/>
              </w:rPr>
              <w:t>8/2/19</w:t>
            </w:r>
          </w:p>
        </w:tc>
      </w:tr>
      <w:tr w:rsidR="005E096D" w14:paraId="4C2F030E" w14:textId="77777777" w:rsidTr="00901645">
        <w:tc>
          <w:tcPr>
            <w:tcW w:w="5240" w:type="dxa"/>
          </w:tcPr>
          <w:p w14:paraId="503F24B7" w14:textId="7693101D" w:rsidR="005E096D" w:rsidRPr="005E096D" w:rsidRDefault="005E096D" w:rsidP="005E096D">
            <w:pPr>
              <w:rPr>
                <w:sz w:val="22"/>
                <w:szCs w:val="22"/>
              </w:rPr>
            </w:pPr>
            <w:r w:rsidRPr="005E096D">
              <w:rPr>
                <w:sz w:val="22"/>
                <w:szCs w:val="22"/>
              </w:rPr>
              <w:t>Research on the Project Domain</w:t>
            </w:r>
          </w:p>
        </w:tc>
        <w:tc>
          <w:tcPr>
            <w:tcW w:w="1418" w:type="dxa"/>
          </w:tcPr>
          <w:p w14:paraId="21705BBF" w14:textId="22E7FB39" w:rsidR="005E096D" w:rsidRPr="005E096D" w:rsidRDefault="005E096D" w:rsidP="005E096D">
            <w:pPr>
              <w:rPr>
                <w:sz w:val="22"/>
                <w:szCs w:val="22"/>
                <w:lang w:bidi="si-LK"/>
              </w:rPr>
            </w:pPr>
            <w:r w:rsidRPr="005E096D">
              <w:rPr>
                <w:sz w:val="22"/>
                <w:szCs w:val="22"/>
                <w:lang w:bidi="si-LK"/>
              </w:rPr>
              <w:t>12</w:t>
            </w:r>
            <w:r w:rsidR="000C61B1">
              <w:rPr>
                <w:sz w:val="22"/>
                <w:szCs w:val="22"/>
                <w:lang w:bidi="si-LK"/>
              </w:rPr>
              <w:t xml:space="preserve"> </w:t>
            </w:r>
            <w:r w:rsidR="000C61B1" w:rsidRPr="005E096D">
              <w:rPr>
                <w:sz w:val="22"/>
                <w:szCs w:val="22"/>
                <w:lang w:bidi="si-LK"/>
              </w:rPr>
              <w:t>days</w:t>
            </w:r>
          </w:p>
        </w:tc>
        <w:tc>
          <w:tcPr>
            <w:tcW w:w="1417" w:type="dxa"/>
          </w:tcPr>
          <w:p w14:paraId="6E7C6B00" w14:textId="5AE556E5" w:rsidR="005E096D" w:rsidRPr="005E096D" w:rsidRDefault="005E096D" w:rsidP="005E096D">
            <w:pPr>
              <w:rPr>
                <w:sz w:val="22"/>
                <w:szCs w:val="22"/>
                <w:lang w:bidi="si-LK"/>
              </w:rPr>
            </w:pPr>
            <w:r>
              <w:rPr>
                <w:sz w:val="22"/>
                <w:szCs w:val="22"/>
                <w:lang w:bidi="si-LK"/>
              </w:rPr>
              <w:t>7/25/19</w:t>
            </w:r>
          </w:p>
        </w:tc>
        <w:tc>
          <w:tcPr>
            <w:tcW w:w="1275" w:type="dxa"/>
          </w:tcPr>
          <w:p w14:paraId="3621DD2E" w14:textId="5438288B" w:rsidR="005E096D" w:rsidRPr="005E096D" w:rsidRDefault="005E096D" w:rsidP="005E096D">
            <w:pPr>
              <w:rPr>
                <w:sz w:val="22"/>
                <w:szCs w:val="22"/>
                <w:lang w:bidi="si-LK"/>
              </w:rPr>
            </w:pPr>
            <w:r>
              <w:rPr>
                <w:sz w:val="22"/>
                <w:szCs w:val="22"/>
                <w:lang w:bidi="si-LK"/>
              </w:rPr>
              <w:t>8/9/19</w:t>
            </w:r>
          </w:p>
        </w:tc>
      </w:tr>
      <w:tr w:rsidR="005E096D" w14:paraId="1E0DB08D" w14:textId="77777777" w:rsidTr="00901645">
        <w:tc>
          <w:tcPr>
            <w:tcW w:w="5240" w:type="dxa"/>
          </w:tcPr>
          <w:p w14:paraId="339A0C6B" w14:textId="4B71DAC1" w:rsidR="005E096D" w:rsidRPr="005E096D" w:rsidRDefault="005E096D" w:rsidP="005E096D">
            <w:pPr>
              <w:rPr>
                <w:sz w:val="22"/>
                <w:szCs w:val="22"/>
              </w:rPr>
            </w:pPr>
            <w:r w:rsidRPr="005E096D">
              <w:rPr>
                <w:sz w:val="22"/>
                <w:szCs w:val="22"/>
              </w:rPr>
              <w:t>Research on the existing systems and libraries</w:t>
            </w:r>
          </w:p>
        </w:tc>
        <w:tc>
          <w:tcPr>
            <w:tcW w:w="1418" w:type="dxa"/>
          </w:tcPr>
          <w:p w14:paraId="37DB3711" w14:textId="4FB6E82C" w:rsidR="005E096D" w:rsidRPr="005E096D" w:rsidRDefault="005E096D" w:rsidP="005E096D">
            <w:pPr>
              <w:rPr>
                <w:sz w:val="22"/>
                <w:szCs w:val="22"/>
                <w:lang w:bidi="si-LK"/>
              </w:rPr>
            </w:pPr>
            <w:r w:rsidRPr="005E096D">
              <w:rPr>
                <w:sz w:val="22"/>
                <w:szCs w:val="22"/>
                <w:lang w:bidi="si-LK"/>
              </w:rPr>
              <w:t>12</w:t>
            </w:r>
            <w:r w:rsidR="000C61B1">
              <w:rPr>
                <w:sz w:val="22"/>
                <w:szCs w:val="22"/>
                <w:lang w:bidi="si-LK"/>
              </w:rPr>
              <w:t xml:space="preserve"> </w:t>
            </w:r>
            <w:r w:rsidR="000C61B1" w:rsidRPr="005E096D">
              <w:rPr>
                <w:sz w:val="22"/>
                <w:szCs w:val="22"/>
                <w:lang w:bidi="si-LK"/>
              </w:rPr>
              <w:t>days</w:t>
            </w:r>
          </w:p>
        </w:tc>
        <w:tc>
          <w:tcPr>
            <w:tcW w:w="1417" w:type="dxa"/>
          </w:tcPr>
          <w:p w14:paraId="6FDC6AFA" w14:textId="64870A60" w:rsidR="005E096D" w:rsidRPr="005E096D" w:rsidRDefault="005E096D" w:rsidP="005E096D">
            <w:pPr>
              <w:rPr>
                <w:sz w:val="22"/>
                <w:szCs w:val="22"/>
                <w:lang w:bidi="si-LK"/>
              </w:rPr>
            </w:pPr>
            <w:r>
              <w:rPr>
                <w:sz w:val="22"/>
                <w:szCs w:val="22"/>
                <w:lang w:bidi="si-LK"/>
              </w:rPr>
              <w:t>8/12/19</w:t>
            </w:r>
          </w:p>
        </w:tc>
        <w:tc>
          <w:tcPr>
            <w:tcW w:w="1275" w:type="dxa"/>
          </w:tcPr>
          <w:p w14:paraId="7600F6EC" w14:textId="1A8828AA" w:rsidR="005E096D" w:rsidRPr="005E096D" w:rsidRDefault="005E096D" w:rsidP="005E096D">
            <w:pPr>
              <w:rPr>
                <w:sz w:val="22"/>
                <w:szCs w:val="22"/>
                <w:lang w:bidi="si-LK"/>
              </w:rPr>
            </w:pPr>
            <w:r>
              <w:rPr>
                <w:sz w:val="22"/>
                <w:szCs w:val="22"/>
                <w:lang w:bidi="si-LK"/>
              </w:rPr>
              <w:t>8/27/19</w:t>
            </w:r>
          </w:p>
        </w:tc>
      </w:tr>
      <w:tr w:rsidR="005E096D" w14:paraId="316B6EE6" w14:textId="77777777" w:rsidTr="00901645">
        <w:tc>
          <w:tcPr>
            <w:tcW w:w="5240" w:type="dxa"/>
          </w:tcPr>
          <w:p w14:paraId="53EF648F" w14:textId="0CCE2478" w:rsidR="005E096D" w:rsidRPr="005E096D" w:rsidRDefault="005E096D" w:rsidP="005E096D">
            <w:pPr>
              <w:rPr>
                <w:sz w:val="22"/>
                <w:szCs w:val="22"/>
              </w:rPr>
            </w:pPr>
            <w:r w:rsidRPr="005E096D">
              <w:rPr>
                <w:sz w:val="22"/>
                <w:szCs w:val="22"/>
              </w:rPr>
              <w:t>Specify Project Scope</w:t>
            </w:r>
          </w:p>
        </w:tc>
        <w:tc>
          <w:tcPr>
            <w:tcW w:w="1418" w:type="dxa"/>
          </w:tcPr>
          <w:p w14:paraId="21F1AAB3" w14:textId="0CFA98EA" w:rsidR="005E096D" w:rsidRPr="005E096D" w:rsidRDefault="005E096D" w:rsidP="005E096D">
            <w:pPr>
              <w:rPr>
                <w:sz w:val="22"/>
                <w:szCs w:val="22"/>
                <w:lang w:bidi="si-LK"/>
              </w:rPr>
            </w:pPr>
            <w:r w:rsidRPr="005E096D">
              <w:rPr>
                <w:sz w:val="22"/>
                <w:szCs w:val="22"/>
                <w:lang w:bidi="si-LK"/>
              </w:rPr>
              <w:t>11</w:t>
            </w:r>
            <w:r w:rsidR="000C61B1">
              <w:rPr>
                <w:sz w:val="22"/>
                <w:szCs w:val="22"/>
                <w:lang w:bidi="si-LK"/>
              </w:rPr>
              <w:t xml:space="preserve"> </w:t>
            </w:r>
            <w:r w:rsidR="000C61B1" w:rsidRPr="005E096D">
              <w:rPr>
                <w:sz w:val="22"/>
                <w:szCs w:val="22"/>
                <w:lang w:bidi="si-LK"/>
              </w:rPr>
              <w:t>days</w:t>
            </w:r>
          </w:p>
        </w:tc>
        <w:tc>
          <w:tcPr>
            <w:tcW w:w="1417" w:type="dxa"/>
          </w:tcPr>
          <w:p w14:paraId="4F2E6C51" w14:textId="585EAA72" w:rsidR="005E096D" w:rsidRPr="005E096D" w:rsidRDefault="005E096D" w:rsidP="005E096D">
            <w:pPr>
              <w:rPr>
                <w:sz w:val="22"/>
                <w:szCs w:val="22"/>
                <w:lang w:bidi="si-LK"/>
              </w:rPr>
            </w:pPr>
            <w:r>
              <w:rPr>
                <w:sz w:val="22"/>
                <w:szCs w:val="22"/>
                <w:lang w:bidi="si-LK"/>
              </w:rPr>
              <w:t>8/28/19</w:t>
            </w:r>
          </w:p>
        </w:tc>
        <w:tc>
          <w:tcPr>
            <w:tcW w:w="1275" w:type="dxa"/>
          </w:tcPr>
          <w:p w14:paraId="42FE50B8" w14:textId="049BC164" w:rsidR="005E096D" w:rsidRPr="005E096D" w:rsidRDefault="005E096D" w:rsidP="005E096D">
            <w:pPr>
              <w:rPr>
                <w:sz w:val="22"/>
                <w:szCs w:val="22"/>
                <w:lang w:bidi="si-LK"/>
              </w:rPr>
            </w:pPr>
            <w:r>
              <w:rPr>
                <w:sz w:val="22"/>
                <w:szCs w:val="22"/>
                <w:lang w:bidi="si-LK"/>
              </w:rPr>
              <w:t>9/11/19</w:t>
            </w:r>
          </w:p>
        </w:tc>
      </w:tr>
      <w:tr w:rsidR="005E096D" w14:paraId="44B438B5" w14:textId="77777777" w:rsidTr="00901645">
        <w:tc>
          <w:tcPr>
            <w:tcW w:w="5240" w:type="dxa"/>
          </w:tcPr>
          <w:p w14:paraId="4B88C943" w14:textId="264C957E" w:rsidR="005E096D" w:rsidRPr="005E096D" w:rsidRDefault="005E096D" w:rsidP="005E096D">
            <w:pPr>
              <w:rPr>
                <w:sz w:val="22"/>
                <w:szCs w:val="22"/>
              </w:rPr>
            </w:pPr>
            <w:r w:rsidRPr="005E096D">
              <w:rPr>
                <w:sz w:val="22"/>
                <w:szCs w:val="22"/>
              </w:rPr>
              <w:t>Identify Resource Requirements</w:t>
            </w:r>
          </w:p>
        </w:tc>
        <w:tc>
          <w:tcPr>
            <w:tcW w:w="1418" w:type="dxa"/>
          </w:tcPr>
          <w:p w14:paraId="599DEECC" w14:textId="2BADC830" w:rsidR="005E096D" w:rsidRPr="005E096D" w:rsidRDefault="005E096D" w:rsidP="005E096D">
            <w:pPr>
              <w:rPr>
                <w:sz w:val="22"/>
                <w:szCs w:val="22"/>
                <w:lang w:bidi="si-LK"/>
              </w:rPr>
            </w:pPr>
            <w:r w:rsidRPr="005E096D">
              <w:rPr>
                <w:sz w:val="22"/>
                <w:szCs w:val="22"/>
                <w:lang w:bidi="si-LK"/>
              </w:rPr>
              <w:t>12</w:t>
            </w:r>
            <w:r w:rsidR="000C61B1">
              <w:rPr>
                <w:sz w:val="22"/>
                <w:szCs w:val="22"/>
                <w:lang w:bidi="si-LK"/>
              </w:rPr>
              <w:t xml:space="preserve"> </w:t>
            </w:r>
            <w:r w:rsidR="000C61B1" w:rsidRPr="005E096D">
              <w:rPr>
                <w:sz w:val="22"/>
                <w:szCs w:val="22"/>
                <w:lang w:bidi="si-LK"/>
              </w:rPr>
              <w:t>days</w:t>
            </w:r>
          </w:p>
        </w:tc>
        <w:tc>
          <w:tcPr>
            <w:tcW w:w="1417" w:type="dxa"/>
          </w:tcPr>
          <w:p w14:paraId="1ADEF1B0" w14:textId="28F0A40C" w:rsidR="005E096D" w:rsidRPr="005E096D" w:rsidRDefault="005E096D" w:rsidP="005E096D">
            <w:pPr>
              <w:rPr>
                <w:sz w:val="22"/>
                <w:szCs w:val="22"/>
                <w:lang w:bidi="si-LK"/>
              </w:rPr>
            </w:pPr>
            <w:r>
              <w:rPr>
                <w:sz w:val="22"/>
                <w:szCs w:val="22"/>
                <w:lang w:bidi="si-LK"/>
              </w:rPr>
              <w:t>9/12/19</w:t>
            </w:r>
          </w:p>
        </w:tc>
        <w:tc>
          <w:tcPr>
            <w:tcW w:w="1275" w:type="dxa"/>
          </w:tcPr>
          <w:p w14:paraId="75EA9DCA" w14:textId="436926B8" w:rsidR="005E096D" w:rsidRPr="005E096D" w:rsidRDefault="005E096D" w:rsidP="005E096D">
            <w:pPr>
              <w:rPr>
                <w:sz w:val="22"/>
                <w:szCs w:val="22"/>
                <w:lang w:bidi="si-LK"/>
              </w:rPr>
            </w:pPr>
            <w:r>
              <w:rPr>
                <w:sz w:val="22"/>
                <w:szCs w:val="22"/>
                <w:lang w:bidi="si-LK"/>
              </w:rPr>
              <w:t>9/27/19</w:t>
            </w:r>
          </w:p>
        </w:tc>
      </w:tr>
      <w:tr w:rsidR="005E096D" w14:paraId="5DC2B781" w14:textId="77777777" w:rsidTr="00901645">
        <w:tc>
          <w:tcPr>
            <w:tcW w:w="5240" w:type="dxa"/>
          </w:tcPr>
          <w:p w14:paraId="5CDDE5BC" w14:textId="1540CAE0" w:rsidR="005E096D" w:rsidRPr="005E096D" w:rsidRDefault="005E096D" w:rsidP="005E096D">
            <w:pPr>
              <w:rPr>
                <w:sz w:val="22"/>
                <w:szCs w:val="22"/>
              </w:rPr>
            </w:pPr>
            <w:r w:rsidRPr="005E096D">
              <w:rPr>
                <w:sz w:val="22"/>
                <w:szCs w:val="22"/>
              </w:rPr>
              <w:t>Finalizing PID</w:t>
            </w:r>
          </w:p>
        </w:tc>
        <w:tc>
          <w:tcPr>
            <w:tcW w:w="1418" w:type="dxa"/>
          </w:tcPr>
          <w:p w14:paraId="47C33D21" w14:textId="3A13085D" w:rsidR="005E096D" w:rsidRPr="005E096D" w:rsidRDefault="005E096D" w:rsidP="005E096D">
            <w:pPr>
              <w:rPr>
                <w:sz w:val="22"/>
                <w:szCs w:val="22"/>
                <w:lang w:bidi="si-LK"/>
              </w:rPr>
            </w:pPr>
            <w:r w:rsidRPr="005E096D">
              <w:rPr>
                <w:sz w:val="22"/>
                <w:szCs w:val="22"/>
                <w:lang w:bidi="si-LK"/>
              </w:rPr>
              <w:t>15</w:t>
            </w:r>
            <w:r w:rsidR="000C61B1">
              <w:rPr>
                <w:sz w:val="22"/>
                <w:szCs w:val="22"/>
                <w:lang w:bidi="si-LK"/>
              </w:rPr>
              <w:t xml:space="preserve"> </w:t>
            </w:r>
            <w:r w:rsidR="000C61B1" w:rsidRPr="005E096D">
              <w:rPr>
                <w:sz w:val="22"/>
                <w:szCs w:val="22"/>
                <w:lang w:bidi="si-LK"/>
              </w:rPr>
              <w:t>days</w:t>
            </w:r>
          </w:p>
        </w:tc>
        <w:tc>
          <w:tcPr>
            <w:tcW w:w="1417" w:type="dxa"/>
          </w:tcPr>
          <w:p w14:paraId="280D010B" w14:textId="636F46BE" w:rsidR="005E096D" w:rsidRPr="005E096D" w:rsidRDefault="005E096D" w:rsidP="005E096D">
            <w:pPr>
              <w:rPr>
                <w:sz w:val="22"/>
                <w:szCs w:val="22"/>
                <w:lang w:bidi="si-LK"/>
              </w:rPr>
            </w:pPr>
            <w:r>
              <w:rPr>
                <w:sz w:val="22"/>
                <w:szCs w:val="22"/>
                <w:lang w:bidi="si-LK"/>
              </w:rPr>
              <w:t>9/30/19</w:t>
            </w:r>
          </w:p>
        </w:tc>
        <w:tc>
          <w:tcPr>
            <w:tcW w:w="1275" w:type="dxa"/>
          </w:tcPr>
          <w:p w14:paraId="15EDC59C" w14:textId="101D9C4D" w:rsidR="005E096D" w:rsidRPr="005E096D" w:rsidRDefault="005E096D" w:rsidP="005E096D">
            <w:pPr>
              <w:rPr>
                <w:sz w:val="22"/>
                <w:szCs w:val="22"/>
                <w:lang w:bidi="si-LK"/>
              </w:rPr>
            </w:pPr>
            <w:r>
              <w:rPr>
                <w:sz w:val="22"/>
                <w:szCs w:val="22"/>
                <w:lang w:bidi="si-LK"/>
              </w:rPr>
              <w:t>10/18/19</w:t>
            </w:r>
          </w:p>
        </w:tc>
      </w:tr>
      <w:tr w:rsidR="005E096D" w14:paraId="02625F77" w14:textId="77777777" w:rsidTr="00901645">
        <w:tc>
          <w:tcPr>
            <w:tcW w:w="5240" w:type="dxa"/>
          </w:tcPr>
          <w:p w14:paraId="271E83F1" w14:textId="005F81E2" w:rsidR="005E096D" w:rsidRPr="005E096D" w:rsidRDefault="005E096D" w:rsidP="005E096D">
            <w:pPr>
              <w:rPr>
                <w:sz w:val="22"/>
                <w:szCs w:val="22"/>
              </w:rPr>
            </w:pPr>
            <w:r w:rsidRPr="005E096D">
              <w:rPr>
                <w:sz w:val="22"/>
                <w:szCs w:val="22"/>
              </w:rPr>
              <w:t>Submit PID</w:t>
            </w:r>
          </w:p>
        </w:tc>
        <w:tc>
          <w:tcPr>
            <w:tcW w:w="1418" w:type="dxa"/>
          </w:tcPr>
          <w:p w14:paraId="58B8810D" w14:textId="6466EB80" w:rsidR="005E096D" w:rsidRPr="005E096D" w:rsidRDefault="005E096D" w:rsidP="005E096D">
            <w:pPr>
              <w:rPr>
                <w:sz w:val="22"/>
                <w:szCs w:val="22"/>
                <w:lang w:bidi="si-LK"/>
              </w:rPr>
            </w:pPr>
            <w:r w:rsidRPr="005E096D">
              <w:rPr>
                <w:sz w:val="22"/>
                <w:szCs w:val="22"/>
                <w:lang w:bidi="si-LK"/>
              </w:rPr>
              <w:t>1</w:t>
            </w:r>
            <w:r w:rsidR="000C61B1">
              <w:rPr>
                <w:sz w:val="22"/>
                <w:szCs w:val="22"/>
                <w:lang w:bidi="si-LK"/>
              </w:rPr>
              <w:t xml:space="preserve"> day</w:t>
            </w:r>
          </w:p>
        </w:tc>
        <w:tc>
          <w:tcPr>
            <w:tcW w:w="1417" w:type="dxa"/>
          </w:tcPr>
          <w:p w14:paraId="393BBB05" w14:textId="5B0202C6" w:rsidR="005E096D" w:rsidRPr="005E096D" w:rsidRDefault="005E096D" w:rsidP="005E096D">
            <w:pPr>
              <w:rPr>
                <w:sz w:val="22"/>
                <w:szCs w:val="22"/>
                <w:lang w:bidi="si-LK"/>
              </w:rPr>
            </w:pPr>
            <w:r>
              <w:rPr>
                <w:sz w:val="22"/>
                <w:szCs w:val="22"/>
                <w:lang w:bidi="si-LK"/>
              </w:rPr>
              <w:t>10/21/19</w:t>
            </w:r>
          </w:p>
        </w:tc>
        <w:tc>
          <w:tcPr>
            <w:tcW w:w="1275" w:type="dxa"/>
          </w:tcPr>
          <w:p w14:paraId="43828CDA" w14:textId="773146BC" w:rsidR="005E096D" w:rsidRPr="005E096D" w:rsidRDefault="005E096D" w:rsidP="005E096D">
            <w:pPr>
              <w:rPr>
                <w:sz w:val="22"/>
                <w:szCs w:val="22"/>
                <w:lang w:bidi="si-LK"/>
              </w:rPr>
            </w:pPr>
            <w:r>
              <w:rPr>
                <w:sz w:val="22"/>
                <w:szCs w:val="22"/>
                <w:lang w:bidi="si-LK"/>
              </w:rPr>
              <w:t>10/21/19</w:t>
            </w:r>
          </w:p>
        </w:tc>
      </w:tr>
      <w:tr w:rsidR="005E096D" w14:paraId="2FCAD914" w14:textId="77777777" w:rsidTr="00901645">
        <w:tc>
          <w:tcPr>
            <w:tcW w:w="5240" w:type="dxa"/>
          </w:tcPr>
          <w:p w14:paraId="4820BC7E" w14:textId="353614E8" w:rsidR="005E096D" w:rsidRPr="005E096D" w:rsidRDefault="005E096D" w:rsidP="005E096D">
            <w:pPr>
              <w:pStyle w:val="ListParagraph"/>
              <w:numPr>
                <w:ilvl w:val="0"/>
                <w:numId w:val="43"/>
              </w:numPr>
              <w:rPr>
                <w:sz w:val="22"/>
                <w:szCs w:val="22"/>
                <w:lang w:bidi="si-LK"/>
              </w:rPr>
            </w:pPr>
            <w:r w:rsidRPr="005E096D">
              <w:rPr>
                <w:sz w:val="22"/>
                <w:szCs w:val="22"/>
                <w:lang w:bidi="si-LK"/>
              </w:rPr>
              <w:t>Literature Review</w:t>
            </w:r>
          </w:p>
        </w:tc>
        <w:tc>
          <w:tcPr>
            <w:tcW w:w="1418" w:type="dxa"/>
          </w:tcPr>
          <w:p w14:paraId="2AEC0D4F" w14:textId="322D0658" w:rsidR="005E096D" w:rsidRPr="005E096D" w:rsidRDefault="005E096D" w:rsidP="005E096D">
            <w:pPr>
              <w:rPr>
                <w:sz w:val="22"/>
                <w:szCs w:val="22"/>
                <w:lang w:bidi="si-LK"/>
              </w:rPr>
            </w:pPr>
            <w:r w:rsidRPr="005E096D">
              <w:rPr>
                <w:sz w:val="22"/>
                <w:szCs w:val="22"/>
                <w:lang w:bidi="si-LK"/>
              </w:rPr>
              <w:t>68</w:t>
            </w:r>
            <w:r w:rsidR="000C61B1">
              <w:rPr>
                <w:sz w:val="22"/>
                <w:szCs w:val="22"/>
                <w:lang w:bidi="si-LK"/>
              </w:rPr>
              <w:t xml:space="preserve"> </w:t>
            </w:r>
            <w:r w:rsidR="000C61B1" w:rsidRPr="005E096D">
              <w:rPr>
                <w:sz w:val="22"/>
                <w:szCs w:val="22"/>
                <w:lang w:bidi="si-LK"/>
              </w:rPr>
              <w:t>days</w:t>
            </w:r>
          </w:p>
        </w:tc>
        <w:tc>
          <w:tcPr>
            <w:tcW w:w="1417" w:type="dxa"/>
          </w:tcPr>
          <w:p w14:paraId="3CC759E1" w14:textId="055AAD03" w:rsidR="005E096D" w:rsidRPr="005E096D" w:rsidRDefault="005E096D" w:rsidP="005E096D">
            <w:pPr>
              <w:rPr>
                <w:sz w:val="22"/>
                <w:szCs w:val="22"/>
                <w:lang w:bidi="si-LK"/>
              </w:rPr>
            </w:pPr>
            <w:r>
              <w:rPr>
                <w:sz w:val="22"/>
                <w:szCs w:val="22"/>
                <w:lang w:bidi="si-LK"/>
              </w:rPr>
              <w:t>8/12/19</w:t>
            </w:r>
          </w:p>
        </w:tc>
        <w:tc>
          <w:tcPr>
            <w:tcW w:w="1275" w:type="dxa"/>
          </w:tcPr>
          <w:p w14:paraId="46CFDFD5" w14:textId="573C17BB" w:rsidR="005E096D" w:rsidRPr="005E096D" w:rsidRDefault="005E096D" w:rsidP="005E096D">
            <w:pPr>
              <w:rPr>
                <w:sz w:val="22"/>
                <w:szCs w:val="22"/>
                <w:lang w:bidi="si-LK"/>
              </w:rPr>
            </w:pPr>
            <w:r>
              <w:rPr>
                <w:sz w:val="22"/>
                <w:szCs w:val="22"/>
                <w:lang w:bidi="si-LK"/>
              </w:rPr>
              <w:t>11/13/19</w:t>
            </w:r>
          </w:p>
        </w:tc>
      </w:tr>
      <w:tr w:rsidR="005E096D" w14:paraId="735E3038" w14:textId="77777777" w:rsidTr="00901645">
        <w:tc>
          <w:tcPr>
            <w:tcW w:w="5240" w:type="dxa"/>
          </w:tcPr>
          <w:p w14:paraId="34FD6E39" w14:textId="7D8387A6" w:rsidR="005E096D" w:rsidRPr="005E096D" w:rsidRDefault="005E096D" w:rsidP="005E096D">
            <w:pPr>
              <w:rPr>
                <w:sz w:val="22"/>
                <w:szCs w:val="22"/>
                <w:lang w:bidi="si-LK"/>
              </w:rPr>
            </w:pPr>
            <w:r w:rsidRPr="005E096D">
              <w:rPr>
                <w:sz w:val="22"/>
                <w:szCs w:val="22"/>
                <w:lang w:bidi="si-LK"/>
              </w:rPr>
              <w:t>Research on Existing Systems</w:t>
            </w:r>
          </w:p>
        </w:tc>
        <w:tc>
          <w:tcPr>
            <w:tcW w:w="1418" w:type="dxa"/>
          </w:tcPr>
          <w:p w14:paraId="797A48DC" w14:textId="25CBC251" w:rsidR="005E096D" w:rsidRPr="000C61B1" w:rsidRDefault="005E096D" w:rsidP="005E096D">
            <w:r w:rsidRPr="005E096D">
              <w:rPr>
                <w:sz w:val="22"/>
                <w:szCs w:val="22"/>
                <w:lang w:bidi="si-LK"/>
              </w:rPr>
              <w:t>16</w:t>
            </w:r>
            <w:r w:rsidR="000C61B1">
              <w:t xml:space="preserve"> </w:t>
            </w:r>
            <w:r w:rsidR="000C61B1" w:rsidRPr="005E096D">
              <w:rPr>
                <w:sz w:val="22"/>
                <w:szCs w:val="22"/>
                <w:lang w:bidi="si-LK"/>
              </w:rPr>
              <w:t>days</w:t>
            </w:r>
          </w:p>
        </w:tc>
        <w:tc>
          <w:tcPr>
            <w:tcW w:w="1417" w:type="dxa"/>
          </w:tcPr>
          <w:p w14:paraId="634A1D0D" w14:textId="222EFD61" w:rsidR="005E096D" w:rsidRPr="005E096D" w:rsidRDefault="005E096D" w:rsidP="005E096D">
            <w:pPr>
              <w:rPr>
                <w:sz w:val="22"/>
                <w:szCs w:val="22"/>
                <w:lang w:bidi="si-LK"/>
              </w:rPr>
            </w:pPr>
            <w:r>
              <w:rPr>
                <w:sz w:val="22"/>
                <w:szCs w:val="22"/>
                <w:lang w:bidi="si-LK"/>
              </w:rPr>
              <w:t>8/28/19</w:t>
            </w:r>
          </w:p>
        </w:tc>
        <w:tc>
          <w:tcPr>
            <w:tcW w:w="1275" w:type="dxa"/>
          </w:tcPr>
          <w:p w14:paraId="2D4962C0" w14:textId="3151FD20" w:rsidR="005E096D" w:rsidRPr="005E096D" w:rsidRDefault="005E096D" w:rsidP="005E096D">
            <w:pPr>
              <w:rPr>
                <w:sz w:val="22"/>
                <w:szCs w:val="22"/>
                <w:lang w:bidi="si-LK"/>
              </w:rPr>
            </w:pPr>
            <w:r>
              <w:rPr>
                <w:sz w:val="22"/>
                <w:szCs w:val="22"/>
                <w:lang w:bidi="si-LK"/>
              </w:rPr>
              <w:t>9/18/19</w:t>
            </w:r>
          </w:p>
        </w:tc>
      </w:tr>
      <w:tr w:rsidR="005E096D" w14:paraId="60EEA584" w14:textId="77777777" w:rsidTr="00901645">
        <w:tc>
          <w:tcPr>
            <w:tcW w:w="5240" w:type="dxa"/>
          </w:tcPr>
          <w:p w14:paraId="0E0492BA" w14:textId="31427688" w:rsidR="005E096D" w:rsidRPr="005E096D" w:rsidRDefault="005E096D" w:rsidP="005E096D">
            <w:pPr>
              <w:rPr>
                <w:sz w:val="22"/>
                <w:szCs w:val="22"/>
                <w:lang w:bidi="si-LK"/>
              </w:rPr>
            </w:pPr>
            <w:r w:rsidRPr="005E096D">
              <w:rPr>
                <w:sz w:val="22"/>
                <w:szCs w:val="22"/>
                <w:lang w:bidi="si-LK"/>
              </w:rPr>
              <w:t>Prepare draft literature review</w:t>
            </w:r>
          </w:p>
        </w:tc>
        <w:tc>
          <w:tcPr>
            <w:tcW w:w="1418" w:type="dxa"/>
          </w:tcPr>
          <w:p w14:paraId="607D946D" w14:textId="7EEEBFE7" w:rsidR="005E096D" w:rsidRPr="005E096D" w:rsidRDefault="005E096D" w:rsidP="005E096D">
            <w:pPr>
              <w:rPr>
                <w:sz w:val="22"/>
                <w:szCs w:val="22"/>
                <w:lang w:bidi="si-LK"/>
              </w:rPr>
            </w:pPr>
            <w:r w:rsidRPr="005E096D">
              <w:rPr>
                <w:sz w:val="22"/>
                <w:szCs w:val="22"/>
                <w:lang w:bidi="si-LK"/>
              </w:rPr>
              <w:t>67</w:t>
            </w:r>
            <w:r w:rsidR="000C61B1">
              <w:rPr>
                <w:sz w:val="22"/>
                <w:szCs w:val="22"/>
                <w:lang w:bidi="si-LK"/>
              </w:rPr>
              <w:t xml:space="preserve"> </w:t>
            </w:r>
            <w:r w:rsidR="000C61B1" w:rsidRPr="005E096D">
              <w:rPr>
                <w:sz w:val="22"/>
                <w:szCs w:val="22"/>
                <w:lang w:bidi="si-LK"/>
              </w:rPr>
              <w:t>days</w:t>
            </w:r>
          </w:p>
        </w:tc>
        <w:tc>
          <w:tcPr>
            <w:tcW w:w="1417" w:type="dxa"/>
          </w:tcPr>
          <w:p w14:paraId="4CB415E7" w14:textId="1BEECF33" w:rsidR="005E096D" w:rsidRPr="005E096D" w:rsidRDefault="005E096D" w:rsidP="005E096D">
            <w:pPr>
              <w:rPr>
                <w:sz w:val="22"/>
                <w:szCs w:val="22"/>
                <w:lang w:bidi="si-LK"/>
              </w:rPr>
            </w:pPr>
            <w:r>
              <w:rPr>
                <w:sz w:val="22"/>
                <w:szCs w:val="22"/>
                <w:lang w:bidi="si-LK"/>
              </w:rPr>
              <w:t>8/12/19</w:t>
            </w:r>
          </w:p>
        </w:tc>
        <w:tc>
          <w:tcPr>
            <w:tcW w:w="1275" w:type="dxa"/>
          </w:tcPr>
          <w:p w14:paraId="33B925DF" w14:textId="02081A3F" w:rsidR="005E096D" w:rsidRPr="005E096D" w:rsidRDefault="005E096D" w:rsidP="005E096D">
            <w:pPr>
              <w:rPr>
                <w:sz w:val="22"/>
                <w:szCs w:val="22"/>
                <w:lang w:bidi="si-LK"/>
              </w:rPr>
            </w:pPr>
            <w:r>
              <w:rPr>
                <w:sz w:val="22"/>
                <w:szCs w:val="22"/>
                <w:lang w:bidi="si-LK"/>
              </w:rPr>
              <w:t>11/12/19</w:t>
            </w:r>
          </w:p>
        </w:tc>
      </w:tr>
      <w:tr w:rsidR="005E096D" w14:paraId="0B5947CF" w14:textId="77777777" w:rsidTr="00901645">
        <w:tc>
          <w:tcPr>
            <w:tcW w:w="5240" w:type="dxa"/>
          </w:tcPr>
          <w:p w14:paraId="63C960AE" w14:textId="3666286D" w:rsidR="005E096D" w:rsidRPr="005E096D" w:rsidRDefault="005E096D" w:rsidP="005E096D">
            <w:pPr>
              <w:rPr>
                <w:sz w:val="22"/>
                <w:szCs w:val="22"/>
                <w:lang w:bidi="si-LK"/>
              </w:rPr>
            </w:pPr>
            <w:r w:rsidRPr="005E096D">
              <w:rPr>
                <w:sz w:val="22"/>
                <w:szCs w:val="22"/>
                <w:lang w:bidi="si-LK"/>
              </w:rPr>
              <w:t>Submit draft literature review</w:t>
            </w:r>
          </w:p>
        </w:tc>
        <w:tc>
          <w:tcPr>
            <w:tcW w:w="1418" w:type="dxa"/>
          </w:tcPr>
          <w:p w14:paraId="3F8EF19E" w14:textId="5C8AC2A8" w:rsidR="005E096D" w:rsidRPr="005E096D" w:rsidRDefault="005E096D" w:rsidP="005E096D">
            <w:pPr>
              <w:rPr>
                <w:sz w:val="22"/>
                <w:szCs w:val="22"/>
                <w:lang w:bidi="si-LK"/>
              </w:rPr>
            </w:pPr>
            <w:r w:rsidRPr="005E096D">
              <w:rPr>
                <w:sz w:val="22"/>
                <w:szCs w:val="22"/>
                <w:lang w:bidi="si-LK"/>
              </w:rPr>
              <w:t>1</w:t>
            </w:r>
            <w:r w:rsidR="000C61B1">
              <w:rPr>
                <w:sz w:val="22"/>
                <w:szCs w:val="22"/>
                <w:lang w:bidi="si-LK"/>
              </w:rPr>
              <w:t xml:space="preserve"> day</w:t>
            </w:r>
          </w:p>
        </w:tc>
        <w:tc>
          <w:tcPr>
            <w:tcW w:w="1417" w:type="dxa"/>
          </w:tcPr>
          <w:p w14:paraId="69D7FE48" w14:textId="0AD18E90" w:rsidR="005E096D" w:rsidRPr="005E096D" w:rsidRDefault="005E096D" w:rsidP="005E096D">
            <w:pPr>
              <w:rPr>
                <w:sz w:val="22"/>
                <w:szCs w:val="22"/>
                <w:lang w:bidi="si-LK"/>
              </w:rPr>
            </w:pPr>
            <w:r>
              <w:rPr>
                <w:sz w:val="22"/>
                <w:szCs w:val="22"/>
                <w:lang w:bidi="si-LK"/>
              </w:rPr>
              <w:t>11/11/19</w:t>
            </w:r>
          </w:p>
        </w:tc>
        <w:tc>
          <w:tcPr>
            <w:tcW w:w="1275" w:type="dxa"/>
          </w:tcPr>
          <w:p w14:paraId="1E42FFBA" w14:textId="1F34F4BB" w:rsidR="005E096D" w:rsidRPr="005E096D" w:rsidRDefault="000C61B1" w:rsidP="005E096D">
            <w:pPr>
              <w:rPr>
                <w:sz w:val="22"/>
                <w:szCs w:val="22"/>
                <w:lang w:bidi="si-LK"/>
              </w:rPr>
            </w:pPr>
            <w:r>
              <w:rPr>
                <w:sz w:val="22"/>
                <w:szCs w:val="22"/>
                <w:lang w:bidi="si-LK"/>
              </w:rPr>
              <w:t>11/11/19</w:t>
            </w:r>
          </w:p>
        </w:tc>
      </w:tr>
      <w:tr w:rsidR="005E096D" w14:paraId="77141EAA" w14:textId="77777777" w:rsidTr="00901645">
        <w:tc>
          <w:tcPr>
            <w:tcW w:w="5240" w:type="dxa"/>
          </w:tcPr>
          <w:p w14:paraId="13F6A0EC" w14:textId="0BB2F94C" w:rsidR="005E096D" w:rsidRPr="005E096D" w:rsidRDefault="005E096D" w:rsidP="005E096D">
            <w:pPr>
              <w:pStyle w:val="ListParagraph"/>
              <w:numPr>
                <w:ilvl w:val="0"/>
                <w:numId w:val="43"/>
              </w:numPr>
              <w:rPr>
                <w:sz w:val="22"/>
                <w:szCs w:val="22"/>
                <w:lang w:bidi="si-LK"/>
              </w:rPr>
            </w:pPr>
            <w:r w:rsidRPr="005E096D">
              <w:rPr>
                <w:sz w:val="22"/>
                <w:szCs w:val="22"/>
                <w:lang w:bidi="si-LK"/>
              </w:rPr>
              <w:t>Requirement Gathering</w:t>
            </w:r>
          </w:p>
        </w:tc>
        <w:tc>
          <w:tcPr>
            <w:tcW w:w="1418" w:type="dxa"/>
          </w:tcPr>
          <w:p w14:paraId="77882A3D" w14:textId="181F5ADF" w:rsidR="005E096D" w:rsidRPr="005E096D" w:rsidRDefault="005E096D" w:rsidP="005E096D">
            <w:pPr>
              <w:rPr>
                <w:sz w:val="22"/>
                <w:szCs w:val="22"/>
                <w:lang w:bidi="si-LK"/>
              </w:rPr>
            </w:pPr>
            <w:r w:rsidRPr="005E096D">
              <w:rPr>
                <w:sz w:val="22"/>
                <w:szCs w:val="22"/>
                <w:lang w:bidi="si-LK"/>
              </w:rPr>
              <w:t>61</w:t>
            </w:r>
            <w:r w:rsidR="000C61B1">
              <w:rPr>
                <w:sz w:val="22"/>
                <w:szCs w:val="22"/>
                <w:lang w:bidi="si-LK"/>
              </w:rPr>
              <w:t xml:space="preserve"> </w:t>
            </w:r>
            <w:r w:rsidR="000C61B1" w:rsidRPr="005E096D">
              <w:rPr>
                <w:sz w:val="22"/>
                <w:szCs w:val="22"/>
                <w:lang w:bidi="si-LK"/>
              </w:rPr>
              <w:t>days</w:t>
            </w:r>
          </w:p>
        </w:tc>
        <w:tc>
          <w:tcPr>
            <w:tcW w:w="1417" w:type="dxa"/>
          </w:tcPr>
          <w:p w14:paraId="3DC96251" w14:textId="0F8A4B90" w:rsidR="005E096D" w:rsidRPr="005E096D" w:rsidRDefault="000C61B1" w:rsidP="005E096D">
            <w:pPr>
              <w:rPr>
                <w:sz w:val="22"/>
                <w:szCs w:val="22"/>
                <w:lang w:bidi="si-LK"/>
              </w:rPr>
            </w:pPr>
            <w:r>
              <w:rPr>
                <w:sz w:val="22"/>
                <w:szCs w:val="22"/>
                <w:lang w:bidi="si-LK"/>
              </w:rPr>
              <w:t>10/22/19</w:t>
            </w:r>
          </w:p>
        </w:tc>
        <w:tc>
          <w:tcPr>
            <w:tcW w:w="1275" w:type="dxa"/>
          </w:tcPr>
          <w:p w14:paraId="71CD9683" w14:textId="23D6E107" w:rsidR="005E096D" w:rsidRPr="005E096D" w:rsidRDefault="000C61B1" w:rsidP="005E096D">
            <w:pPr>
              <w:rPr>
                <w:sz w:val="22"/>
                <w:szCs w:val="22"/>
                <w:lang w:bidi="si-LK"/>
              </w:rPr>
            </w:pPr>
            <w:r>
              <w:rPr>
                <w:sz w:val="22"/>
                <w:szCs w:val="22"/>
                <w:lang w:bidi="si-LK"/>
              </w:rPr>
              <w:t>1/14/20</w:t>
            </w:r>
          </w:p>
        </w:tc>
      </w:tr>
      <w:tr w:rsidR="005E096D" w14:paraId="75855DF8" w14:textId="77777777" w:rsidTr="00901645">
        <w:tc>
          <w:tcPr>
            <w:tcW w:w="5240" w:type="dxa"/>
          </w:tcPr>
          <w:p w14:paraId="168EC953" w14:textId="00D98266" w:rsidR="005E096D" w:rsidRPr="005E096D" w:rsidRDefault="005E096D" w:rsidP="005E096D">
            <w:pPr>
              <w:rPr>
                <w:sz w:val="22"/>
                <w:szCs w:val="22"/>
                <w:lang w:bidi="si-LK"/>
              </w:rPr>
            </w:pPr>
            <w:r w:rsidRPr="005E096D">
              <w:rPr>
                <w:sz w:val="22"/>
                <w:szCs w:val="22"/>
                <w:lang w:bidi="si-LK"/>
              </w:rPr>
              <w:t>Requirement Specification</w:t>
            </w:r>
          </w:p>
        </w:tc>
        <w:tc>
          <w:tcPr>
            <w:tcW w:w="1418" w:type="dxa"/>
          </w:tcPr>
          <w:p w14:paraId="7ECE45FF" w14:textId="126F1A0A" w:rsidR="005E096D" w:rsidRPr="005E096D" w:rsidRDefault="005E096D" w:rsidP="005E096D">
            <w:pPr>
              <w:rPr>
                <w:sz w:val="22"/>
                <w:szCs w:val="22"/>
                <w:lang w:bidi="si-LK"/>
              </w:rPr>
            </w:pPr>
            <w:r w:rsidRPr="005E096D">
              <w:rPr>
                <w:sz w:val="22"/>
                <w:szCs w:val="22"/>
                <w:lang w:bidi="si-LK"/>
              </w:rPr>
              <w:t>31</w:t>
            </w:r>
            <w:r w:rsidR="000C61B1">
              <w:rPr>
                <w:sz w:val="22"/>
                <w:szCs w:val="22"/>
                <w:lang w:bidi="si-LK"/>
              </w:rPr>
              <w:t xml:space="preserve"> </w:t>
            </w:r>
            <w:r w:rsidR="000C61B1" w:rsidRPr="005E096D">
              <w:rPr>
                <w:sz w:val="22"/>
                <w:szCs w:val="22"/>
                <w:lang w:bidi="si-LK"/>
              </w:rPr>
              <w:t>days</w:t>
            </w:r>
          </w:p>
        </w:tc>
        <w:tc>
          <w:tcPr>
            <w:tcW w:w="1417" w:type="dxa"/>
          </w:tcPr>
          <w:p w14:paraId="4A604777" w14:textId="6A59B642" w:rsidR="005E096D" w:rsidRPr="005E096D" w:rsidRDefault="000C61B1" w:rsidP="005E096D">
            <w:pPr>
              <w:rPr>
                <w:sz w:val="22"/>
                <w:szCs w:val="22"/>
                <w:lang w:bidi="si-LK"/>
              </w:rPr>
            </w:pPr>
            <w:r>
              <w:rPr>
                <w:sz w:val="22"/>
                <w:szCs w:val="22"/>
                <w:lang w:bidi="si-LK"/>
              </w:rPr>
              <w:t>10/22/19</w:t>
            </w:r>
          </w:p>
        </w:tc>
        <w:tc>
          <w:tcPr>
            <w:tcW w:w="1275" w:type="dxa"/>
          </w:tcPr>
          <w:p w14:paraId="6AA27592" w14:textId="7C30DEC9" w:rsidR="005E096D" w:rsidRPr="005E096D" w:rsidRDefault="000C61B1" w:rsidP="005E096D">
            <w:pPr>
              <w:rPr>
                <w:sz w:val="22"/>
                <w:szCs w:val="22"/>
                <w:lang w:bidi="si-LK"/>
              </w:rPr>
            </w:pPr>
            <w:r>
              <w:rPr>
                <w:sz w:val="22"/>
                <w:szCs w:val="22"/>
                <w:lang w:bidi="si-LK"/>
              </w:rPr>
              <w:t>12/3/19</w:t>
            </w:r>
          </w:p>
        </w:tc>
      </w:tr>
      <w:tr w:rsidR="005E096D" w14:paraId="6B08750B" w14:textId="77777777" w:rsidTr="00901645">
        <w:tc>
          <w:tcPr>
            <w:tcW w:w="5240" w:type="dxa"/>
          </w:tcPr>
          <w:p w14:paraId="589B314A" w14:textId="2C8DE72E" w:rsidR="005E096D" w:rsidRPr="005E096D" w:rsidRDefault="005E096D" w:rsidP="005E096D">
            <w:pPr>
              <w:rPr>
                <w:sz w:val="22"/>
                <w:szCs w:val="22"/>
                <w:lang w:bidi="si-LK"/>
              </w:rPr>
            </w:pPr>
            <w:r w:rsidRPr="005E096D">
              <w:rPr>
                <w:sz w:val="22"/>
                <w:szCs w:val="22"/>
                <w:lang w:bidi="si-LK"/>
              </w:rPr>
              <w:t>Create SRS document</w:t>
            </w:r>
          </w:p>
        </w:tc>
        <w:tc>
          <w:tcPr>
            <w:tcW w:w="1418" w:type="dxa"/>
          </w:tcPr>
          <w:p w14:paraId="54BED433" w14:textId="6F83DCFD" w:rsidR="005E096D" w:rsidRPr="005E096D" w:rsidRDefault="005E096D" w:rsidP="005E096D">
            <w:pPr>
              <w:rPr>
                <w:sz w:val="22"/>
                <w:szCs w:val="22"/>
                <w:lang w:bidi="si-LK"/>
              </w:rPr>
            </w:pPr>
            <w:r w:rsidRPr="005E096D">
              <w:rPr>
                <w:sz w:val="22"/>
                <w:szCs w:val="22"/>
                <w:lang w:bidi="si-LK"/>
              </w:rPr>
              <w:t>29</w:t>
            </w:r>
            <w:r w:rsidR="000C61B1">
              <w:rPr>
                <w:sz w:val="22"/>
                <w:szCs w:val="22"/>
                <w:lang w:bidi="si-LK"/>
              </w:rPr>
              <w:t xml:space="preserve"> </w:t>
            </w:r>
            <w:r w:rsidR="000C61B1" w:rsidRPr="005E096D">
              <w:rPr>
                <w:sz w:val="22"/>
                <w:szCs w:val="22"/>
                <w:lang w:bidi="si-LK"/>
              </w:rPr>
              <w:t>days</w:t>
            </w:r>
          </w:p>
        </w:tc>
        <w:tc>
          <w:tcPr>
            <w:tcW w:w="1417" w:type="dxa"/>
          </w:tcPr>
          <w:p w14:paraId="37DF8D15" w14:textId="1534CD30" w:rsidR="005E096D" w:rsidRPr="005E096D" w:rsidRDefault="000C61B1" w:rsidP="005E096D">
            <w:pPr>
              <w:rPr>
                <w:sz w:val="22"/>
                <w:szCs w:val="22"/>
                <w:lang w:bidi="si-LK"/>
              </w:rPr>
            </w:pPr>
            <w:r>
              <w:rPr>
                <w:sz w:val="22"/>
                <w:szCs w:val="22"/>
                <w:lang w:bidi="si-LK"/>
              </w:rPr>
              <w:t>12/4/19</w:t>
            </w:r>
          </w:p>
        </w:tc>
        <w:tc>
          <w:tcPr>
            <w:tcW w:w="1275" w:type="dxa"/>
          </w:tcPr>
          <w:p w14:paraId="16342F54" w14:textId="2870821A" w:rsidR="005E096D" w:rsidRPr="005E096D" w:rsidRDefault="000C61B1" w:rsidP="005E096D">
            <w:pPr>
              <w:rPr>
                <w:sz w:val="22"/>
                <w:szCs w:val="22"/>
                <w:lang w:bidi="si-LK"/>
              </w:rPr>
            </w:pPr>
            <w:r>
              <w:rPr>
                <w:sz w:val="22"/>
                <w:szCs w:val="22"/>
                <w:lang w:bidi="si-LK"/>
              </w:rPr>
              <w:t>1/13/20</w:t>
            </w:r>
          </w:p>
        </w:tc>
      </w:tr>
      <w:tr w:rsidR="005E096D" w14:paraId="1E71F629" w14:textId="77777777" w:rsidTr="00901645">
        <w:tc>
          <w:tcPr>
            <w:tcW w:w="5240" w:type="dxa"/>
          </w:tcPr>
          <w:p w14:paraId="446159EC" w14:textId="6269EC84" w:rsidR="005E096D" w:rsidRPr="005E096D" w:rsidRDefault="005E096D" w:rsidP="005E096D">
            <w:pPr>
              <w:rPr>
                <w:sz w:val="22"/>
                <w:szCs w:val="22"/>
                <w:lang w:bidi="si-LK"/>
              </w:rPr>
            </w:pPr>
            <w:r w:rsidRPr="005E096D">
              <w:rPr>
                <w:sz w:val="22"/>
                <w:szCs w:val="22"/>
                <w:lang w:bidi="si-LK"/>
              </w:rPr>
              <w:t>Submit SRS document</w:t>
            </w:r>
          </w:p>
        </w:tc>
        <w:tc>
          <w:tcPr>
            <w:tcW w:w="1418" w:type="dxa"/>
          </w:tcPr>
          <w:p w14:paraId="65C399C2" w14:textId="74F1FDF9" w:rsidR="005E096D" w:rsidRPr="005E096D" w:rsidRDefault="005E096D" w:rsidP="005E096D">
            <w:pPr>
              <w:rPr>
                <w:sz w:val="22"/>
                <w:szCs w:val="22"/>
                <w:lang w:bidi="si-LK"/>
              </w:rPr>
            </w:pPr>
            <w:r w:rsidRPr="005E096D">
              <w:rPr>
                <w:sz w:val="22"/>
                <w:szCs w:val="22"/>
                <w:lang w:bidi="si-LK"/>
              </w:rPr>
              <w:t>1</w:t>
            </w:r>
            <w:r w:rsidR="000C61B1" w:rsidRPr="005E096D">
              <w:rPr>
                <w:sz w:val="22"/>
                <w:szCs w:val="22"/>
                <w:lang w:bidi="si-LK"/>
              </w:rPr>
              <w:t xml:space="preserve"> </w:t>
            </w:r>
            <w:r w:rsidR="000C61B1">
              <w:rPr>
                <w:sz w:val="22"/>
                <w:szCs w:val="22"/>
                <w:lang w:bidi="si-LK"/>
              </w:rPr>
              <w:t>day</w:t>
            </w:r>
          </w:p>
        </w:tc>
        <w:tc>
          <w:tcPr>
            <w:tcW w:w="1417" w:type="dxa"/>
          </w:tcPr>
          <w:p w14:paraId="1BEE9E51" w14:textId="5E29F013" w:rsidR="005E096D" w:rsidRPr="005E096D" w:rsidRDefault="000C61B1" w:rsidP="005E096D">
            <w:pPr>
              <w:rPr>
                <w:sz w:val="22"/>
                <w:szCs w:val="22"/>
                <w:lang w:bidi="si-LK"/>
              </w:rPr>
            </w:pPr>
            <w:r>
              <w:rPr>
                <w:sz w:val="22"/>
                <w:szCs w:val="22"/>
                <w:lang w:bidi="si-LK"/>
              </w:rPr>
              <w:t>1/14/20</w:t>
            </w:r>
          </w:p>
        </w:tc>
        <w:tc>
          <w:tcPr>
            <w:tcW w:w="1275" w:type="dxa"/>
          </w:tcPr>
          <w:p w14:paraId="2C3C400D" w14:textId="350154FF" w:rsidR="005E096D" w:rsidRPr="005E096D" w:rsidRDefault="000C61B1" w:rsidP="005E096D">
            <w:pPr>
              <w:rPr>
                <w:sz w:val="22"/>
                <w:szCs w:val="22"/>
                <w:lang w:bidi="si-LK"/>
              </w:rPr>
            </w:pPr>
            <w:r>
              <w:rPr>
                <w:sz w:val="22"/>
                <w:szCs w:val="22"/>
                <w:lang w:bidi="si-LK"/>
              </w:rPr>
              <w:t>1/14/20</w:t>
            </w:r>
          </w:p>
        </w:tc>
      </w:tr>
      <w:tr w:rsidR="005E096D" w14:paraId="4E9EDC8B" w14:textId="77777777" w:rsidTr="00901645">
        <w:tc>
          <w:tcPr>
            <w:tcW w:w="5240" w:type="dxa"/>
          </w:tcPr>
          <w:p w14:paraId="59E9625B" w14:textId="20EE9B90" w:rsidR="005E096D" w:rsidRPr="005E096D" w:rsidRDefault="005E096D" w:rsidP="005E096D">
            <w:pPr>
              <w:pStyle w:val="ListParagraph"/>
              <w:numPr>
                <w:ilvl w:val="0"/>
                <w:numId w:val="43"/>
              </w:numPr>
              <w:rPr>
                <w:sz w:val="22"/>
                <w:szCs w:val="22"/>
                <w:lang w:bidi="si-LK"/>
              </w:rPr>
            </w:pPr>
            <w:r w:rsidRPr="005E096D">
              <w:rPr>
                <w:sz w:val="22"/>
                <w:szCs w:val="22"/>
                <w:lang w:bidi="si-LK"/>
              </w:rPr>
              <w:t>Design Prototype</w:t>
            </w:r>
          </w:p>
        </w:tc>
        <w:tc>
          <w:tcPr>
            <w:tcW w:w="1418" w:type="dxa"/>
          </w:tcPr>
          <w:p w14:paraId="696F2DF9" w14:textId="4F6DBC9A" w:rsidR="005E096D" w:rsidRPr="005E096D" w:rsidRDefault="005E096D" w:rsidP="005E096D">
            <w:pPr>
              <w:rPr>
                <w:sz w:val="22"/>
                <w:szCs w:val="22"/>
                <w:lang w:bidi="si-LK"/>
              </w:rPr>
            </w:pPr>
            <w:r w:rsidRPr="005E096D">
              <w:rPr>
                <w:sz w:val="22"/>
                <w:szCs w:val="22"/>
                <w:lang w:bidi="si-LK"/>
              </w:rPr>
              <w:t>17</w:t>
            </w:r>
            <w:r w:rsidR="000C61B1" w:rsidRPr="005E096D">
              <w:rPr>
                <w:sz w:val="22"/>
                <w:szCs w:val="22"/>
                <w:lang w:bidi="si-LK"/>
              </w:rPr>
              <w:t xml:space="preserve"> days</w:t>
            </w:r>
          </w:p>
        </w:tc>
        <w:tc>
          <w:tcPr>
            <w:tcW w:w="1417" w:type="dxa"/>
          </w:tcPr>
          <w:p w14:paraId="69439F64" w14:textId="1B187A3C" w:rsidR="005E096D" w:rsidRPr="005E096D" w:rsidRDefault="000C61B1" w:rsidP="005E096D">
            <w:pPr>
              <w:rPr>
                <w:sz w:val="22"/>
                <w:szCs w:val="22"/>
                <w:lang w:bidi="si-LK"/>
              </w:rPr>
            </w:pPr>
            <w:r>
              <w:rPr>
                <w:sz w:val="22"/>
                <w:szCs w:val="22"/>
                <w:lang w:bidi="si-LK"/>
              </w:rPr>
              <w:t>1/15/20</w:t>
            </w:r>
          </w:p>
        </w:tc>
        <w:tc>
          <w:tcPr>
            <w:tcW w:w="1275" w:type="dxa"/>
          </w:tcPr>
          <w:p w14:paraId="6246BBC8" w14:textId="3D79D336" w:rsidR="005E096D" w:rsidRPr="005E096D" w:rsidRDefault="000C61B1" w:rsidP="005E096D">
            <w:pPr>
              <w:rPr>
                <w:sz w:val="22"/>
                <w:szCs w:val="22"/>
                <w:lang w:bidi="si-LK"/>
              </w:rPr>
            </w:pPr>
            <w:r>
              <w:rPr>
                <w:sz w:val="22"/>
                <w:szCs w:val="22"/>
                <w:lang w:bidi="si-LK"/>
              </w:rPr>
              <w:t>2/6/20</w:t>
            </w:r>
          </w:p>
        </w:tc>
      </w:tr>
      <w:tr w:rsidR="000C61B1" w14:paraId="374BB46A" w14:textId="77777777" w:rsidTr="00901645">
        <w:tc>
          <w:tcPr>
            <w:tcW w:w="5240" w:type="dxa"/>
          </w:tcPr>
          <w:p w14:paraId="79CD5CED" w14:textId="358898F2" w:rsidR="000C61B1" w:rsidRPr="005E096D" w:rsidRDefault="000C61B1" w:rsidP="000C61B1">
            <w:pPr>
              <w:rPr>
                <w:sz w:val="22"/>
                <w:szCs w:val="22"/>
                <w:lang w:bidi="si-LK"/>
              </w:rPr>
            </w:pPr>
            <w:r w:rsidRPr="005E096D">
              <w:rPr>
                <w:sz w:val="22"/>
                <w:szCs w:val="22"/>
                <w:lang w:bidi="si-LK"/>
              </w:rPr>
              <w:t>Create Design Specification</w:t>
            </w:r>
          </w:p>
        </w:tc>
        <w:tc>
          <w:tcPr>
            <w:tcW w:w="1418" w:type="dxa"/>
          </w:tcPr>
          <w:p w14:paraId="5672E090" w14:textId="72157D48" w:rsidR="000C61B1" w:rsidRPr="005E096D" w:rsidRDefault="000C61B1" w:rsidP="000C61B1">
            <w:pPr>
              <w:rPr>
                <w:sz w:val="22"/>
                <w:szCs w:val="22"/>
                <w:lang w:bidi="si-LK"/>
              </w:rPr>
            </w:pPr>
            <w:r w:rsidRPr="005E096D">
              <w:rPr>
                <w:sz w:val="22"/>
                <w:szCs w:val="22"/>
                <w:lang w:bidi="si-LK"/>
              </w:rPr>
              <w:t>16 days</w:t>
            </w:r>
          </w:p>
        </w:tc>
        <w:tc>
          <w:tcPr>
            <w:tcW w:w="1417" w:type="dxa"/>
          </w:tcPr>
          <w:p w14:paraId="101DE6E2" w14:textId="24D8C54C" w:rsidR="000C61B1" w:rsidRPr="005E096D" w:rsidRDefault="000C61B1" w:rsidP="000C61B1">
            <w:pPr>
              <w:rPr>
                <w:sz w:val="22"/>
                <w:szCs w:val="22"/>
                <w:lang w:bidi="si-LK"/>
              </w:rPr>
            </w:pPr>
            <w:r>
              <w:rPr>
                <w:sz w:val="22"/>
                <w:szCs w:val="22"/>
                <w:lang w:bidi="si-LK"/>
              </w:rPr>
              <w:t>1/15/20</w:t>
            </w:r>
          </w:p>
        </w:tc>
        <w:tc>
          <w:tcPr>
            <w:tcW w:w="1275" w:type="dxa"/>
          </w:tcPr>
          <w:p w14:paraId="662F1529" w14:textId="574E9449" w:rsidR="000C61B1" w:rsidRPr="005E096D" w:rsidRDefault="000C61B1" w:rsidP="000C61B1">
            <w:pPr>
              <w:rPr>
                <w:sz w:val="22"/>
                <w:szCs w:val="22"/>
                <w:lang w:bidi="si-LK"/>
              </w:rPr>
            </w:pPr>
            <w:r>
              <w:rPr>
                <w:sz w:val="22"/>
                <w:szCs w:val="22"/>
                <w:lang w:bidi="si-LK"/>
              </w:rPr>
              <w:t>2/5/20</w:t>
            </w:r>
          </w:p>
        </w:tc>
      </w:tr>
      <w:tr w:rsidR="000C61B1" w14:paraId="3F0426D7" w14:textId="77777777" w:rsidTr="00901645">
        <w:tc>
          <w:tcPr>
            <w:tcW w:w="5240" w:type="dxa"/>
          </w:tcPr>
          <w:p w14:paraId="61FB721E" w14:textId="40A2EB97" w:rsidR="000C61B1" w:rsidRPr="005E096D" w:rsidRDefault="000C61B1" w:rsidP="000C61B1">
            <w:pPr>
              <w:rPr>
                <w:sz w:val="22"/>
                <w:szCs w:val="22"/>
                <w:lang w:bidi="si-LK"/>
              </w:rPr>
            </w:pPr>
            <w:r w:rsidRPr="005E096D">
              <w:rPr>
                <w:sz w:val="22"/>
                <w:szCs w:val="22"/>
                <w:lang w:bidi="si-LK"/>
              </w:rPr>
              <w:t>Submit Design Specification</w:t>
            </w:r>
          </w:p>
        </w:tc>
        <w:tc>
          <w:tcPr>
            <w:tcW w:w="1418" w:type="dxa"/>
          </w:tcPr>
          <w:p w14:paraId="0655DC71" w14:textId="3171D601" w:rsidR="000C61B1" w:rsidRPr="005E096D" w:rsidRDefault="000C61B1" w:rsidP="000C61B1">
            <w:pPr>
              <w:rPr>
                <w:sz w:val="22"/>
                <w:szCs w:val="22"/>
                <w:lang w:bidi="si-LK"/>
              </w:rPr>
            </w:pPr>
            <w:r w:rsidRPr="005E096D">
              <w:rPr>
                <w:sz w:val="22"/>
                <w:szCs w:val="22"/>
                <w:lang w:bidi="si-LK"/>
              </w:rPr>
              <w:t xml:space="preserve">1 </w:t>
            </w:r>
            <w:r>
              <w:rPr>
                <w:sz w:val="22"/>
                <w:szCs w:val="22"/>
                <w:lang w:bidi="si-LK"/>
              </w:rPr>
              <w:t>day</w:t>
            </w:r>
          </w:p>
        </w:tc>
        <w:tc>
          <w:tcPr>
            <w:tcW w:w="1417" w:type="dxa"/>
          </w:tcPr>
          <w:p w14:paraId="26F691FA" w14:textId="761847B4" w:rsidR="000C61B1" w:rsidRPr="005E096D" w:rsidRDefault="000C61B1" w:rsidP="000C61B1">
            <w:pPr>
              <w:rPr>
                <w:sz w:val="22"/>
                <w:szCs w:val="22"/>
                <w:lang w:bidi="si-LK"/>
              </w:rPr>
            </w:pPr>
            <w:r>
              <w:rPr>
                <w:sz w:val="22"/>
                <w:szCs w:val="22"/>
                <w:lang w:bidi="si-LK"/>
              </w:rPr>
              <w:t>2/6/20</w:t>
            </w:r>
          </w:p>
        </w:tc>
        <w:tc>
          <w:tcPr>
            <w:tcW w:w="1275" w:type="dxa"/>
          </w:tcPr>
          <w:p w14:paraId="5C4ADCC4" w14:textId="1C83B3F6" w:rsidR="000C61B1" w:rsidRPr="005E096D" w:rsidRDefault="000C61B1" w:rsidP="000C61B1">
            <w:pPr>
              <w:rPr>
                <w:sz w:val="22"/>
                <w:szCs w:val="22"/>
                <w:lang w:bidi="si-LK"/>
              </w:rPr>
            </w:pPr>
            <w:r>
              <w:rPr>
                <w:sz w:val="22"/>
                <w:szCs w:val="22"/>
                <w:lang w:bidi="si-LK"/>
              </w:rPr>
              <w:t>2/6/20</w:t>
            </w:r>
          </w:p>
        </w:tc>
      </w:tr>
      <w:tr w:rsidR="000C61B1" w14:paraId="17F4B4CF" w14:textId="77777777" w:rsidTr="00901645">
        <w:tc>
          <w:tcPr>
            <w:tcW w:w="5240" w:type="dxa"/>
          </w:tcPr>
          <w:p w14:paraId="3F7FA81F" w14:textId="194072E8" w:rsidR="000C61B1" w:rsidRPr="005E096D" w:rsidRDefault="000C61B1" w:rsidP="000C61B1">
            <w:pPr>
              <w:pStyle w:val="ListParagraph"/>
              <w:numPr>
                <w:ilvl w:val="0"/>
                <w:numId w:val="43"/>
              </w:numPr>
              <w:rPr>
                <w:sz w:val="22"/>
                <w:szCs w:val="22"/>
                <w:lang w:bidi="si-LK"/>
              </w:rPr>
            </w:pPr>
            <w:r w:rsidRPr="005E096D">
              <w:rPr>
                <w:sz w:val="22"/>
                <w:szCs w:val="22"/>
                <w:lang w:bidi="si-LK"/>
              </w:rPr>
              <w:t>Implementation of Prototype</w:t>
            </w:r>
          </w:p>
        </w:tc>
        <w:tc>
          <w:tcPr>
            <w:tcW w:w="1418" w:type="dxa"/>
          </w:tcPr>
          <w:p w14:paraId="1F618F1F" w14:textId="5CD7E0C9" w:rsidR="000C61B1" w:rsidRPr="005E096D" w:rsidRDefault="000C61B1" w:rsidP="000C61B1">
            <w:pPr>
              <w:rPr>
                <w:sz w:val="22"/>
                <w:szCs w:val="22"/>
                <w:lang w:bidi="si-LK"/>
              </w:rPr>
            </w:pPr>
            <w:r w:rsidRPr="005E096D">
              <w:rPr>
                <w:sz w:val="22"/>
                <w:szCs w:val="22"/>
                <w:lang w:bidi="si-LK"/>
              </w:rPr>
              <w:t>56 days</w:t>
            </w:r>
          </w:p>
        </w:tc>
        <w:tc>
          <w:tcPr>
            <w:tcW w:w="1417" w:type="dxa"/>
          </w:tcPr>
          <w:p w14:paraId="7CBC5447" w14:textId="5AEFF1FD" w:rsidR="000C61B1" w:rsidRPr="005E096D" w:rsidRDefault="000C61B1" w:rsidP="000C61B1">
            <w:pPr>
              <w:rPr>
                <w:sz w:val="22"/>
                <w:szCs w:val="22"/>
                <w:lang w:bidi="si-LK"/>
              </w:rPr>
            </w:pPr>
            <w:r>
              <w:rPr>
                <w:sz w:val="22"/>
                <w:szCs w:val="22"/>
                <w:lang w:bidi="si-LK"/>
              </w:rPr>
              <w:t>2/7/20</w:t>
            </w:r>
          </w:p>
        </w:tc>
        <w:tc>
          <w:tcPr>
            <w:tcW w:w="1275" w:type="dxa"/>
          </w:tcPr>
          <w:p w14:paraId="5FFA1496" w14:textId="438C6751" w:rsidR="000C61B1" w:rsidRPr="005E096D" w:rsidRDefault="000C61B1" w:rsidP="000C61B1">
            <w:pPr>
              <w:rPr>
                <w:sz w:val="22"/>
                <w:szCs w:val="22"/>
                <w:lang w:bidi="si-LK"/>
              </w:rPr>
            </w:pPr>
            <w:r>
              <w:rPr>
                <w:sz w:val="22"/>
                <w:szCs w:val="22"/>
                <w:lang w:bidi="si-LK"/>
              </w:rPr>
              <w:t>4/24/20</w:t>
            </w:r>
          </w:p>
        </w:tc>
      </w:tr>
      <w:tr w:rsidR="000C61B1" w14:paraId="4424CEE9" w14:textId="77777777" w:rsidTr="00901645">
        <w:tc>
          <w:tcPr>
            <w:tcW w:w="5240" w:type="dxa"/>
          </w:tcPr>
          <w:p w14:paraId="761930C5" w14:textId="54FADE19" w:rsidR="000C61B1" w:rsidRPr="005E096D" w:rsidRDefault="000C61B1" w:rsidP="000C61B1">
            <w:pPr>
              <w:rPr>
                <w:sz w:val="22"/>
                <w:szCs w:val="22"/>
                <w:lang w:bidi="si-LK"/>
              </w:rPr>
            </w:pPr>
            <w:r w:rsidRPr="005E096D">
              <w:rPr>
                <w:sz w:val="22"/>
                <w:szCs w:val="22"/>
                <w:lang w:bidi="si-LK"/>
              </w:rPr>
              <w:t>Build Prototype</w:t>
            </w:r>
          </w:p>
        </w:tc>
        <w:tc>
          <w:tcPr>
            <w:tcW w:w="1418" w:type="dxa"/>
          </w:tcPr>
          <w:p w14:paraId="3F70D9E5" w14:textId="42A388A2" w:rsidR="000C61B1" w:rsidRPr="005E096D" w:rsidRDefault="000C61B1" w:rsidP="000C61B1">
            <w:pPr>
              <w:rPr>
                <w:sz w:val="22"/>
                <w:szCs w:val="22"/>
                <w:lang w:bidi="si-LK"/>
              </w:rPr>
            </w:pPr>
            <w:r w:rsidRPr="005E096D">
              <w:rPr>
                <w:sz w:val="22"/>
                <w:szCs w:val="22"/>
                <w:lang w:bidi="si-LK"/>
              </w:rPr>
              <w:t>40 days</w:t>
            </w:r>
          </w:p>
        </w:tc>
        <w:tc>
          <w:tcPr>
            <w:tcW w:w="1417" w:type="dxa"/>
          </w:tcPr>
          <w:p w14:paraId="6764086C" w14:textId="08154D32" w:rsidR="000C61B1" w:rsidRPr="005E096D" w:rsidRDefault="000C61B1" w:rsidP="000C61B1">
            <w:pPr>
              <w:rPr>
                <w:sz w:val="22"/>
                <w:szCs w:val="22"/>
                <w:lang w:bidi="si-LK"/>
              </w:rPr>
            </w:pPr>
            <w:r>
              <w:rPr>
                <w:sz w:val="22"/>
                <w:szCs w:val="22"/>
                <w:lang w:bidi="si-LK"/>
              </w:rPr>
              <w:t>2/7/20</w:t>
            </w:r>
          </w:p>
        </w:tc>
        <w:tc>
          <w:tcPr>
            <w:tcW w:w="1275" w:type="dxa"/>
          </w:tcPr>
          <w:p w14:paraId="03A3F619" w14:textId="0A302FB6" w:rsidR="000C61B1" w:rsidRPr="005E096D" w:rsidRDefault="000C61B1" w:rsidP="000C61B1">
            <w:pPr>
              <w:rPr>
                <w:sz w:val="22"/>
                <w:szCs w:val="22"/>
                <w:lang w:bidi="si-LK"/>
              </w:rPr>
            </w:pPr>
            <w:r>
              <w:rPr>
                <w:sz w:val="22"/>
                <w:szCs w:val="22"/>
                <w:lang w:bidi="si-LK"/>
              </w:rPr>
              <w:t>4/2/20</w:t>
            </w:r>
          </w:p>
        </w:tc>
      </w:tr>
      <w:tr w:rsidR="000C61B1" w14:paraId="137B0E2A" w14:textId="77777777" w:rsidTr="00901645">
        <w:tc>
          <w:tcPr>
            <w:tcW w:w="5240" w:type="dxa"/>
          </w:tcPr>
          <w:p w14:paraId="5F081EEA" w14:textId="5694C9B8" w:rsidR="000C61B1" w:rsidRPr="005E096D" w:rsidRDefault="000C61B1" w:rsidP="000C61B1">
            <w:pPr>
              <w:rPr>
                <w:sz w:val="22"/>
                <w:szCs w:val="22"/>
                <w:lang w:bidi="si-LK"/>
              </w:rPr>
            </w:pPr>
            <w:r w:rsidRPr="005E096D">
              <w:rPr>
                <w:sz w:val="22"/>
                <w:szCs w:val="22"/>
                <w:lang w:bidi="si-LK"/>
              </w:rPr>
              <w:t>Prototype Report</w:t>
            </w:r>
          </w:p>
        </w:tc>
        <w:tc>
          <w:tcPr>
            <w:tcW w:w="1418" w:type="dxa"/>
          </w:tcPr>
          <w:p w14:paraId="5596DF02" w14:textId="62A2EB48" w:rsidR="000C61B1" w:rsidRPr="005E096D" w:rsidRDefault="000C61B1" w:rsidP="000C61B1">
            <w:pPr>
              <w:rPr>
                <w:sz w:val="22"/>
                <w:szCs w:val="22"/>
                <w:lang w:bidi="si-LK"/>
              </w:rPr>
            </w:pPr>
            <w:r w:rsidRPr="005E096D">
              <w:rPr>
                <w:sz w:val="22"/>
                <w:szCs w:val="22"/>
                <w:lang w:bidi="si-LK"/>
              </w:rPr>
              <w:t xml:space="preserve">1 </w:t>
            </w:r>
            <w:r>
              <w:rPr>
                <w:sz w:val="22"/>
                <w:szCs w:val="22"/>
                <w:lang w:bidi="si-LK"/>
              </w:rPr>
              <w:t>day</w:t>
            </w:r>
          </w:p>
        </w:tc>
        <w:tc>
          <w:tcPr>
            <w:tcW w:w="1417" w:type="dxa"/>
          </w:tcPr>
          <w:p w14:paraId="17F62E10" w14:textId="3740A431" w:rsidR="000C61B1" w:rsidRPr="005E096D" w:rsidRDefault="000C61B1" w:rsidP="000C61B1">
            <w:pPr>
              <w:rPr>
                <w:sz w:val="22"/>
                <w:szCs w:val="22"/>
                <w:lang w:bidi="si-LK"/>
              </w:rPr>
            </w:pPr>
            <w:r>
              <w:rPr>
                <w:sz w:val="22"/>
                <w:szCs w:val="22"/>
                <w:lang w:bidi="si-LK"/>
              </w:rPr>
              <w:t>4/24/20</w:t>
            </w:r>
          </w:p>
        </w:tc>
        <w:tc>
          <w:tcPr>
            <w:tcW w:w="1275" w:type="dxa"/>
          </w:tcPr>
          <w:p w14:paraId="5A51E996" w14:textId="6EE45114" w:rsidR="000C61B1" w:rsidRPr="005E096D" w:rsidRDefault="000C61B1" w:rsidP="000C61B1">
            <w:pPr>
              <w:rPr>
                <w:sz w:val="22"/>
                <w:szCs w:val="22"/>
                <w:lang w:bidi="si-LK"/>
              </w:rPr>
            </w:pPr>
            <w:r>
              <w:rPr>
                <w:sz w:val="22"/>
                <w:szCs w:val="22"/>
                <w:lang w:bidi="si-LK"/>
              </w:rPr>
              <w:t>4/24/20</w:t>
            </w:r>
          </w:p>
        </w:tc>
      </w:tr>
      <w:tr w:rsidR="000C61B1" w14:paraId="413CB825" w14:textId="77777777" w:rsidTr="00901645">
        <w:tc>
          <w:tcPr>
            <w:tcW w:w="5240" w:type="dxa"/>
          </w:tcPr>
          <w:p w14:paraId="21C91569" w14:textId="38A44317" w:rsidR="000C61B1" w:rsidRPr="005E096D" w:rsidRDefault="000C61B1" w:rsidP="000C61B1">
            <w:pPr>
              <w:pStyle w:val="ListParagraph"/>
              <w:numPr>
                <w:ilvl w:val="0"/>
                <w:numId w:val="43"/>
              </w:numPr>
              <w:rPr>
                <w:sz w:val="22"/>
                <w:szCs w:val="22"/>
                <w:lang w:bidi="si-LK"/>
              </w:rPr>
            </w:pPr>
            <w:r w:rsidRPr="005E096D">
              <w:rPr>
                <w:sz w:val="22"/>
                <w:szCs w:val="22"/>
                <w:lang w:bidi="si-LK"/>
              </w:rPr>
              <w:t>Prototype Testing</w:t>
            </w:r>
          </w:p>
        </w:tc>
        <w:tc>
          <w:tcPr>
            <w:tcW w:w="1418" w:type="dxa"/>
          </w:tcPr>
          <w:p w14:paraId="3A471711" w14:textId="009B39A0" w:rsidR="000C61B1" w:rsidRPr="005E096D" w:rsidRDefault="000C61B1" w:rsidP="000C61B1">
            <w:pPr>
              <w:rPr>
                <w:sz w:val="22"/>
                <w:szCs w:val="22"/>
                <w:lang w:bidi="si-LK"/>
              </w:rPr>
            </w:pPr>
            <w:r>
              <w:rPr>
                <w:sz w:val="22"/>
                <w:szCs w:val="22"/>
                <w:lang w:bidi="si-LK"/>
              </w:rPr>
              <w:t>5</w:t>
            </w:r>
            <w:r w:rsidRPr="005E096D">
              <w:rPr>
                <w:sz w:val="22"/>
                <w:szCs w:val="22"/>
                <w:lang w:bidi="si-LK"/>
              </w:rPr>
              <w:t xml:space="preserve"> days</w:t>
            </w:r>
          </w:p>
        </w:tc>
        <w:tc>
          <w:tcPr>
            <w:tcW w:w="1417" w:type="dxa"/>
          </w:tcPr>
          <w:p w14:paraId="544CAA50" w14:textId="3C6A4CBF" w:rsidR="000C61B1" w:rsidRPr="005E096D" w:rsidRDefault="000C61B1" w:rsidP="000C61B1">
            <w:pPr>
              <w:rPr>
                <w:sz w:val="22"/>
                <w:szCs w:val="22"/>
                <w:lang w:bidi="si-LK"/>
              </w:rPr>
            </w:pPr>
            <w:r>
              <w:rPr>
                <w:sz w:val="22"/>
                <w:szCs w:val="22"/>
                <w:lang w:bidi="si-LK"/>
              </w:rPr>
              <w:t>4/3/20</w:t>
            </w:r>
          </w:p>
        </w:tc>
        <w:tc>
          <w:tcPr>
            <w:tcW w:w="1275" w:type="dxa"/>
          </w:tcPr>
          <w:p w14:paraId="1C2E8F50" w14:textId="150386AC" w:rsidR="000C61B1" w:rsidRPr="005E096D" w:rsidRDefault="000C61B1" w:rsidP="000C61B1">
            <w:pPr>
              <w:rPr>
                <w:sz w:val="22"/>
                <w:szCs w:val="22"/>
                <w:lang w:bidi="si-LK"/>
              </w:rPr>
            </w:pPr>
            <w:r>
              <w:rPr>
                <w:sz w:val="22"/>
                <w:szCs w:val="22"/>
                <w:lang w:bidi="si-LK"/>
              </w:rPr>
              <w:t>4/9/20</w:t>
            </w:r>
          </w:p>
        </w:tc>
      </w:tr>
      <w:tr w:rsidR="000C61B1" w14:paraId="00C5170B" w14:textId="77777777" w:rsidTr="00901645">
        <w:tc>
          <w:tcPr>
            <w:tcW w:w="5240" w:type="dxa"/>
          </w:tcPr>
          <w:p w14:paraId="5F59AD9A" w14:textId="59425F70" w:rsidR="000C61B1" w:rsidRPr="005E096D" w:rsidRDefault="000C61B1" w:rsidP="000C61B1">
            <w:pPr>
              <w:rPr>
                <w:sz w:val="22"/>
                <w:szCs w:val="22"/>
                <w:lang w:bidi="si-LK"/>
              </w:rPr>
            </w:pPr>
            <w:r w:rsidRPr="005E096D">
              <w:rPr>
                <w:sz w:val="22"/>
                <w:szCs w:val="22"/>
                <w:lang w:bidi="si-LK"/>
              </w:rPr>
              <w:t>System Testing</w:t>
            </w:r>
          </w:p>
        </w:tc>
        <w:tc>
          <w:tcPr>
            <w:tcW w:w="1418" w:type="dxa"/>
          </w:tcPr>
          <w:p w14:paraId="0E65CD3B" w14:textId="02954592" w:rsidR="000C61B1" w:rsidRPr="005E096D" w:rsidRDefault="000C61B1" w:rsidP="000C61B1">
            <w:pPr>
              <w:rPr>
                <w:sz w:val="22"/>
                <w:szCs w:val="22"/>
                <w:lang w:bidi="si-LK"/>
              </w:rPr>
            </w:pPr>
            <w:r>
              <w:rPr>
                <w:sz w:val="22"/>
                <w:szCs w:val="22"/>
                <w:lang w:bidi="si-LK"/>
              </w:rPr>
              <w:t>5</w:t>
            </w:r>
            <w:r w:rsidRPr="005E096D">
              <w:rPr>
                <w:sz w:val="22"/>
                <w:szCs w:val="22"/>
                <w:lang w:bidi="si-LK"/>
              </w:rPr>
              <w:t xml:space="preserve"> days</w:t>
            </w:r>
          </w:p>
        </w:tc>
        <w:tc>
          <w:tcPr>
            <w:tcW w:w="1417" w:type="dxa"/>
          </w:tcPr>
          <w:p w14:paraId="727F1391" w14:textId="05E2FA46" w:rsidR="000C61B1" w:rsidRPr="005E096D" w:rsidRDefault="000C61B1" w:rsidP="000C61B1">
            <w:pPr>
              <w:rPr>
                <w:sz w:val="22"/>
                <w:szCs w:val="22"/>
                <w:lang w:bidi="si-LK"/>
              </w:rPr>
            </w:pPr>
            <w:r>
              <w:rPr>
                <w:sz w:val="22"/>
                <w:szCs w:val="22"/>
                <w:lang w:bidi="si-LK"/>
              </w:rPr>
              <w:t>4/3/20</w:t>
            </w:r>
          </w:p>
        </w:tc>
        <w:tc>
          <w:tcPr>
            <w:tcW w:w="1275" w:type="dxa"/>
          </w:tcPr>
          <w:p w14:paraId="101E984A" w14:textId="6AD45AE3" w:rsidR="000C61B1" w:rsidRPr="005E096D" w:rsidRDefault="000C61B1" w:rsidP="000C61B1">
            <w:pPr>
              <w:rPr>
                <w:sz w:val="22"/>
                <w:szCs w:val="22"/>
                <w:lang w:bidi="si-LK"/>
              </w:rPr>
            </w:pPr>
            <w:r>
              <w:rPr>
                <w:sz w:val="22"/>
                <w:szCs w:val="22"/>
                <w:lang w:bidi="si-LK"/>
              </w:rPr>
              <w:t>4/9/20</w:t>
            </w:r>
          </w:p>
        </w:tc>
      </w:tr>
      <w:tr w:rsidR="000C61B1" w14:paraId="39C7D6C9" w14:textId="77777777" w:rsidTr="00901645">
        <w:tc>
          <w:tcPr>
            <w:tcW w:w="5240" w:type="dxa"/>
          </w:tcPr>
          <w:p w14:paraId="68B6CD6C" w14:textId="3E3CF22B" w:rsidR="000C61B1" w:rsidRPr="005E096D" w:rsidRDefault="000C61B1" w:rsidP="000C61B1">
            <w:pPr>
              <w:pStyle w:val="ListParagraph"/>
              <w:numPr>
                <w:ilvl w:val="0"/>
                <w:numId w:val="43"/>
              </w:numPr>
              <w:rPr>
                <w:sz w:val="22"/>
                <w:szCs w:val="22"/>
                <w:lang w:bidi="si-LK"/>
              </w:rPr>
            </w:pPr>
            <w:r w:rsidRPr="005E096D">
              <w:rPr>
                <w:sz w:val="22"/>
                <w:szCs w:val="22"/>
                <w:lang w:bidi="si-LK"/>
              </w:rPr>
              <w:t>Prototype Evaluation</w:t>
            </w:r>
          </w:p>
        </w:tc>
        <w:tc>
          <w:tcPr>
            <w:tcW w:w="1418" w:type="dxa"/>
          </w:tcPr>
          <w:p w14:paraId="47F3A2E4" w14:textId="501CDB7F" w:rsidR="000C61B1" w:rsidRPr="005E096D" w:rsidRDefault="000C61B1" w:rsidP="000C61B1">
            <w:pPr>
              <w:rPr>
                <w:sz w:val="22"/>
                <w:szCs w:val="22"/>
                <w:lang w:bidi="si-LK"/>
              </w:rPr>
            </w:pPr>
            <w:r>
              <w:rPr>
                <w:sz w:val="22"/>
                <w:szCs w:val="22"/>
                <w:lang w:bidi="si-LK"/>
              </w:rPr>
              <w:t>10</w:t>
            </w:r>
            <w:r w:rsidRPr="005E096D">
              <w:rPr>
                <w:sz w:val="22"/>
                <w:szCs w:val="22"/>
                <w:lang w:bidi="si-LK"/>
              </w:rPr>
              <w:t xml:space="preserve"> days</w:t>
            </w:r>
          </w:p>
        </w:tc>
        <w:tc>
          <w:tcPr>
            <w:tcW w:w="1417" w:type="dxa"/>
          </w:tcPr>
          <w:p w14:paraId="68BCEBED" w14:textId="67D482D8" w:rsidR="000C61B1" w:rsidRPr="005E096D" w:rsidRDefault="000C61B1" w:rsidP="000C61B1">
            <w:pPr>
              <w:rPr>
                <w:sz w:val="22"/>
                <w:szCs w:val="22"/>
                <w:lang w:bidi="si-LK"/>
              </w:rPr>
            </w:pPr>
            <w:r>
              <w:rPr>
                <w:sz w:val="22"/>
                <w:szCs w:val="22"/>
                <w:lang w:bidi="si-LK"/>
              </w:rPr>
              <w:t>4/5/20</w:t>
            </w:r>
          </w:p>
        </w:tc>
        <w:tc>
          <w:tcPr>
            <w:tcW w:w="1275" w:type="dxa"/>
          </w:tcPr>
          <w:p w14:paraId="32B3E0E7" w14:textId="529FAC73" w:rsidR="000C61B1" w:rsidRPr="005E096D" w:rsidRDefault="000C61B1" w:rsidP="000C61B1">
            <w:pPr>
              <w:rPr>
                <w:sz w:val="22"/>
                <w:szCs w:val="22"/>
                <w:lang w:bidi="si-LK"/>
              </w:rPr>
            </w:pPr>
            <w:r>
              <w:rPr>
                <w:sz w:val="22"/>
                <w:szCs w:val="22"/>
                <w:lang w:bidi="si-LK"/>
              </w:rPr>
              <w:t>4/17/20</w:t>
            </w:r>
          </w:p>
        </w:tc>
      </w:tr>
      <w:tr w:rsidR="000C61B1" w14:paraId="043B05DC" w14:textId="77777777" w:rsidTr="00901645">
        <w:tc>
          <w:tcPr>
            <w:tcW w:w="5240" w:type="dxa"/>
          </w:tcPr>
          <w:p w14:paraId="54080D31" w14:textId="23AC7E58" w:rsidR="000C61B1" w:rsidRPr="005E096D" w:rsidRDefault="000C61B1" w:rsidP="000C61B1">
            <w:pPr>
              <w:rPr>
                <w:sz w:val="22"/>
                <w:szCs w:val="22"/>
                <w:lang w:bidi="si-LK"/>
              </w:rPr>
            </w:pPr>
            <w:r w:rsidRPr="005E096D">
              <w:rPr>
                <w:sz w:val="22"/>
                <w:szCs w:val="22"/>
                <w:lang w:bidi="si-LK"/>
              </w:rPr>
              <w:t>Critical evaluation of System</w:t>
            </w:r>
          </w:p>
        </w:tc>
        <w:tc>
          <w:tcPr>
            <w:tcW w:w="1418" w:type="dxa"/>
          </w:tcPr>
          <w:p w14:paraId="53EEE698" w14:textId="4AA0B733" w:rsidR="000C61B1" w:rsidRPr="005E096D" w:rsidRDefault="000C61B1" w:rsidP="000C61B1">
            <w:pPr>
              <w:rPr>
                <w:sz w:val="22"/>
                <w:szCs w:val="22"/>
                <w:lang w:bidi="si-LK"/>
              </w:rPr>
            </w:pPr>
            <w:r>
              <w:rPr>
                <w:sz w:val="22"/>
                <w:szCs w:val="22"/>
                <w:lang w:bidi="si-LK"/>
              </w:rPr>
              <w:t>11</w:t>
            </w:r>
            <w:r w:rsidRPr="005E096D">
              <w:rPr>
                <w:sz w:val="22"/>
                <w:szCs w:val="22"/>
                <w:lang w:bidi="si-LK"/>
              </w:rPr>
              <w:t xml:space="preserve"> days</w:t>
            </w:r>
          </w:p>
        </w:tc>
        <w:tc>
          <w:tcPr>
            <w:tcW w:w="1417" w:type="dxa"/>
          </w:tcPr>
          <w:p w14:paraId="0F112E3D" w14:textId="55C4A7F0" w:rsidR="000C61B1" w:rsidRPr="005E096D" w:rsidRDefault="000C61B1" w:rsidP="000C61B1">
            <w:pPr>
              <w:rPr>
                <w:sz w:val="22"/>
                <w:szCs w:val="22"/>
                <w:lang w:bidi="si-LK"/>
              </w:rPr>
            </w:pPr>
            <w:r>
              <w:rPr>
                <w:sz w:val="22"/>
                <w:szCs w:val="22"/>
                <w:lang w:bidi="si-LK"/>
              </w:rPr>
              <w:t>4/5/20</w:t>
            </w:r>
          </w:p>
        </w:tc>
        <w:tc>
          <w:tcPr>
            <w:tcW w:w="1275" w:type="dxa"/>
          </w:tcPr>
          <w:p w14:paraId="2127858C" w14:textId="6DBCF9F5" w:rsidR="000C61B1" w:rsidRPr="005E096D" w:rsidRDefault="000C61B1" w:rsidP="000C61B1">
            <w:pPr>
              <w:rPr>
                <w:sz w:val="22"/>
                <w:szCs w:val="22"/>
                <w:lang w:bidi="si-LK"/>
              </w:rPr>
            </w:pPr>
            <w:r>
              <w:rPr>
                <w:sz w:val="22"/>
                <w:szCs w:val="22"/>
                <w:lang w:bidi="si-LK"/>
              </w:rPr>
              <w:t>4/17/20</w:t>
            </w:r>
          </w:p>
        </w:tc>
      </w:tr>
      <w:tr w:rsidR="000C61B1" w14:paraId="424172E8" w14:textId="77777777" w:rsidTr="00901645">
        <w:tc>
          <w:tcPr>
            <w:tcW w:w="5240" w:type="dxa"/>
          </w:tcPr>
          <w:p w14:paraId="5171333D" w14:textId="00F25616" w:rsidR="000C61B1" w:rsidRPr="005E096D" w:rsidRDefault="000C61B1" w:rsidP="000C61B1">
            <w:pPr>
              <w:pStyle w:val="ListParagraph"/>
              <w:numPr>
                <w:ilvl w:val="0"/>
                <w:numId w:val="43"/>
              </w:numPr>
              <w:rPr>
                <w:sz w:val="22"/>
                <w:szCs w:val="22"/>
                <w:lang w:bidi="si-LK"/>
              </w:rPr>
            </w:pPr>
            <w:r w:rsidRPr="005E096D">
              <w:rPr>
                <w:sz w:val="22"/>
                <w:szCs w:val="22"/>
                <w:lang w:bidi="si-LK"/>
              </w:rPr>
              <w:t>Project Finalization</w:t>
            </w:r>
          </w:p>
        </w:tc>
        <w:tc>
          <w:tcPr>
            <w:tcW w:w="1418" w:type="dxa"/>
          </w:tcPr>
          <w:p w14:paraId="7EC79627" w14:textId="440CE283" w:rsidR="000C61B1" w:rsidRPr="005E096D" w:rsidRDefault="000C61B1" w:rsidP="000C61B1">
            <w:pPr>
              <w:rPr>
                <w:sz w:val="22"/>
                <w:szCs w:val="22"/>
                <w:lang w:bidi="si-LK"/>
              </w:rPr>
            </w:pPr>
            <w:r>
              <w:rPr>
                <w:sz w:val="22"/>
                <w:szCs w:val="22"/>
                <w:lang w:bidi="si-LK"/>
              </w:rPr>
              <w:t>121</w:t>
            </w:r>
            <w:r w:rsidRPr="005E096D">
              <w:rPr>
                <w:sz w:val="22"/>
                <w:szCs w:val="22"/>
                <w:lang w:bidi="si-LK"/>
              </w:rPr>
              <w:t xml:space="preserve"> days</w:t>
            </w:r>
          </w:p>
        </w:tc>
        <w:tc>
          <w:tcPr>
            <w:tcW w:w="1417" w:type="dxa"/>
          </w:tcPr>
          <w:p w14:paraId="49D8650E" w14:textId="74FCCF53" w:rsidR="000C61B1" w:rsidRPr="005E096D" w:rsidRDefault="000C61B1" w:rsidP="000C61B1">
            <w:pPr>
              <w:rPr>
                <w:sz w:val="22"/>
                <w:szCs w:val="22"/>
                <w:lang w:bidi="si-LK"/>
              </w:rPr>
            </w:pPr>
            <w:r>
              <w:rPr>
                <w:sz w:val="22"/>
                <w:szCs w:val="22"/>
                <w:lang w:bidi="si-LK"/>
              </w:rPr>
              <w:t>11/14/19</w:t>
            </w:r>
          </w:p>
        </w:tc>
        <w:tc>
          <w:tcPr>
            <w:tcW w:w="1275" w:type="dxa"/>
          </w:tcPr>
          <w:p w14:paraId="0DA9B2EA" w14:textId="2377D8C4" w:rsidR="000C61B1" w:rsidRPr="005E096D" w:rsidRDefault="000C61B1" w:rsidP="000C61B1">
            <w:pPr>
              <w:rPr>
                <w:sz w:val="22"/>
                <w:szCs w:val="22"/>
                <w:lang w:bidi="si-LK"/>
              </w:rPr>
            </w:pPr>
            <w:r>
              <w:rPr>
                <w:sz w:val="22"/>
                <w:szCs w:val="22"/>
                <w:lang w:bidi="si-LK"/>
              </w:rPr>
              <w:t>4/30/20</w:t>
            </w:r>
          </w:p>
        </w:tc>
      </w:tr>
      <w:tr w:rsidR="000C61B1" w14:paraId="03519B6B" w14:textId="77777777" w:rsidTr="00901645">
        <w:tc>
          <w:tcPr>
            <w:tcW w:w="5240" w:type="dxa"/>
          </w:tcPr>
          <w:p w14:paraId="179AE47C" w14:textId="7A86626A" w:rsidR="000C61B1" w:rsidRPr="005E096D" w:rsidRDefault="000C61B1" w:rsidP="000C61B1">
            <w:pPr>
              <w:rPr>
                <w:sz w:val="22"/>
                <w:szCs w:val="22"/>
                <w:lang w:bidi="si-LK"/>
              </w:rPr>
            </w:pPr>
            <w:r w:rsidRPr="005E096D">
              <w:rPr>
                <w:sz w:val="22"/>
                <w:szCs w:val="22"/>
                <w:lang w:bidi="si-LK"/>
              </w:rPr>
              <w:t>Preparation of the finalized Document</w:t>
            </w:r>
          </w:p>
        </w:tc>
        <w:tc>
          <w:tcPr>
            <w:tcW w:w="1418" w:type="dxa"/>
          </w:tcPr>
          <w:p w14:paraId="2C3C170E" w14:textId="557FC183" w:rsidR="000C61B1" w:rsidRPr="005E096D" w:rsidRDefault="000C61B1" w:rsidP="000C61B1">
            <w:pPr>
              <w:rPr>
                <w:sz w:val="22"/>
                <w:szCs w:val="22"/>
                <w:lang w:bidi="si-LK"/>
              </w:rPr>
            </w:pPr>
            <w:r>
              <w:rPr>
                <w:sz w:val="22"/>
                <w:szCs w:val="22"/>
                <w:lang w:bidi="si-LK"/>
              </w:rPr>
              <w:t>120</w:t>
            </w:r>
            <w:r w:rsidRPr="005E096D">
              <w:rPr>
                <w:sz w:val="22"/>
                <w:szCs w:val="22"/>
                <w:lang w:bidi="si-LK"/>
              </w:rPr>
              <w:t xml:space="preserve"> days</w:t>
            </w:r>
          </w:p>
        </w:tc>
        <w:tc>
          <w:tcPr>
            <w:tcW w:w="1417" w:type="dxa"/>
          </w:tcPr>
          <w:p w14:paraId="184D3BCC" w14:textId="1A29FDD3" w:rsidR="000C61B1" w:rsidRPr="005E096D" w:rsidRDefault="000C61B1" w:rsidP="000C61B1">
            <w:pPr>
              <w:rPr>
                <w:sz w:val="22"/>
                <w:szCs w:val="22"/>
                <w:lang w:bidi="si-LK"/>
              </w:rPr>
            </w:pPr>
            <w:r>
              <w:rPr>
                <w:sz w:val="22"/>
                <w:szCs w:val="22"/>
                <w:lang w:bidi="si-LK"/>
              </w:rPr>
              <w:t>11/14/19</w:t>
            </w:r>
          </w:p>
        </w:tc>
        <w:tc>
          <w:tcPr>
            <w:tcW w:w="1275" w:type="dxa"/>
          </w:tcPr>
          <w:p w14:paraId="65FBAE10" w14:textId="3E43EECE" w:rsidR="000C61B1" w:rsidRPr="005E096D" w:rsidRDefault="000C61B1" w:rsidP="000C61B1">
            <w:pPr>
              <w:rPr>
                <w:sz w:val="22"/>
                <w:szCs w:val="22"/>
                <w:lang w:bidi="si-LK"/>
              </w:rPr>
            </w:pPr>
            <w:r>
              <w:rPr>
                <w:sz w:val="22"/>
                <w:szCs w:val="22"/>
                <w:lang w:bidi="si-LK"/>
              </w:rPr>
              <w:t>4/29/20</w:t>
            </w:r>
          </w:p>
        </w:tc>
      </w:tr>
      <w:tr w:rsidR="000C61B1" w14:paraId="64CCF449" w14:textId="77777777" w:rsidTr="00901645">
        <w:tc>
          <w:tcPr>
            <w:tcW w:w="5240" w:type="dxa"/>
          </w:tcPr>
          <w:p w14:paraId="2F54944F" w14:textId="64F95F3C" w:rsidR="000C61B1" w:rsidRPr="005E096D" w:rsidRDefault="000C61B1" w:rsidP="000C61B1">
            <w:pPr>
              <w:rPr>
                <w:sz w:val="22"/>
                <w:szCs w:val="22"/>
                <w:lang w:bidi="si-LK"/>
              </w:rPr>
            </w:pPr>
            <w:r w:rsidRPr="005E096D">
              <w:rPr>
                <w:sz w:val="22"/>
                <w:szCs w:val="22"/>
                <w:lang w:bidi="si-LK"/>
              </w:rPr>
              <w:t>Submission of the final Project Document</w:t>
            </w:r>
          </w:p>
        </w:tc>
        <w:tc>
          <w:tcPr>
            <w:tcW w:w="1418" w:type="dxa"/>
          </w:tcPr>
          <w:p w14:paraId="5ACA6973" w14:textId="0616A346" w:rsidR="000C61B1" w:rsidRPr="005E096D" w:rsidRDefault="000C61B1" w:rsidP="000C61B1">
            <w:pPr>
              <w:rPr>
                <w:sz w:val="22"/>
                <w:szCs w:val="22"/>
                <w:lang w:bidi="si-LK"/>
              </w:rPr>
            </w:pPr>
            <w:r>
              <w:rPr>
                <w:sz w:val="22"/>
                <w:szCs w:val="22"/>
                <w:lang w:bidi="si-LK"/>
              </w:rPr>
              <w:t>1</w:t>
            </w:r>
            <w:r w:rsidRPr="005E096D">
              <w:rPr>
                <w:sz w:val="22"/>
                <w:szCs w:val="22"/>
                <w:lang w:bidi="si-LK"/>
              </w:rPr>
              <w:t xml:space="preserve"> </w:t>
            </w:r>
            <w:r>
              <w:rPr>
                <w:sz w:val="22"/>
                <w:szCs w:val="22"/>
                <w:lang w:bidi="si-LK"/>
              </w:rPr>
              <w:t>day</w:t>
            </w:r>
          </w:p>
        </w:tc>
        <w:tc>
          <w:tcPr>
            <w:tcW w:w="1417" w:type="dxa"/>
          </w:tcPr>
          <w:p w14:paraId="223C36F2" w14:textId="01A7DCCC" w:rsidR="000C61B1" w:rsidRPr="005E096D" w:rsidRDefault="000C61B1" w:rsidP="000C61B1">
            <w:pPr>
              <w:rPr>
                <w:sz w:val="22"/>
                <w:szCs w:val="22"/>
                <w:lang w:bidi="si-LK"/>
              </w:rPr>
            </w:pPr>
            <w:r>
              <w:rPr>
                <w:sz w:val="22"/>
                <w:szCs w:val="22"/>
                <w:lang w:bidi="si-LK"/>
              </w:rPr>
              <w:t>4/30/20</w:t>
            </w:r>
          </w:p>
        </w:tc>
        <w:tc>
          <w:tcPr>
            <w:tcW w:w="1275" w:type="dxa"/>
          </w:tcPr>
          <w:p w14:paraId="7B14B767" w14:textId="72B3FD36" w:rsidR="000C61B1" w:rsidRPr="005E096D" w:rsidRDefault="000C61B1" w:rsidP="000C61B1">
            <w:pPr>
              <w:rPr>
                <w:sz w:val="22"/>
                <w:szCs w:val="22"/>
                <w:lang w:bidi="si-LK"/>
              </w:rPr>
            </w:pPr>
            <w:r>
              <w:rPr>
                <w:sz w:val="22"/>
                <w:szCs w:val="22"/>
                <w:lang w:bidi="si-LK"/>
              </w:rPr>
              <w:t>4/30/20</w:t>
            </w:r>
          </w:p>
        </w:tc>
      </w:tr>
    </w:tbl>
    <w:p w14:paraId="660F1192" w14:textId="6B21EE18" w:rsidR="005E096D" w:rsidRDefault="005E096D" w:rsidP="00C03E3F"/>
    <w:p w14:paraId="466ACC05" w14:textId="2F0B7833" w:rsidR="00651276" w:rsidRDefault="00651276" w:rsidP="00651276">
      <w:pPr>
        <w:pStyle w:val="Heading2"/>
      </w:pPr>
      <w:bookmarkStart w:id="98" w:name="_Toc39155621"/>
      <w:r>
        <w:lastRenderedPageBreak/>
        <w:t>Gantt chart</w:t>
      </w:r>
      <w:bookmarkEnd w:id="98"/>
    </w:p>
    <w:p w14:paraId="0A21BA88" w14:textId="389407F2" w:rsidR="00651276" w:rsidRDefault="00651276" w:rsidP="00651276">
      <w:r w:rsidRPr="00DE662E">
        <w:rPr>
          <w:noProof/>
          <w:lang w:eastAsia="en-GB"/>
        </w:rPr>
        <w:drawing>
          <wp:anchor distT="0" distB="0" distL="114300" distR="114300" simplePos="0" relativeHeight="251659264" behindDoc="0" locked="0" layoutInCell="1" allowOverlap="1" wp14:anchorId="25562CBD" wp14:editId="75FF049B">
            <wp:simplePos x="0" y="0"/>
            <wp:positionH relativeFrom="margin">
              <wp:align>right</wp:align>
            </wp:positionH>
            <wp:positionV relativeFrom="paragraph">
              <wp:posOffset>346075</wp:posOffset>
            </wp:positionV>
            <wp:extent cx="5943600" cy="4781550"/>
            <wp:effectExtent l="0" t="0" r="0" b="0"/>
            <wp:wrapTopAndBottom/>
            <wp:docPr id="2" name="Picture 2" descr="C:\Users\Dillon Lakshman\Downloads\Dill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Dillon.g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781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FD974C" w14:textId="77777777" w:rsidR="00651276" w:rsidRDefault="00651276" w:rsidP="00651276"/>
    <w:p w14:paraId="7DA218AB" w14:textId="77777777" w:rsidR="00651276" w:rsidRDefault="00651276" w:rsidP="00651276">
      <w:pPr>
        <w:spacing w:line="259" w:lineRule="auto"/>
      </w:pPr>
      <w:r>
        <w:br w:type="page"/>
      </w:r>
    </w:p>
    <w:p w14:paraId="1264091A" w14:textId="5D2E0B4C" w:rsidR="00651276" w:rsidRDefault="009C06EC" w:rsidP="009C06EC">
      <w:pPr>
        <w:pStyle w:val="Heading2"/>
      </w:pPr>
      <w:bookmarkStart w:id="99" w:name="_Toc39155622"/>
      <w:r>
        <w:lastRenderedPageBreak/>
        <w:t>Compliance with BCS Code of Conduct</w:t>
      </w:r>
      <w:bookmarkEnd w:id="99"/>
    </w:p>
    <w:p w14:paraId="5B97405B" w14:textId="77777777" w:rsidR="0054117B" w:rsidRDefault="0054117B" w:rsidP="0054117B">
      <w:pPr>
        <w:rPr>
          <w:lang w:bidi="si-LK"/>
        </w:rPr>
      </w:pPr>
      <w:r>
        <w:rPr>
          <w:lang w:bidi="si-LK"/>
        </w:rPr>
        <w:t>The BCS code of conduct is a professional set of standards to be followed to ensure ethical computing practices being followed in the United Kingdom. It is directed to all member of the British Computer Society. The principal duties of the BCS Code of conduct is as follows.</w:t>
      </w:r>
    </w:p>
    <w:p w14:paraId="40114555" w14:textId="77777777" w:rsidR="0054117B" w:rsidRDefault="0054117B" w:rsidP="0054117B">
      <w:pPr>
        <w:pStyle w:val="ListParagraph"/>
        <w:numPr>
          <w:ilvl w:val="0"/>
          <w:numId w:val="44"/>
        </w:numPr>
        <w:rPr>
          <w:lang w:bidi="si-LK"/>
        </w:rPr>
      </w:pPr>
      <w:r>
        <w:rPr>
          <w:lang w:bidi="si-LK"/>
        </w:rPr>
        <w:t>The Public Interest</w:t>
      </w:r>
    </w:p>
    <w:p w14:paraId="0108670D" w14:textId="77777777" w:rsidR="0054117B" w:rsidRDefault="0054117B" w:rsidP="0054117B">
      <w:pPr>
        <w:pStyle w:val="ListParagraph"/>
        <w:numPr>
          <w:ilvl w:val="0"/>
          <w:numId w:val="44"/>
        </w:numPr>
      </w:pPr>
      <w:r>
        <w:t xml:space="preserve">Duty to the Profession </w:t>
      </w:r>
    </w:p>
    <w:p w14:paraId="7ECCCCCC" w14:textId="372AD3B4" w:rsidR="0054117B" w:rsidRDefault="0054117B" w:rsidP="0054117B">
      <w:pPr>
        <w:pStyle w:val="ListParagraph"/>
        <w:numPr>
          <w:ilvl w:val="0"/>
          <w:numId w:val="44"/>
        </w:numPr>
        <w:rPr>
          <w:lang w:bidi="si-LK"/>
        </w:rPr>
      </w:pPr>
      <w:r>
        <w:t>Duty to Relevant Authority</w:t>
      </w:r>
      <w:r>
        <w:rPr>
          <w:lang w:bidi="si-LK"/>
        </w:rPr>
        <w:t xml:space="preserve"> </w:t>
      </w:r>
    </w:p>
    <w:p w14:paraId="19342090" w14:textId="2ABD3400" w:rsidR="0054117B" w:rsidRPr="0054117B" w:rsidRDefault="0054117B" w:rsidP="0054117B">
      <w:pPr>
        <w:pStyle w:val="ListParagraph"/>
        <w:numPr>
          <w:ilvl w:val="0"/>
          <w:numId w:val="44"/>
        </w:numPr>
        <w:rPr>
          <w:lang w:bidi="si-LK"/>
        </w:rPr>
      </w:pPr>
      <w:r>
        <w:rPr>
          <w:lang w:bidi="si-LK"/>
        </w:rPr>
        <w:t xml:space="preserve">Professional Competence and Integrity </w:t>
      </w:r>
    </w:p>
    <w:p w14:paraId="7E6E6531" w14:textId="43332857" w:rsidR="00306561" w:rsidRDefault="009C06EC" w:rsidP="009C06EC">
      <w:pPr>
        <w:rPr>
          <w:lang w:bidi="si-LK"/>
        </w:rPr>
      </w:pPr>
      <w:r>
        <w:rPr>
          <w:lang w:bidi="si-LK"/>
        </w:rPr>
        <w:t xml:space="preserve">While implementing and conducting research on the project the author has followed the BCS code of conduct to ensure that Legal, Ethical and Social issues within the IT industry have been followed and carried out in a professional manner. </w:t>
      </w:r>
      <w:r w:rsidR="0054117B">
        <w:rPr>
          <w:lang w:bidi="si-LK"/>
        </w:rPr>
        <w:t>The author also confirms that there have been no breaches of conduct of the BCS code of conduct during the implementation and research of this project.</w:t>
      </w:r>
    </w:p>
    <w:p w14:paraId="1C9F67B3" w14:textId="77777777" w:rsidR="00306561" w:rsidRDefault="00306561" w:rsidP="009C06EC">
      <w:pPr>
        <w:rPr>
          <w:lang w:bidi="si-LK"/>
        </w:rPr>
      </w:pPr>
    </w:p>
    <w:p w14:paraId="15592158" w14:textId="77777777" w:rsidR="0054117B" w:rsidRDefault="0054117B" w:rsidP="009C06EC">
      <w:pPr>
        <w:rPr>
          <w:lang w:bidi="si-LK"/>
        </w:rPr>
      </w:pPr>
    </w:p>
    <w:p w14:paraId="5D3C566E" w14:textId="77777777" w:rsidR="0054117B" w:rsidRDefault="0054117B" w:rsidP="0054117B">
      <w:pPr>
        <w:pStyle w:val="Heading2"/>
      </w:pPr>
      <w:bookmarkStart w:id="100" w:name="_Toc39155623"/>
      <w:r w:rsidRPr="00A21DB0">
        <w:t>Social, Legal, Ethical and Professional Aspects</w:t>
      </w:r>
      <w:bookmarkEnd w:id="100"/>
    </w:p>
    <w:tbl>
      <w:tblPr>
        <w:tblStyle w:val="TableGrid"/>
        <w:tblW w:w="0" w:type="auto"/>
        <w:tblLook w:val="04A0" w:firstRow="1" w:lastRow="0" w:firstColumn="1" w:lastColumn="0" w:noHBand="0" w:noVBand="1"/>
      </w:tblPr>
      <w:tblGrid>
        <w:gridCol w:w="4675"/>
        <w:gridCol w:w="4675"/>
      </w:tblGrid>
      <w:tr w:rsidR="0054117B" w:rsidRPr="00DE662E" w14:paraId="74EEBEBC" w14:textId="77777777" w:rsidTr="003829C9">
        <w:tc>
          <w:tcPr>
            <w:tcW w:w="4675" w:type="dxa"/>
          </w:tcPr>
          <w:p w14:paraId="6ECCA0FC" w14:textId="77777777" w:rsidR="0054117B" w:rsidRPr="00DE662E" w:rsidRDefault="0054117B" w:rsidP="003829C9">
            <w:r w:rsidRPr="008A1502">
              <w:rPr>
                <w:b/>
                <w:bCs/>
              </w:rPr>
              <w:t>Social</w:t>
            </w:r>
          </w:p>
        </w:tc>
        <w:tc>
          <w:tcPr>
            <w:tcW w:w="4675" w:type="dxa"/>
          </w:tcPr>
          <w:p w14:paraId="3B48DA62" w14:textId="77777777" w:rsidR="0054117B" w:rsidRPr="00DE662E" w:rsidRDefault="0054117B" w:rsidP="003829C9">
            <w:r w:rsidRPr="008A1502">
              <w:rPr>
                <w:b/>
                <w:bCs/>
              </w:rPr>
              <w:t>Ethical</w:t>
            </w:r>
          </w:p>
        </w:tc>
      </w:tr>
      <w:tr w:rsidR="0054117B" w:rsidRPr="00DE662E" w14:paraId="6377A4F8" w14:textId="77777777" w:rsidTr="003829C9">
        <w:tc>
          <w:tcPr>
            <w:tcW w:w="4675" w:type="dxa"/>
          </w:tcPr>
          <w:p w14:paraId="58ED5C29" w14:textId="77777777" w:rsidR="0054117B" w:rsidRPr="00306561" w:rsidRDefault="0054117B" w:rsidP="0054117B">
            <w:pPr>
              <w:pStyle w:val="ListParagraph"/>
              <w:numPr>
                <w:ilvl w:val="0"/>
                <w:numId w:val="19"/>
              </w:numPr>
              <w:rPr>
                <w:b/>
                <w:bCs/>
              </w:rPr>
            </w:pPr>
            <w:r w:rsidRPr="00DE662E">
              <w:t>The platform will be available to anyone who wishes to use the software under a Standard End User License Agreement (EULA)</w:t>
            </w:r>
          </w:p>
          <w:p w14:paraId="06182A09" w14:textId="6E4AF905" w:rsidR="00306561" w:rsidRPr="008A1502" w:rsidRDefault="00306561" w:rsidP="0054117B">
            <w:pPr>
              <w:pStyle w:val="ListParagraph"/>
              <w:numPr>
                <w:ilvl w:val="0"/>
                <w:numId w:val="19"/>
              </w:numPr>
              <w:rPr>
                <w:b/>
                <w:bCs/>
              </w:rPr>
            </w:pPr>
            <w:r>
              <w:t>Any individual willing to use this research for further development or use it as it is, will be allowed to do so.</w:t>
            </w:r>
          </w:p>
        </w:tc>
        <w:tc>
          <w:tcPr>
            <w:tcW w:w="4675" w:type="dxa"/>
          </w:tcPr>
          <w:p w14:paraId="681158EF" w14:textId="77777777" w:rsidR="0054117B" w:rsidRPr="00DE662E" w:rsidRDefault="0054117B" w:rsidP="0054117B">
            <w:pPr>
              <w:pStyle w:val="ListParagraph"/>
              <w:numPr>
                <w:ilvl w:val="0"/>
                <w:numId w:val="19"/>
              </w:numPr>
            </w:pPr>
            <w:r w:rsidRPr="00DE662E">
              <w:t>Creating inaccurate result images -</w:t>
            </w:r>
          </w:p>
          <w:p w14:paraId="7C8DB578" w14:textId="77777777" w:rsidR="0054117B" w:rsidRPr="008A1502" w:rsidRDefault="0054117B" w:rsidP="0054117B">
            <w:pPr>
              <w:pStyle w:val="ListParagraph"/>
              <w:numPr>
                <w:ilvl w:val="0"/>
                <w:numId w:val="19"/>
              </w:numPr>
              <w:rPr>
                <w:b/>
                <w:bCs/>
              </w:rPr>
            </w:pPr>
            <w:r w:rsidRPr="00DE662E">
              <w:t>In terms of an ethical standpoint, for data which might define county boundaries for example if produced inaccurately can cause a lot of issues if used for high influential statements.</w:t>
            </w:r>
          </w:p>
        </w:tc>
      </w:tr>
      <w:tr w:rsidR="0054117B" w:rsidRPr="00DE662E" w14:paraId="54A214FF" w14:textId="77777777" w:rsidTr="003829C9">
        <w:tc>
          <w:tcPr>
            <w:tcW w:w="4675" w:type="dxa"/>
          </w:tcPr>
          <w:p w14:paraId="000098FC" w14:textId="77777777" w:rsidR="0054117B" w:rsidRPr="00DE662E" w:rsidRDefault="0054117B" w:rsidP="003829C9">
            <w:r w:rsidRPr="008A1502">
              <w:rPr>
                <w:b/>
                <w:bCs/>
              </w:rPr>
              <w:t>Legal</w:t>
            </w:r>
          </w:p>
        </w:tc>
        <w:tc>
          <w:tcPr>
            <w:tcW w:w="4675" w:type="dxa"/>
          </w:tcPr>
          <w:p w14:paraId="31F9BBB0" w14:textId="77777777" w:rsidR="0054117B" w:rsidRPr="00DE662E" w:rsidRDefault="0054117B" w:rsidP="003829C9">
            <w:r w:rsidRPr="008A1502">
              <w:rPr>
                <w:b/>
                <w:bCs/>
              </w:rPr>
              <w:t>Professional</w:t>
            </w:r>
          </w:p>
        </w:tc>
      </w:tr>
      <w:tr w:rsidR="0054117B" w:rsidRPr="00DE662E" w14:paraId="247B360F" w14:textId="77777777" w:rsidTr="003829C9">
        <w:tc>
          <w:tcPr>
            <w:tcW w:w="4675" w:type="dxa"/>
          </w:tcPr>
          <w:p w14:paraId="60226A5C" w14:textId="77777777" w:rsidR="0054117B" w:rsidRPr="00306561" w:rsidRDefault="0054117B" w:rsidP="0054117B">
            <w:pPr>
              <w:pStyle w:val="ListParagraph"/>
              <w:numPr>
                <w:ilvl w:val="0"/>
                <w:numId w:val="20"/>
              </w:numPr>
              <w:rPr>
                <w:b/>
                <w:bCs/>
              </w:rPr>
            </w:pPr>
            <w:r w:rsidRPr="00DE662E">
              <w:t>Computer Miss use Act Violation</w:t>
            </w:r>
          </w:p>
          <w:p w14:paraId="690C5BE4" w14:textId="7B0117F3" w:rsidR="00306561" w:rsidRPr="008A1502" w:rsidRDefault="00306561" w:rsidP="0054117B">
            <w:pPr>
              <w:pStyle w:val="ListParagraph"/>
              <w:numPr>
                <w:ilvl w:val="0"/>
                <w:numId w:val="20"/>
              </w:numPr>
              <w:rPr>
                <w:b/>
                <w:bCs/>
              </w:rPr>
            </w:pPr>
            <w:r>
              <w:t xml:space="preserve">Data obtained for training of the system has been obtained through </w:t>
            </w:r>
            <w:r>
              <w:lastRenderedPageBreak/>
              <w:t>publicly available image training data sets with fair use.</w:t>
            </w:r>
          </w:p>
        </w:tc>
        <w:tc>
          <w:tcPr>
            <w:tcW w:w="4675" w:type="dxa"/>
          </w:tcPr>
          <w:p w14:paraId="714455A3" w14:textId="77777777" w:rsidR="0054117B" w:rsidRPr="00306561" w:rsidRDefault="00306561" w:rsidP="0054117B">
            <w:pPr>
              <w:pStyle w:val="ListParagraph"/>
              <w:numPr>
                <w:ilvl w:val="0"/>
                <w:numId w:val="20"/>
              </w:numPr>
              <w:rPr>
                <w:b/>
                <w:bCs/>
              </w:rPr>
            </w:pPr>
            <w:r>
              <w:lastRenderedPageBreak/>
              <w:t>BCS Code of conduct adhered to and not violated.</w:t>
            </w:r>
          </w:p>
          <w:p w14:paraId="35A52AA4" w14:textId="77777777" w:rsidR="00306561" w:rsidRDefault="00306561" w:rsidP="00306561">
            <w:pPr>
              <w:pStyle w:val="ListParagraph"/>
              <w:numPr>
                <w:ilvl w:val="1"/>
                <w:numId w:val="20"/>
              </w:numPr>
              <w:rPr>
                <w:bCs/>
              </w:rPr>
            </w:pPr>
            <w:r w:rsidRPr="00306561">
              <w:rPr>
                <w:bCs/>
              </w:rPr>
              <w:lastRenderedPageBreak/>
              <w:t>Having due regard for rights of Third Parties</w:t>
            </w:r>
          </w:p>
          <w:p w14:paraId="7921E5D6" w14:textId="5D209ADC" w:rsidR="00306561" w:rsidRPr="00306561" w:rsidRDefault="00306561" w:rsidP="00306561">
            <w:pPr>
              <w:pStyle w:val="ListParagraph"/>
              <w:numPr>
                <w:ilvl w:val="1"/>
                <w:numId w:val="20"/>
              </w:numPr>
              <w:rPr>
                <w:bCs/>
              </w:rPr>
            </w:pPr>
            <w:r>
              <w:rPr>
                <w:bCs/>
              </w:rPr>
              <w:t>Promote equal access to benefits to all sectors</w:t>
            </w:r>
          </w:p>
        </w:tc>
      </w:tr>
    </w:tbl>
    <w:p w14:paraId="5F133362" w14:textId="47F7F2DD" w:rsidR="009C06EC" w:rsidRDefault="009C06EC" w:rsidP="009C06EC">
      <w:pPr>
        <w:rPr>
          <w:lang w:bidi="si-LK"/>
        </w:rPr>
      </w:pPr>
    </w:p>
    <w:p w14:paraId="0E2CF16A" w14:textId="77777777" w:rsidR="00306561" w:rsidRPr="009C06EC" w:rsidRDefault="00306561" w:rsidP="009C06EC">
      <w:pPr>
        <w:rPr>
          <w:lang w:bidi="si-LK"/>
        </w:rPr>
      </w:pPr>
    </w:p>
    <w:p w14:paraId="22BDEF62" w14:textId="77777777" w:rsidR="00651276" w:rsidRDefault="00651276" w:rsidP="00651276">
      <w:pPr>
        <w:pStyle w:val="Heading2"/>
      </w:pPr>
      <w:bookmarkStart w:id="101" w:name="_Toc39155624"/>
      <w:r>
        <w:t>Chapter Summary</w:t>
      </w:r>
      <w:bookmarkEnd w:id="101"/>
      <w:r>
        <w:t xml:space="preserve">  </w:t>
      </w:r>
    </w:p>
    <w:p w14:paraId="56E967B2" w14:textId="6026B4EE" w:rsidR="00651276" w:rsidRPr="00ED2F28" w:rsidRDefault="00306561" w:rsidP="00651276">
      <w:r>
        <w:t>In conclusion to this chapter we have identified the Project Management Methodology to be used in this project to be PRINCE2 after identifying the characteristics of the project and determining its suitability. The Potential risks that may occur through the lifespan of the project have also been identified and mitigation plans for each scenario has been discussed to avoid to factors that might lead to short coming in the project development. A work breakdown structure and Gantt chart for the time of the project have been illustrated. Further to conclude the compliance to the BCS code of conduct and Social, Legal Ethical and Professional aspect analysis of this project is discussed.</w:t>
      </w:r>
    </w:p>
    <w:p w14:paraId="533BF09A" w14:textId="77777777" w:rsidR="00651276" w:rsidRDefault="00651276">
      <w:pPr>
        <w:spacing w:line="259" w:lineRule="auto"/>
      </w:pPr>
      <w:r>
        <w:br w:type="page"/>
      </w:r>
    </w:p>
    <w:p w14:paraId="3D8A3516" w14:textId="77777777" w:rsidR="00651276" w:rsidRDefault="00651276" w:rsidP="00651276">
      <w:pPr>
        <w:pStyle w:val="Heading1"/>
      </w:pPr>
      <w:bookmarkStart w:id="102" w:name="_Toc39155625"/>
      <w:r>
        <w:lastRenderedPageBreak/>
        <w:t>Chapter 5: System Requirements Specification</w:t>
      </w:r>
      <w:bookmarkEnd w:id="102"/>
    </w:p>
    <w:p w14:paraId="7A237178" w14:textId="77777777" w:rsidR="00651276" w:rsidRDefault="00651276" w:rsidP="00651276">
      <w:pPr>
        <w:pStyle w:val="Heading2"/>
      </w:pPr>
      <w:bookmarkStart w:id="103" w:name="_Toc39155626"/>
      <w:r>
        <w:t>Chapter Overview</w:t>
      </w:r>
      <w:bookmarkEnd w:id="103"/>
    </w:p>
    <w:p w14:paraId="1DDA89C3" w14:textId="041932AE" w:rsidR="00646484" w:rsidRDefault="00646484" w:rsidP="00651276">
      <w:r>
        <w:t>The goal of this chapter is obtain information on the requirements of the Raster to Vector Conversion system. Initially a stake holder analysis is carried out and then several requirement gathering techniques are used to identify functional and non-functional requirements that should be considered when implementing the system. Finally, user case descriptions are created to further strengthen the functional requirements identified and how they impact the operational flow of the system once implemented along with the chapter summary.</w:t>
      </w:r>
    </w:p>
    <w:p w14:paraId="55B9FC13" w14:textId="77777777" w:rsidR="007F015A" w:rsidRDefault="007F015A" w:rsidP="00651276"/>
    <w:p w14:paraId="7318228D" w14:textId="77777777" w:rsidR="00651276" w:rsidRDefault="00651276" w:rsidP="00651276">
      <w:pPr>
        <w:pStyle w:val="Heading2"/>
      </w:pPr>
      <w:bookmarkStart w:id="104" w:name="_Toc39155627"/>
      <w:r>
        <w:t>Stakeholder Analysis</w:t>
      </w:r>
      <w:bookmarkEnd w:id="104"/>
    </w:p>
    <w:p w14:paraId="122B70BB" w14:textId="669D5C36" w:rsidR="00651276" w:rsidRDefault="00651276" w:rsidP="00651276">
      <w:r>
        <w:t xml:space="preserve">The stakeholder analysis will be visually represented using an onion model diagram in this chapter and be further described using the roles and benefits table for each stakeholder. </w:t>
      </w:r>
    </w:p>
    <w:p w14:paraId="27906CB5" w14:textId="77777777" w:rsidR="00651276" w:rsidRDefault="00651276" w:rsidP="00651276">
      <w:pPr>
        <w:pStyle w:val="Heading3"/>
      </w:pPr>
      <w:bookmarkStart w:id="105" w:name="_Toc39155628"/>
      <w:r>
        <w:t>Onion Model</w:t>
      </w:r>
      <w:bookmarkEnd w:id="105"/>
    </w:p>
    <w:p w14:paraId="2A7B0882" w14:textId="77777777" w:rsidR="00651276" w:rsidRDefault="00651276" w:rsidP="00651276">
      <w:pPr>
        <w:jc w:val="center"/>
      </w:pPr>
      <w:r>
        <w:rPr>
          <w:noProof/>
          <w:lang w:eastAsia="en-GB"/>
        </w:rPr>
        <w:drawing>
          <wp:inline distT="0" distB="0" distL="0" distR="0" wp14:anchorId="5360A61E" wp14:editId="05F350B1">
            <wp:extent cx="3931632" cy="3886200"/>
            <wp:effectExtent l="0" t="0" r="0" b="0"/>
            <wp:docPr id="4" name="Picture 4" descr="C:\Users\Dillon Lakshman\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Untitled Diagram (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6725" cy="3891235"/>
                    </a:xfrm>
                    <a:prstGeom prst="rect">
                      <a:avLst/>
                    </a:prstGeom>
                    <a:noFill/>
                    <a:ln>
                      <a:noFill/>
                    </a:ln>
                  </pic:spPr>
                </pic:pic>
              </a:graphicData>
            </a:graphic>
          </wp:inline>
        </w:drawing>
      </w:r>
    </w:p>
    <w:p w14:paraId="4D021B92" w14:textId="77777777" w:rsidR="00651276" w:rsidRDefault="00651276" w:rsidP="00651276"/>
    <w:p w14:paraId="75B0AA4B" w14:textId="77777777" w:rsidR="00651276" w:rsidRDefault="00651276" w:rsidP="00651276">
      <w:pPr>
        <w:pStyle w:val="Heading3"/>
      </w:pPr>
      <w:bookmarkStart w:id="106" w:name="_Toc39155629"/>
      <w:r>
        <w:lastRenderedPageBreak/>
        <w:t>Stakeholders and Roles</w:t>
      </w:r>
      <w:bookmarkEnd w:id="106"/>
    </w:p>
    <w:p w14:paraId="1581F2A3" w14:textId="77777777" w:rsidR="00651276" w:rsidRPr="005D5216" w:rsidRDefault="00651276" w:rsidP="00651276">
      <w:r>
        <w:t xml:space="preserve">The following table describes the stakeholders and their roles and benefits to the system. </w:t>
      </w:r>
    </w:p>
    <w:tbl>
      <w:tblPr>
        <w:tblStyle w:val="TableGrid"/>
        <w:tblW w:w="0" w:type="auto"/>
        <w:tblLook w:val="04A0" w:firstRow="1" w:lastRow="0" w:firstColumn="1" w:lastColumn="0" w:noHBand="0" w:noVBand="1"/>
      </w:tblPr>
      <w:tblGrid>
        <w:gridCol w:w="3116"/>
        <w:gridCol w:w="3117"/>
        <w:gridCol w:w="3117"/>
      </w:tblGrid>
      <w:tr w:rsidR="00651276" w14:paraId="7FAD447C" w14:textId="77777777" w:rsidTr="00253CFC">
        <w:tc>
          <w:tcPr>
            <w:tcW w:w="3116" w:type="dxa"/>
          </w:tcPr>
          <w:p w14:paraId="35462691" w14:textId="77777777" w:rsidR="00651276" w:rsidRPr="003F7F4D" w:rsidRDefault="00651276" w:rsidP="00253CFC">
            <w:pPr>
              <w:rPr>
                <w:b/>
                <w:bCs/>
              </w:rPr>
            </w:pPr>
            <w:r w:rsidRPr="003F7F4D">
              <w:rPr>
                <w:b/>
                <w:bCs/>
              </w:rPr>
              <w:t>Stakeholder</w:t>
            </w:r>
          </w:p>
        </w:tc>
        <w:tc>
          <w:tcPr>
            <w:tcW w:w="3117" w:type="dxa"/>
          </w:tcPr>
          <w:p w14:paraId="5F4249DD" w14:textId="77777777" w:rsidR="00651276" w:rsidRPr="003F7F4D" w:rsidRDefault="00651276" w:rsidP="00253CFC">
            <w:pPr>
              <w:rPr>
                <w:b/>
                <w:bCs/>
              </w:rPr>
            </w:pPr>
            <w:r w:rsidRPr="003F7F4D">
              <w:rPr>
                <w:b/>
                <w:bCs/>
              </w:rPr>
              <w:t>Roles</w:t>
            </w:r>
          </w:p>
        </w:tc>
        <w:tc>
          <w:tcPr>
            <w:tcW w:w="3117" w:type="dxa"/>
          </w:tcPr>
          <w:p w14:paraId="0D187E2D" w14:textId="77777777" w:rsidR="00651276" w:rsidRPr="003F7F4D" w:rsidRDefault="00651276" w:rsidP="00253CFC">
            <w:pPr>
              <w:rPr>
                <w:b/>
                <w:bCs/>
              </w:rPr>
            </w:pPr>
            <w:r w:rsidRPr="003F7F4D">
              <w:rPr>
                <w:b/>
                <w:bCs/>
              </w:rPr>
              <w:t>Benefits</w:t>
            </w:r>
          </w:p>
        </w:tc>
      </w:tr>
      <w:tr w:rsidR="00651276" w14:paraId="08895E37" w14:textId="77777777" w:rsidTr="00253CFC">
        <w:tc>
          <w:tcPr>
            <w:tcW w:w="3116" w:type="dxa"/>
          </w:tcPr>
          <w:p w14:paraId="35293578" w14:textId="77777777" w:rsidR="00651276" w:rsidRPr="00DE662E" w:rsidRDefault="00651276" w:rsidP="00253CFC">
            <w:pPr>
              <w:rPr>
                <w:caps/>
                <w:color w:val="000000" w:themeColor="text1"/>
              </w:rPr>
            </w:pPr>
            <w:r w:rsidRPr="00DE662E">
              <w:rPr>
                <w:color w:val="000000" w:themeColor="text1"/>
              </w:rPr>
              <w:t>Developer</w:t>
            </w:r>
          </w:p>
        </w:tc>
        <w:tc>
          <w:tcPr>
            <w:tcW w:w="3117" w:type="dxa"/>
          </w:tcPr>
          <w:p w14:paraId="08F51024" w14:textId="77777777" w:rsidR="00651276" w:rsidRPr="00DE662E" w:rsidRDefault="00651276" w:rsidP="00253CFC">
            <w:pPr>
              <w:rPr>
                <w:color w:val="000000" w:themeColor="text1"/>
              </w:rPr>
            </w:pPr>
            <w:r w:rsidRPr="00DE662E">
              <w:rPr>
                <w:color w:val="000000" w:themeColor="text1"/>
              </w:rPr>
              <w:t>Develop</w:t>
            </w:r>
            <w:r>
              <w:rPr>
                <w:color w:val="000000" w:themeColor="text1"/>
              </w:rPr>
              <w:t xml:space="preserve"> System</w:t>
            </w:r>
          </w:p>
        </w:tc>
        <w:tc>
          <w:tcPr>
            <w:tcW w:w="3117" w:type="dxa"/>
          </w:tcPr>
          <w:p w14:paraId="3C78FCDC" w14:textId="77777777" w:rsidR="00651276" w:rsidRPr="00DE662E" w:rsidRDefault="00651276" w:rsidP="00253CFC">
            <w:pPr>
              <w:rPr>
                <w:color w:val="000000" w:themeColor="text1"/>
              </w:rPr>
            </w:pPr>
            <w:r w:rsidRPr="00DE662E">
              <w:rPr>
                <w:color w:val="000000" w:themeColor="text1"/>
              </w:rPr>
              <w:t>Develops the platform with less cost</w:t>
            </w:r>
          </w:p>
        </w:tc>
      </w:tr>
      <w:tr w:rsidR="00651276" w14:paraId="66D85C1C" w14:textId="77777777" w:rsidTr="00253CFC">
        <w:tc>
          <w:tcPr>
            <w:tcW w:w="3116" w:type="dxa"/>
          </w:tcPr>
          <w:p w14:paraId="18F012BD" w14:textId="77777777" w:rsidR="00651276" w:rsidRPr="00DE662E" w:rsidRDefault="00651276" w:rsidP="00253CFC">
            <w:pPr>
              <w:rPr>
                <w:color w:val="000000" w:themeColor="text1"/>
              </w:rPr>
            </w:pPr>
            <w:r>
              <w:rPr>
                <w:color w:val="000000" w:themeColor="text1"/>
              </w:rPr>
              <w:t>Tester</w:t>
            </w:r>
          </w:p>
        </w:tc>
        <w:tc>
          <w:tcPr>
            <w:tcW w:w="3117" w:type="dxa"/>
          </w:tcPr>
          <w:p w14:paraId="4D0B9D53" w14:textId="77777777" w:rsidR="00651276" w:rsidRPr="00DE662E" w:rsidRDefault="00651276" w:rsidP="00253CFC">
            <w:pPr>
              <w:rPr>
                <w:color w:val="000000" w:themeColor="text1"/>
              </w:rPr>
            </w:pPr>
            <w:r>
              <w:rPr>
                <w:color w:val="000000" w:themeColor="text1"/>
              </w:rPr>
              <w:t>Test System</w:t>
            </w:r>
          </w:p>
        </w:tc>
        <w:tc>
          <w:tcPr>
            <w:tcW w:w="3117" w:type="dxa"/>
          </w:tcPr>
          <w:p w14:paraId="519F49A0" w14:textId="77777777" w:rsidR="00651276" w:rsidRPr="00DE662E" w:rsidRDefault="00651276" w:rsidP="00253CFC">
            <w:pPr>
              <w:rPr>
                <w:color w:val="000000" w:themeColor="text1"/>
              </w:rPr>
            </w:pPr>
            <w:r>
              <w:rPr>
                <w:color w:val="000000" w:themeColor="text1"/>
              </w:rPr>
              <w:t>Test and report the accuracy of the system</w:t>
            </w:r>
          </w:p>
        </w:tc>
      </w:tr>
      <w:tr w:rsidR="00651276" w14:paraId="7B83A6D8" w14:textId="77777777" w:rsidTr="00253CFC">
        <w:tc>
          <w:tcPr>
            <w:tcW w:w="3116" w:type="dxa"/>
          </w:tcPr>
          <w:p w14:paraId="155287F9" w14:textId="77777777" w:rsidR="00651276" w:rsidRPr="00DE662E" w:rsidRDefault="00651276" w:rsidP="00253CFC">
            <w:pPr>
              <w:rPr>
                <w:color w:val="000000" w:themeColor="text1"/>
              </w:rPr>
            </w:pPr>
            <w:r w:rsidRPr="00DE662E">
              <w:rPr>
                <w:color w:val="000000" w:themeColor="text1"/>
              </w:rPr>
              <w:t>Domain Expert</w:t>
            </w:r>
            <w:r>
              <w:rPr>
                <w:color w:val="000000" w:themeColor="text1"/>
              </w:rPr>
              <w:t>s</w:t>
            </w:r>
          </w:p>
        </w:tc>
        <w:tc>
          <w:tcPr>
            <w:tcW w:w="3117" w:type="dxa"/>
          </w:tcPr>
          <w:p w14:paraId="1A372138" w14:textId="77777777" w:rsidR="00651276" w:rsidRPr="00DE662E" w:rsidRDefault="00651276" w:rsidP="00253CFC">
            <w:pPr>
              <w:rPr>
                <w:color w:val="000000" w:themeColor="text1"/>
              </w:rPr>
            </w:pPr>
            <w:r w:rsidRPr="00DE662E">
              <w:rPr>
                <w:color w:val="000000" w:themeColor="text1"/>
              </w:rPr>
              <w:t>Expert</w:t>
            </w:r>
            <w:r>
              <w:rPr>
                <w:color w:val="000000" w:themeColor="text1"/>
              </w:rPr>
              <w:t xml:space="preserve"> on the field of study (GIS)</w:t>
            </w:r>
          </w:p>
        </w:tc>
        <w:tc>
          <w:tcPr>
            <w:tcW w:w="3117" w:type="dxa"/>
          </w:tcPr>
          <w:p w14:paraId="500218F1" w14:textId="77777777" w:rsidR="00651276" w:rsidRPr="00DE662E" w:rsidRDefault="00651276" w:rsidP="00253CFC">
            <w:pPr>
              <w:rPr>
                <w:color w:val="000000" w:themeColor="text1"/>
              </w:rPr>
            </w:pPr>
            <w:r w:rsidRPr="00DE662E">
              <w:rPr>
                <w:color w:val="000000" w:themeColor="text1"/>
              </w:rPr>
              <w:t>Provide expertise on domain related matters to make system results accurate and to evaluate them</w:t>
            </w:r>
          </w:p>
        </w:tc>
      </w:tr>
      <w:tr w:rsidR="00651276" w14:paraId="7D47D345" w14:textId="77777777" w:rsidTr="00253CFC">
        <w:tc>
          <w:tcPr>
            <w:tcW w:w="3116" w:type="dxa"/>
          </w:tcPr>
          <w:p w14:paraId="04A4AFBF" w14:textId="77777777" w:rsidR="00651276" w:rsidRPr="00DE662E" w:rsidRDefault="00651276" w:rsidP="00253CFC">
            <w:pPr>
              <w:rPr>
                <w:color w:val="000000" w:themeColor="text1"/>
              </w:rPr>
            </w:pPr>
            <w:r w:rsidRPr="00DE662E">
              <w:rPr>
                <w:color w:val="000000" w:themeColor="text1"/>
              </w:rPr>
              <w:t>Universities</w:t>
            </w:r>
          </w:p>
        </w:tc>
        <w:tc>
          <w:tcPr>
            <w:tcW w:w="3117" w:type="dxa"/>
            <w:vMerge w:val="restart"/>
          </w:tcPr>
          <w:p w14:paraId="3CF6EEDB" w14:textId="77777777" w:rsidR="00651276" w:rsidRPr="00DE662E" w:rsidRDefault="00651276" w:rsidP="00253CFC">
            <w:pPr>
              <w:rPr>
                <w:color w:val="000000" w:themeColor="text1"/>
              </w:rPr>
            </w:pPr>
            <w:r w:rsidRPr="00DE662E">
              <w:rPr>
                <w:color w:val="000000" w:themeColor="text1"/>
              </w:rPr>
              <w:t>Functional Beneficiary</w:t>
            </w:r>
          </w:p>
        </w:tc>
        <w:tc>
          <w:tcPr>
            <w:tcW w:w="3117" w:type="dxa"/>
          </w:tcPr>
          <w:p w14:paraId="68361170" w14:textId="77777777" w:rsidR="00651276" w:rsidRPr="00DE662E" w:rsidRDefault="00651276" w:rsidP="00253CFC">
            <w:pPr>
              <w:rPr>
                <w:color w:val="000000" w:themeColor="text1"/>
              </w:rPr>
            </w:pPr>
            <w:r w:rsidRPr="00DE662E">
              <w:rPr>
                <w:color w:val="000000" w:themeColor="text1"/>
              </w:rPr>
              <w:t xml:space="preserve">Is allowed to convert valuable geographical data from raster formats into vector formats and other educational uses </w:t>
            </w:r>
          </w:p>
        </w:tc>
      </w:tr>
      <w:tr w:rsidR="00651276" w14:paraId="743E1D5C" w14:textId="77777777" w:rsidTr="00253CFC">
        <w:tc>
          <w:tcPr>
            <w:tcW w:w="3116" w:type="dxa"/>
          </w:tcPr>
          <w:p w14:paraId="4780F940" w14:textId="77777777" w:rsidR="00651276" w:rsidRPr="00DE662E" w:rsidRDefault="00651276" w:rsidP="00253CFC">
            <w:pPr>
              <w:rPr>
                <w:color w:val="000000" w:themeColor="text1"/>
              </w:rPr>
            </w:pPr>
            <w:r w:rsidRPr="00DE662E">
              <w:rPr>
                <w:color w:val="000000" w:themeColor="text1"/>
              </w:rPr>
              <w:t>GIS Researches</w:t>
            </w:r>
          </w:p>
        </w:tc>
        <w:tc>
          <w:tcPr>
            <w:tcW w:w="3117" w:type="dxa"/>
            <w:vMerge/>
          </w:tcPr>
          <w:p w14:paraId="39E6D767" w14:textId="77777777" w:rsidR="00651276" w:rsidRPr="00DE662E" w:rsidRDefault="00651276" w:rsidP="00253CFC">
            <w:pPr>
              <w:rPr>
                <w:color w:val="000000" w:themeColor="text1"/>
              </w:rPr>
            </w:pPr>
          </w:p>
        </w:tc>
        <w:tc>
          <w:tcPr>
            <w:tcW w:w="3117" w:type="dxa"/>
            <w:vMerge w:val="restart"/>
          </w:tcPr>
          <w:p w14:paraId="67E26B60" w14:textId="77777777" w:rsidR="00651276" w:rsidRPr="00DE662E" w:rsidRDefault="00651276" w:rsidP="00253CFC">
            <w:pPr>
              <w:rPr>
                <w:color w:val="000000" w:themeColor="text1"/>
              </w:rPr>
            </w:pPr>
            <w:r w:rsidRPr="00DE662E">
              <w:rPr>
                <w:color w:val="000000" w:themeColor="text1"/>
              </w:rPr>
              <w:t>Is allowed to convert valuable geographical data from raster formats into vector formats</w:t>
            </w:r>
          </w:p>
        </w:tc>
      </w:tr>
      <w:tr w:rsidR="00651276" w14:paraId="10621239" w14:textId="77777777" w:rsidTr="00253CFC">
        <w:tc>
          <w:tcPr>
            <w:tcW w:w="3116" w:type="dxa"/>
          </w:tcPr>
          <w:p w14:paraId="0DF94A4F" w14:textId="77777777" w:rsidR="00651276" w:rsidRPr="00DE662E" w:rsidRDefault="00651276" w:rsidP="00253CFC">
            <w:pPr>
              <w:rPr>
                <w:color w:val="000000" w:themeColor="text1"/>
              </w:rPr>
            </w:pPr>
            <w:r>
              <w:rPr>
                <w:color w:val="000000" w:themeColor="text1"/>
              </w:rPr>
              <w:t>End</w:t>
            </w:r>
            <w:r w:rsidRPr="00DE662E">
              <w:rPr>
                <w:color w:val="000000" w:themeColor="text1"/>
              </w:rPr>
              <w:t xml:space="preserve"> User</w:t>
            </w:r>
          </w:p>
        </w:tc>
        <w:tc>
          <w:tcPr>
            <w:tcW w:w="3117" w:type="dxa"/>
            <w:vMerge/>
          </w:tcPr>
          <w:p w14:paraId="2FA48427" w14:textId="77777777" w:rsidR="00651276" w:rsidRPr="00DE662E" w:rsidRDefault="00651276" w:rsidP="00253CFC">
            <w:pPr>
              <w:rPr>
                <w:color w:val="000000" w:themeColor="text1"/>
              </w:rPr>
            </w:pPr>
          </w:p>
        </w:tc>
        <w:tc>
          <w:tcPr>
            <w:tcW w:w="3117" w:type="dxa"/>
            <w:vMerge/>
          </w:tcPr>
          <w:p w14:paraId="556EA2A2" w14:textId="77777777" w:rsidR="00651276" w:rsidRPr="00DE662E" w:rsidRDefault="00651276" w:rsidP="00253CFC">
            <w:pPr>
              <w:rPr>
                <w:color w:val="000000" w:themeColor="text1"/>
              </w:rPr>
            </w:pPr>
          </w:p>
        </w:tc>
      </w:tr>
      <w:tr w:rsidR="00651276" w14:paraId="54175A11" w14:textId="77777777" w:rsidTr="00253CFC">
        <w:tc>
          <w:tcPr>
            <w:tcW w:w="3116" w:type="dxa"/>
          </w:tcPr>
          <w:p w14:paraId="1D61C15E" w14:textId="77777777" w:rsidR="00651276" w:rsidRPr="00DE662E" w:rsidRDefault="00651276" w:rsidP="00253CFC">
            <w:pPr>
              <w:rPr>
                <w:color w:val="000000" w:themeColor="text1"/>
              </w:rPr>
            </w:pPr>
            <w:r w:rsidRPr="00DE662E">
              <w:rPr>
                <w:color w:val="000000" w:themeColor="text1"/>
              </w:rPr>
              <w:t>Public</w:t>
            </w:r>
          </w:p>
        </w:tc>
        <w:tc>
          <w:tcPr>
            <w:tcW w:w="3117" w:type="dxa"/>
            <w:vMerge/>
          </w:tcPr>
          <w:p w14:paraId="4A43F084" w14:textId="77777777" w:rsidR="00651276" w:rsidRPr="00DE662E" w:rsidRDefault="00651276" w:rsidP="00253CFC">
            <w:pPr>
              <w:rPr>
                <w:color w:val="000000" w:themeColor="text1"/>
              </w:rPr>
            </w:pPr>
          </w:p>
        </w:tc>
        <w:tc>
          <w:tcPr>
            <w:tcW w:w="3117" w:type="dxa"/>
            <w:vMerge/>
          </w:tcPr>
          <w:p w14:paraId="2B6EC8BA" w14:textId="77777777" w:rsidR="00651276" w:rsidRPr="00DE662E" w:rsidRDefault="00651276" w:rsidP="00253CFC">
            <w:pPr>
              <w:rPr>
                <w:color w:val="000000" w:themeColor="text1"/>
              </w:rPr>
            </w:pPr>
          </w:p>
        </w:tc>
      </w:tr>
      <w:tr w:rsidR="00651276" w14:paraId="5FA9A242" w14:textId="77777777" w:rsidTr="00253CFC">
        <w:tc>
          <w:tcPr>
            <w:tcW w:w="3116" w:type="dxa"/>
          </w:tcPr>
          <w:p w14:paraId="1EE7177E" w14:textId="77777777" w:rsidR="00651276" w:rsidRPr="00DE662E" w:rsidRDefault="00651276" w:rsidP="00253CFC">
            <w:pPr>
              <w:rPr>
                <w:color w:val="000000" w:themeColor="text1"/>
              </w:rPr>
            </w:pPr>
            <w:r>
              <w:rPr>
                <w:color w:val="000000" w:themeColor="text1"/>
              </w:rPr>
              <w:t>GIS Imagery Data Operator</w:t>
            </w:r>
          </w:p>
        </w:tc>
        <w:tc>
          <w:tcPr>
            <w:tcW w:w="3117" w:type="dxa"/>
          </w:tcPr>
          <w:p w14:paraId="227D0408" w14:textId="77777777" w:rsidR="00651276" w:rsidRPr="00DE662E" w:rsidRDefault="00651276" w:rsidP="00253CFC">
            <w:pPr>
              <w:rPr>
                <w:color w:val="000000" w:themeColor="text1"/>
              </w:rPr>
            </w:pPr>
            <w:r>
              <w:rPr>
                <w:color w:val="000000" w:themeColor="text1"/>
              </w:rPr>
              <w:t>Gather Training and Testing Data</w:t>
            </w:r>
          </w:p>
        </w:tc>
        <w:tc>
          <w:tcPr>
            <w:tcW w:w="3117" w:type="dxa"/>
          </w:tcPr>
          <w:p w14:paraId="311076C8" w14:textId="77777777" w:rsidR="00651276" w:rsidRPr="00DE662E" w:rsidRDefault="00651276" w:rsidP="00253CFC">
            <w:pPr>
              <w:rPr>
                <w:color w:val="000000" w:themeColor="text1"/>
              </w:rPr>
            </w:pPr>
            <w:r>
              <w:rPr>
                <w:color w:val="000000" w:themeColor="text1"/>
              </w:rPr>
              <w:t>Make system more accurate if more data sets are found for training and testing</w:t>
            </w:r>
          </w:p>
        </w:tc>
      </w:tr>
      <w:tr w:rsidR="00651276" w14:paraId="4BE0A746" w14:textId="77777777" w:rsidTr="00253CFC">
        <w:tc>
          <w:tcPr>
            <w:tcW w:w="3116" w:type="dxa"/>
          </w:tcPr>
          <w:p w14:paraId="09C2A262" w14:textId="77777777" w:rsidR="00651276" w:rsidRDefault="00651276" w:rsidP="00253CFC">
            <w:pPr>
              <w:rPr>
                <w:color w:val="000000" w:themeColor="text1"/>
              </w:rPr>
            </w:pPr>
            <w:r>
              <w:rPr>
                <w:color w:val="000000" w:themeColor="text1"/>
              </w:rPr>
              <w:t>Supervisor</w:t>
            </w:r>
          </w:p>
        </w:tc>
        <w:tc>
          <w:tcPr>
            <w:tcW w:w="3117" w:type="dxa"/>
          </w:tcPr>
          <w:p w14:paraId="0ADC4C5E" w14:textId="77777777" w:rsidR="00651276" w:rsidRPr="00DE662E" w:rsidRDefault="00651276" w:rsidP="00253CFC">
            <w:pPr>
              <w:rPr>
                <w:color w:val="000000" w:themeColor="text1"/>
              </w:rPr>
            </w:pPr>
            <w:r>
              <w:rPr>
                <w:color w:val="000000" w:themeColor="text1"/>
              </w:rPr>
              <w:t>Assist in documentation and process of building system</w:t>
            </w:r>
          </w:p>
        </w:tc>
        <w:tc>
          <w:tcPr>
            <w:tcW w:w="3117" w:type="dxa"/>
          </w:tcPr>
          <w:p w14:paraId="406A5F8E" w14:textId="77777777" w:rsidR="00651276" w:rsidRPr="00DE662E" w:rsidRDefault="00651276" w:rsidP="00253CFC">
            <w:pPr>
              <w:rPr>
                <w:color w:val="000000" w:themeColor="text1"/>
              </w:rPr>
            </w:pPr>
            <w:r>
              <w:rPr>
                <w:color w:val="000000" w:themeColor="text1"/>
              </w:rPr>
              <w:t>Improve quality of system and its documentation by giving appropriate feedback</w:t>
            </w:r>
          </w:p>
        </w:tc>
      </w:tr>
      <w:tr w:rsidR="00651276" w14:paraId="6CE25EDB" w14:textId="77777777" w:rsidTr="00253CFC">
        <w:tc>
          <w:tcPr>
            <w:tcW w:w="3116" w:type="dxa"/>
          </w:tcPr>
          <w:p w14:paraId="047DF65C" w14:textId="77777777" w:rsidR="00651276" w:rsidRDefault="00651276" w:rsidP="00253CFC">
            <w:pPr>
              <w:rPr>
                <w:color w:val="000000" w:themeColor="text1"/>
              </w:rPr>
            </w:pPr>
            <w:r>
              <w:rPr>
                <w:color w:val="000000" w:themeColor="text1"/>
              </w:rPr>
              <w:t>Researcher</w:t>
            </w:r>
          </w:p>
        </w:tc>
        <w:tc>
          <w:tcPr>
            <w:tcW w:w="3117" w:type="dxa"/>
          </w:tcPr>
          <w:p w14:paraId="6F60D74C" w14:textId="77777777" w:rsidR="00651276" w:rsidRPr="00DE662E" w:rsidRDefault="00651276" w:rsidP="00253CFC">
            <w:pPr>
              <w:rPr>
                <w:color w:val="000000" w:themeColor="text1"/>
              </w:rPr>
            </w:pPr>
            <w:r>
              <w:rPr>
                <w:color w:val="000000" w:themeColor="text1"/>
              </w:rPr>
              <w:t>Conduct Literature reviews and research to help implement system and identify requirements</w:t>
            </w:r>
          </w:p>
        </w:tc>
        <w:tc>
          <w:tcPr>
            <w:tcW w:w="3117" w:type="dxa"/>
          </w:tcPr>
          <w:p w14:paraId="7130816E" w14:textId="77777777" w:rsidR="00651276" w:rsidRPr="00DE662E" w:rsidRDefault="00651276" w:rsidP="00253CFC">
            <w:pPr>
              <w:rPr>
                <w:color w:val="000000" w:themeColor="text1"/>
              </w:rPr>
            </w:pPr>
            <w:r>
              <w:rPr>
                <w:color w:val="000000" w:themeColor="text1"/>
              </w:rPr>
              <w:t>Creates valuable documentation for ease of implementation of system</w:t>
            </w:r>
          </w:p>
        </w:tc>
      </w:tr>
      <w:tr w:rsidR="00651276" w14:paraId="2A91AA20" w14:textId="77777777" w:rsidTr="00253CFC">
        <w:tc>
          <w:tcPr>
            <w:tcW w:w="3116" w:type="dxa"/>
          </w:tcPr>
          <w:p w14:paraId="435DE82D" w14:textId="77777777" w:rsidR="00651276" w:rsidRPr="00DE662E" w:rsidRDefault="00651276" w:rsidP="00253CFC">
            <w:pPr>
              <w:rPr>
                <w:color w:val="000000" w:themeColor="text1"/>
              </w:rPr>
            </w:pPr>
            <w:r w:rsidRPr="00DE662E">
              <w:rPr>
                <w:color w:val="000000" w:themeColor="text1"/>
              </w:rPr>
              <w:t>Competitor</w:t>
            </w:r>
          </w:p>
        </w:tc>
        <w:tc>
          <w:tcPr>
            <w:tcW w:w="3117" w:type="dxa"/>
          </w:tcPr>
          <w:p w14:paraId="04A0E07E" w14:textId="77777777" w:rsidR="00651276" w:rsidRPr="00DE662E" w:rsidRDefault="00651276" w:rsidP="00253CFC">
            <w:pPr>
              <w:rPr>
                <w:color w:val="000000" w:themeColor="text1"/>
              </w:rPr>
            </w:pPr>
            <w:r w:rsidRPr="00DE662E">
              <w:rPr>
                <w:color w:val="000000" w:themeColor="text1"/>
              </w:rPr>
              <w:t>Negative Stakeholder</w:t>
            </w:r>
          </w:p>
        </w:tc>
        <w:tc>
          <w:tcPr>
            <w:tcW w:w="3117" w:type="dxa"/>
          </w:tcPr>
          <w:p w14:paraId="2AD0E298" w14:textId="77777777" w:rsidR="00651276" w:rsidRPr="00DE662E" w:rsidRDefault="00651276" w:rsidP="00253CFC">
            <w:pPr>
              <w:rPr>
                <w:color w:val="000000" w:themeColor="text1"/>
              </w:rPr>
            </w:pPr>
            <w:r w:rsidRPr="00DE662E">
              <w:rPr>
                <w:color w:val="000000" w:themeColor="text1"/>
              </w:rPr>
              <w:t>Build similar solutions with better features</w:t>
            </w:r>
          </w:p>
        </w:tc>
      </w:tr>
    </w:tbl>
    <w:p w14:paraId="5A62035C" w14:textId="77777777" w:rsidR="00651276" w:rsidRDefault="00651276" w:rsidP="00651276">
      <w:pPr>
        <w:pStyle w:val="Heading2"/>
      </w:pPr>
      <w:bookmarkStart w:id="107" w:name="_Toc39155630"/>
      <w:r>
        <w:lastRenderedPageBreak/>
        <w:t>Requirement Elicitation Process</w:t>
      </w:r>
      <w:bookmarkEnd w:id="107"/>
    </w:p>
    <w:p w14:paraId="7D27CD11" w14:textId="77777777" w:rsidR="00651276" w:rsidRDefault="00651276" w:rsidP="00651276">
      <w:r>
        <w:t>There are multiple techniques that can be used in order to validate and verify the requirements gathered. These can be states as Questionnaires, Observations, Literature Reviews etc. This section will briefly discuss the strengths and weaknesses of each such method and justify the method(s) of approach selected for this project.</w:t>
      </w:r>
    </w:p>
    <w:p w14:paraId="7AF2ED8C" w14:textId="77777777" w:rsidR="00651276" w:rsidRDefault="00651276" w:rsidP="00651276"/>
    <w:tbl>
      <w:tblPr>
        <w:tblStyle w:val="TableGrid"/>
        <w:tblpPr w:leftFromText="180" w:rightFromText="180" w:vertAnchor="text" w:horzAnchor="margin" w:tblpY="-25"/>
        <w:tblW w:w="0" w:type="auto"/>
        <w:tblLook w:val="04A0" w:firstRow="1" w:lastRow="0" w:firstColumn="1" w:lastColumn="0" w:noHBand="0" w:noVBand="1"/>
      </w:tblPr>
      <w:tblGrid>
        <w:gridCol w:w="4675"/>
        <w:gridCol w:w="4675"/>
      </w:tblGrid>
      <w:tr w:rsidR="00651276" w14:paraId="3686B9C0" w14:textId="77777777" w:rsidTr="00253CFC">
        <w:tc>
          <w:tcPr>
            <w:tcW w:w="9350" w:type="dxa"/>
            <w:gridSpan w:val="2"/>
          </w:tcPr>
          <w:p w14:paraId="5490151C" w14:textId="77777777" w:rsidR="00651276" w:rsidRPr="003E2CB9" w:rsidRDefault="00651276" w:rsidP="00253CFC">
            <w:pPr>
              <w:rPr>
                <w:b/>
              </w:rPr>
            </w:pPr>
            <w:r w:rsidRPr="003E2CB9">
              <w:rPr>
                <w:b/>
              </w:rPr>
              <w:t>Method 1: Questionnaire</w:t>
            </w:r>
          </w:p>
        </w:tc>
      </w:tr>
      <w:tr w:rsidR="00651276" w14:paraId="724CECA4" w14:textId="77777777" w:rsidTr="00253CFC">
        <w:tc>
          <w:tcPr>
            <w:tcW w:w="9350" w:type="dxa"/>
            <w:gridSpan w:val="2"/>
          </w:tcPr>
          <w:p w14:paraId="6990C7C6" w14:textId="77777777" w:rsidR="00651276" w:rsidRDefault="00651276" w:rsidP="00253CFC">
            <w:r w:rsidRPr="003E2CB9">
              <w:t>Questionnaires are carried out to gain knowledge of the developers who have a similar experience in the industry. This form is sent out to the target audience to get their feedback regarding the research.</w:t>
            </w:r>
          </w:p>
        </w:tc>
      </w:tr>
      <w:tr w:rsidR="00651276" w14:paraId="4A6FCB94" w14:textId="77777777" w:rsidTr="00253CFC">
        <w:tc>
          <w:tcPr>
            <w:tcW w:w="4675" w:type="dxa"/>
          </w:tcPr>
          <w:p w14:paraId="0C1F3722" w14:textId="77777777" w:rsidR="00651276" w:rsidRPr="003E2CB9" w:rsidRDefault="00651276" w:rsidP="00253CFC">
            <w:pPr>
              <w:rPr>
                <w:b/>
              </w:rPr>
            </w:pPr>
            <w:r w:rsidRPr="003E2CB9">
              <w:rPr>
                <w:b/>
              </w:rPr>
              <w:t>Advantages</w:t>
            </w:r>
          </w:p>
        </w:tc>
        <w:tc>
          <w:tcPr>
            <w:tcW w:w="4675" w:type="dxa"/>
          </w:tcPr>
          <w:p w14:paraId="2492C807" w14:textId="77777777" w:rsidR="00651276" w:rsidRDefault="00651276" w:rsidP="00651276">
            <w:pPr>
              <w:pStyle w:val="ListParagraph"/>
              <w:numPr>
                <w:ilvl w:val="0"/>
                <w:numId w:val="24"/>
              </w:numPr>
            </w:pPr>
            <w:r>
              <w:t xml:space="preserve">Larger research audience </w:t>
            </w:r>
          </w:p>
          <w:p w14:paraId="2E10829F" w14:textId="77777777" w:rsidR="00651276" w:rsidRDefault="00651276" w:rsidP="00651276">
            <w:pPr>
              <w:pStyle w:val="ListParagraph"/>
              <w:numPr>
                <w:ilvl w:val="0"/>
                <w:numId w:val="24"/>
              </w:numPr>
            </w:pPr>
            <w:r>
              <w:t>Easy to analyses data obtained from questionnaire quantitatively</w:t>
            </w:r>
          </w:p>
        </w:tc>
      </w:tr>
      <w:tr w:rsidR="00651276" w14:paraId="01BDE5C7" w14:textId="77777777" w:rsidTr="00253CFC">
        <w:tc>
          <w:tcPr>
            <w:tcW w:w="4675" w:type="dxa"/>
          </w:tcPr>
          <w:p w14:paraId="3DE1C0FC" w14:textId="77777777" w:rsidR="00651276" w:rsidRPr="003E2CB9" w:rsidRDefault="00651276" w:rsidP="00253CFC">
            <w:pPr>
              <w:rPr>
                <w:b/>
              </w:rPr>
            </w:pPr>
            <w:r w:rsidRPr="003E2CB9">
              <w:rPr>
                <w:b/>
              </w:rPr>
              <w:t>Disadvantages</w:t>
            </w:r>
          </w:p>
        </w:tc>
        <w:tc>
          <w:tcPr>
            <w:tcW w:w="4675" w:type="dxa"/>
          </w:tcPr>
          <w:p w14:paraId="18B563AF" w14:textId="77777777" w:rsidR="00651276" w:rsidRDefault="00651276" w:rsidP="00651276">
            <w:pPr>
              <w:pStyle w:val="ListParagraph"/>
              <w:numPr>
                <w:ilvl w:val="0"/>
                <w:numId w:val="25"/>
              </w:numPr>
            </w:pPr>
            <w:r>
              <w:t>Feedback could contain facts that are untrue</w:t>
            </w:r>
          </w:p>
        </w:tc>
      </w:tr>
      <w:tr w:rsidR="00651276" w14:paraId="7E179F84" w14:textId="77777777" w:rsidTr="00253CFC">
        <w:tc>
          <w:tcPr>
            <w:tcW w:w="9350" w:type="dxa"/>
            <w:gridSpan w:val="2"/>
          </w:tcPr>
          <w:p w14:paraId="6D24B56B" w14:textId="77777777" w:rsidR="00651276" w:rsidRDefault="00651276" w:rsidP="00253CFC">
            <w:r w:rsidRPr="003E2CB9">
              <w:rPr>
                <w:b/>
              </w:rPr>
              <w:t>Execution:</w:t>
            </w:r>
            <w:r w:rsidRPr="003E2CB9">
              <w:t xml:space="preserve"> </w:t>
            </w:r>
            <w:r>
              <w:t>A questionnaire is circulated among the target audience of the project which mostly comprises of developers working in the same field along with GIS Researchers who work on a daily basis with the cartographic and geographical image data that might require conversion between raster and vector. The questions were as follows.</w:t>
            </w:r>
          </w:p>
          <w:p w14:paraId="4474E81F" w14:textId="668083BE" w:rsidR="001207E1" w:rsidRDefault="001207E1" w:rsidP="001207E1">
            <w:pPr>
              <w:pStyle w:val="ListParagraph"/>
              <w:numPr>
                <w:ilvl w:val="0"/>
                <w:numId w:val="25"/>
              </w:numPr>
            </w:pPr>
            <w:r>
              <w:t xml:space="preserve">To identify the percentage of users familiar with raster to vector conversion </w:t>
            </w:r>
            <w:proofErr w:type="gramStart"/>
            <w:r>
              <w:t xml:space="preserve">software </w:t>
            </w:r>
            <w:r w:rsidR="003D75A8">
              <w:t>.</w:t>
            </w:r>
            <w:proofErr w:type="gramEnd"/>
          </w:p>
          <w:p w14:paraId="179F2399" w14:textId="27D9B84F" w:rsidR="00651276" w:rsidRDefault="00651276" w:rsidP="001207E1">
            <w:pPr>
              <w:pStyle w:val="ListParagraph"/>
              <w:numPr>
                <w:ilvl w:val="0"/>
                <w:numId w:val="25"/>
              </w:numPr>
            </w:pPr>
            <w:r>
              <w:t>To identify the level of the domain where these conversion methods</w:t>
            </w:r>
            <w:r w:rsidR="002A63B7">
              <w:t xml:space="preserve"> are used</w:t>
            </w:r>
            <w:r w:rsidR="003D75A8">
              <w:t>.</w:t>
            </w:r>
          </w:p>
          <w:p w14:paraId="4F2569F7" w14:textId="39F5DADA" w:rsidR="00651276" w:rsidRDefault="00651276" w:rsidP="00651276">
            <w:pPr>
              <w:pStyle w:val="ListParagraph"/>
              <w:numPr>
                <w:ilvl w:val="0"/>
                <w:numId w:val="21"/>
              </w:numPr>
            </w:pPr>
            <w:r>
              <w:t xml:space="preserve">To </w:t>
            </w:r>
            <w:proofErr w:type="spellStart"/>
            <w:r>
              <w:t>analyze</w:t>
            </w:r>
            <w:proofErr w:type="spellEnd"/>
            <w:r>
              <w:t xml:space="preserve"> </w:t>
            </w:r>
            <w:r w:rsidR="002A63B7">
              <w:t>if satisfactory result was obtained when using existing systems</w:t>
            </w:r>
            <w:r w:rsidR="003D75A8">
              <w:t>.</w:t>
            </w:r>
          </w:p>
          <w:p w14:paraId="695F0A36" w14:textId="6625247E" w:rsidR="00651276" w:rsidRDefault="003D75A8" w:rsidP="00651276">
            <w:pPr>
              <w:pStyle w:val="ListParagraph"/>
              <w:numPr>
                <w:ilvl w:val="0"/>
                <w:numId w:val="21"/>
              </w:numPr>
            </w:pPr>
            <w:r>
              <w:t>To understand the user reaction towards the system proposed</w:t>
            </w:r>
            <w:r w:rsidR="00651276">
              <w:t>.</w:t>
            </w:r>
          </w:p>
        </w:tc>
      </w:tr>
    </w:tbl>
    <w:p w14:paraId="6B4F8C5A" w14:textId="77777777" w:rsidR="00651276" w:rsidRDefault="00651276" w:rsidP="00651276"/>
    <w:p w14:paraId="65C84D35" w14:textId="38BE0D43" w:rsidR="00651276" w:rsidRDefault="00651276" w:rsidP="00651276">
      <w:r>
        <w:t>The information gathered from the questionnaire will be further discussed as this section continues.</w:t>
      </w:r>
    </w:p>
    <w:p w14:paraId="6E0F8533" w14:textId="6475E8C4" w:rsidR="007F015A" w:rsidRDefault="007F015A" w:rsidP="00651276"/>
    <w:p w14:paraId="1A6F8F22" w14:textId="77777777" w:rsidR="007F015A" w:rsidRDefault="007F015A" w:rsidP="00651276"/>
    <w:p w14:paraId="5046D57A" w14:textId="289B5E44" w:rsidR="00651276" w:rsidRDefault="007F015A" w:rsidP="00651276">
      <w:pPr>
        <w:rPr>
          <w:b/>
        </w:rPr>
      </w:pPr>
      <w:r w:rsidRPr="007F015A">
        <w:rPr>
          <w:b/>
        </w:rPr>
        <w:lastRenderedPageBreak/>
        <w:t xml:space="preserve">Operationalization on Questionnaire </w:t>
      </w:r>
    </w:p>
    <w:tbl>
      <w:tblPr>
        <w:tblStyle w:val="TableGrid"/>
        <w:tblW w:w="0" w:type="auto"/>
        <w:tblLook w:val="04A0" w:firstRow="1" w:lastRow="0" w:firstColumn="1" w:lastColumn="0" w:noHBand="0" w:noVBand="1"/>
      </w:tblPr>
      <w:tblGrid>
        <w:gridCol w:w="7083"/>
        <w:gridCol w:w="2267"/>
      </w:tblGrid>
      <w:tr w:rsidR="007F015A" w14:paraId="517AF48A" w14:textId="77777777" w:rsidTr="002A63B7">
        <w:tc>
          <w:tcPr>
            <w:tcW w:w="7083" w:type="dxa"/>
          </w:tcPr>
          <w:p w14:paraId="40121498" w14:textId="789FAEB6" w:rsidR="007F015A" w:rsidRDefault="007F015A" w:rsidP="00651276">
            <w:pPr>
              <w:rPr>
                <w:b/>
              </w:rPr>
            </w:pPr>
            <w:r>
              <w:rPr>
                <w:b/>
              </w:rPr>
              <w:t>Objective</w:t>
            </w:r>
          </w:p>
        </w:tc>
        <w:tc>
          <w:tcPr>
            <w:tcW w:w="2267" w:type="dxa"/>
          </w:tcPr>
          <w:p w14:paraId="10ACD52E" w14:textId="1E54DD64" w:rsidR="007F015A" w:rsidRDefault="007F015A" w:rsidP="00651276">
            <w:pPr>
              <w:rPr>
                <w:b/>
              </w:rPr>
            </w:pPr>
            <w:r>
              <w:rPr>
                <w:b/>
              </w:rPr>
              <w:t>Question No.</w:t>
            </w:r>
          </w:p>
        </w:tc>
      </w:tr>
      <w:tr w:rsidR="007F015A" w14:paraId="56562D0A" w14:textId="77777777" w:rsidTr="002A63B7">
        <w:tc>
          <w:tcPr>
            <w:tcW w:w="7083" w:type="dxa"/>
          </w:tcPr>
          <w:p w14:paraId="75044020" w14:textId="46909DA5" w:rsidR="007F015A" w:rsidRPr="007F015A" w:rsidRDefault="002A63B7" w:rsidP="001207E1">
            <w:pPr>
              <w:pStyle w:val="ListParagraph"/>
              <w:numPr>
                <w:ilvl w:val="0"/>
                <w:numId w:val="21"/>
              </w:numPr>
            </w:pPr>
            <w:r>
              <w:t xml:space="preserve">To identify the </w:t>
            </w:r>
            <w:r w:rsidR="001207E1">
              <w:t xml:space="preserve">percentage of </w:t>
            </w:r>
            <w:r>
              <w:t>use</w:t>
            </w:r>
            <w:r w:rsidR="001207E1">
              <w:t>rs</w:t>
            </w:r>
            <w:r>
              <w:t xml:space="preserve"> </w:t>
            </w:r>
            <w:r w:rsidR="001207E1">
              <w:t>familiar with</w:t>
            </w:r>
            <w:r>
              <w:t xml:space="preserve"> raster to vector conversion software </w:t>
            </w:r>
          </w:p>
        </w:tc>
        <w:tc>
          <w:tcPr>
            <w:tcW w:w="2267" w:type="dxa"/>
          </w:tcPr>
          <w:p w14:paraId="3F1CFE57" w14:textId="2011BA52" w:rsidR="007F015A" w:rsidRDefault="002A63B7" w:rsidP="00651276">
            <w:pPr>
              <w:rPr>
                <w:b/>
              </w:rPr>
            </w:pPr>
            <w:r>
              <w:rPr>
                <w:b/>
              </w:rPr>
              <w:t>1</w:t>
            </w:r>
          </w:p>
        </w:tc>
      </w:tr>
      <w:tr w:rsidR="007F015A" w14:paraId="7582248E" w14:textId="77777777" w:rsidTr="002A63B7">
        <w:tc>
          <w:tcPr>
            <w:tcW w:w="7083" w:type="dxa"/>
          </w:tcPr>
          <w:p w14:paraId="430AC5E1" w14:textId="27C001C6" w:rsidR="007F015A" w:rsidRPr="002A63B7" w:rsidRDefault="002A63B7" w:rsidP="002A63B7">
            <w:pPr>
              <w:pStyle w:val="ListParagraph"/>
              <w:numPr>
                <w:ilvl w:val="0"/>
                <w:numId w:val="21"/>
              </w:numPr>
            </w:pPr>
            <w:r>
              <w:t>To identify the level of the domain where these conversion methods are used</w:t>
            </w:r>
          </w:p>
        </w:tc>
        <w:tc>
          <w:tcPr>
            <w:tcW w:w="2267" w:type="dxa"/>
          </w:tcPr>
          <w:p w14:paraId="0F561C23" w14:textId="01CFC214" w:rsidR="007F015A" w:rsidRDefault="002A63B7" w:rsidP="00651276">
            <w:pPr>
              <w:rPr>
                <w:b/>
              </w:rPr>
            </w:pPr>
            <w:r>
              <w:rPr>
                <w:b/>
              </w:rPr>
              <w:t>2, 3, 5, 6</w:t>
            </w:r>
          </w:p>
        </w:tc>
      </w:tr>
      <w:tr w:rsidR="007F015A" w14:paraId="100A9BAB" w14:textId="77777777" w:rsidTr="002A63B7">
        <w:tc>
          <w:tcPr>
            <w:tcW w:w="7083" w:type="dxa"/>
          </w:tcPr>
          <w:p w14:paraId="1CC1647B" w14:textId="7B5B9B38" w:rsidR="007F015A" w:rsidRPr="002A63B7" w:rsidRDefault="002A63B7" w:rsidP="002A63B7">
            <w:pPr>
              <w:pStyle w:val="ListParagraph"/>
              <w:numPr>
                <w:ilvl w:val="0"/>
                <w:numId w:val="21"/>
              </w:numPr>
              <w:spacing w:after="160"/>
            </w:pPr>
            <w:r>
              <w:t xml:space="preserve">To </w:t>
            </w:r>
            <w:proofErr w:type="spellStart"/>
            <w:r>
              <w:t>analyze</w:t>
            </w:r>
            <w:proofErr w:type="spellEnd"/>
            <w:r>
              <w:t xml:space="preserve"> if satisfactory result was obtained when using existing systems</w:t>
            </w:r>
          </w:p>
        </w:tc>
        <w:tc>
          <w:tcPr>
            <w:tcW w:w="2267" w:type="dxa"/>
          </w:tcPr>
          <w:p w14:paraId="42389721" w14:textId="655141E1" w:rsidR="007F015A" w:rsidRDefault="002A63B7" w:rsidP="00651276">
            <w:pPr>
              <w:rPr>
                <w:b/>
              </w:rPr>
            </w:pPr>
            <w:r>
              <w:rPr>
                <w:b/>
              </w:rPr>
              <w:t>4, 7</w:t>
            </w:r>
          </w:p>
        </w:tc>
      </w:tr>
      <w:tr w:rsidR="007F015A" w14:paraId="7E096F87" w14:textId="77777777" w:rsidTr="002A63B7">
        <w:tc>
          <w:tcPr>
            <w:tcW w:w="7083" w:type="dxa"/>
          </w:tcPr>
          <w:p w14:paraId="020297F6" w14:textId="431EC40A" w:rsidR="007F015A" w:rsidRPr="002A63B7" w:rsidRDefault="003D75A8" w:rsidP="002A63B7">
            <w:pPr>
              <w:pStyle w:val="ListParagraph"/>
              <w:numPr>
                <w:ilvl w:val="0"/>
                <w:numId w:val="45"/>
              </w:numPr>
              <w:rPr>
                <w:b/>
              </w:rPr>
            </w:pPr>
            <w:r>
              <w:t>To understand the user reaction towards the system proposed</w:t>
            </w:r>
          </w:p>
        </w:tc>
        <w:tc>
          <w:tcPr>
            <w:tcW w:w="2267" w:type="dxa"/>
          </w:tcPr>
          <w:p w14:paraId="388C6B9E" w14:textId="289162DF" w:rsidR="007F015A" w:rsidRDefault="002A63B7" w:rsidP="00651276">
            <w:pPr>
              <w:rPr>
                <w:b/>
              </w:rPr>
            </w:pPr>
            <w:r>
              <w:rPr>
                <w:b/>
              </w:rPr>
              <w:t>8, 9</w:t>
            </w:r>
          </w:p>
        </w:tc>
      </w:tr>
    </w:tbl>
    <w:p w14:paraId="6B7C2F7E" w14:textId="6C8AD2C9" w:rsidR="007F015A" w:rsidRDefault="007F015A" w:rsidP="00651276">
      <w:pPr>
        <w:rPr>
          <w:b/>
        </w:rPr>
      </w:pPr>
    </w:p>
    <w:p w14:paraId="24C557B1" w14:textId="2915BDFF" w:rsidR="002A63B7" w:rsidRDefault="002A63B7" w:rsidP="00651276">
      <w:r>
        <w:t>This questionnaire was sent out to individuals working in the IT and design industry who may or may not have experience with raster and vector graphics and platform that allows conversion between these two formats. This survey was helpful in determining if:</w:t>
      </w:r>
    </w:p>
    <w:p w14:paraId="3D61E7F6" w14:textId="314CEAB1" w:rsidR="002A63B7" w:rsidRPr="002A63B7" w:rsidRDefault="002A63B7" w:rsidP="002A63B7">
      <w:pPr>
        <w:pStyle w:val="ListParagraph"/>
        <w:numPr>
          <w:ilvl w:val="0"/>
          <w:numId w:val="45"/>
        </w:numPr>
      </w:pPr>
      <w:r>
        <w:t>Users were satisfied with the current industry options available for conversion.</w:t>
      </w:r>
    </w:p>
    <w:p w14:paraId="73C33BE5" w14:textId="2A874C24" w:rsidR="00651276" w:rsidRDefault="002A63B7" w:rsidP="002A63B7">
      <w:pPr>
        <w:pStyle w:val="ListParagraph"/>
        <w:numPr>
          <w:ilvl w:val="0"/>
          <w:numId w:val="45"/>
        </w:numPr>
      </w:pPr>
      <w:r>
        <w:t>To gauge their reaction towards the proposed solution</w:t>
      </w:r>
    </w:p>
    <w:p w14:paraId="0DD056CC" w14:textId="77777777" w:rsidR="006C037E" w:rsidRDefault="006C037E">
      <w:pPr>
        <w:spacing w:line="259" w:lineRule="auto"/>
        <w:rPr>
          <w:b/>
        </w:rPr>
      </w:pPr>
      <w:r>
        <w:rPr>
          <w:b/>
        </w:rPr>
        <w:br w:type="page"/>
      </w:r>
    </w:p>
    <w:p w14:paraId="66004B87" w14:textId="563A18A5" w:rsidR="002A63B7" w:rsidRDefault="002A63B7" w:rsidP="002A63B7">
      <w:pPr>
        <w:rPr>
          <w:b/>
        </w:rPr>
      </w:pPr>
      <w:r w:rsidRPr="002A63B7">
        <w:rPr>
          <w:b/>
        </w:rPr>
        <w:lastRenderedPageBreak/>
        <w:t>Question 1</w:t>
      </w:r>
    </w:p>
    <w:p w14:paraId="75BFB8E3" w14:textId="77777777" w:rsidR="001207E1" w:rsidRDefault="001207E1">
      <w:pPr>
        <w:spacing w:line="259" w:lineRule="auto"/>
      </w:pPr>
      <w:r>
        <w:rPr>
          <w:b/>
        </w:rPr>
        <w:t xml:space="preserve">Aim: </w:t>
      </w:r>
      <w:r>
        <w:t>Identify the percentage of users familiar with raster to vector conversion software.</w:t>
      </w:r>
    </w:p>
    <w:p w14:paraId="78A05E19" w14:textId="3B46DB52" w:rsidR="001207E1" w:rsidRDefault="001207E1" w:rsidP="001207E1">
      <w:pPr>
        <w:spacing w:line="259" w:lineRule="auto"/>
        <w:rPr>
          <w:noProof/>
          <w:lang w:eastAsia="en-GB"/>
        </w:rPr>
      </w:pPr>
      <w:r w:rsidRPr="001207E1">
        <w:rPr>
          <w:b/>
        </w:rPr>
        <w:t>Observation:</w:t>
      </w:r>
    </w:p>
    <w:p w14:paraId="693F2BD9" w14:textId="0C9E9652" w:rsidR="002A63B7" w:rsidRPr="001207E1" w:rsidRDefault="001207E1" w:rsidP="001207E1">
      <w:pPr>
        <w:spacing w:line="259" w:lineRule="auto"/>
        <w:jc w:val="center"/>
        <w:rPr>
          <w:b/>
        </w:rPr>
      </w:pPr>
      <w:r>
        <w:rPr>
          <w:noProof/>
          <w:lang w:eastAsia="en-GB"/>
        </w:rPr>
        <w:drawing>
          <wp:inline distT="0" distB="0" distL="0" distR="0" wp14:anchorId="45D82744" wp14:editId="45A98493">
            <wp:extent cx="5562600" cy="2314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6410"/>
                    <a:stretch/>
                  </pic:blipFill>
                  <pic:spPr bwMode="auto">
                    <a:xfrm>
                      <a:off x="0" y="0"/>
                      <a:ext cx="5562600" cy="2314575"/>
                    </a:xfrm>
                    <a:prstGeom prst="rect">
                      <a:avLst/>
                    </a:prstGeom>
                    <a:ln>
                      <a:noFill/>
                    </a:ln>
                    <a:extLst>
                      <a:ext uri="{53640926-AAD7-44D8-BBD7-CCE9431645EC}">
                        <a14:shadowObscured xmlns:a14="http://schemas.microsoft.com/office/drawing/2010/main"/>
                      </a:ext>
                    </a:extLst>
                  </pic:spPr>
                </pic:pic>
              </a:graphicData>
            </a:graphic>
          </wp:inline>
        </w:drawing>
      </w:r>
    </w:p>
    <w:p w14:paraId="168AC07F" w14:textId="1F7353F7" w:rsidR="002A63B7" w:rsidRDefault="001207E1" w:rsidP="002A63B7">
      <w:r>
        <w:t xml:space="preserve"> The purpose of this question was to determine the percentage of the users that have used raster to vector conversion software previously. It seemed that 30% of the users had used a raster to vector conversion software and 52% of the user had no used any tool that would resemble raster to vector conversion.</w:t>
      </w:r>
    </w:p>
    <w:p w14:paraId="2668FEE0" w14:textId="4AB379DF" w:rsidR="001207E1" w:rsidRDefault="001207E1" w:rsidP="002A63B7">
      <w:pPr>
        <w:rPr>
          <w:b/>
        </w:rPr>
      </w:pPr>
      <w:r w:rsidRPr="001207E1">
        <w:rPr>
          <w:b/>
        </w:rPr>
        <w:t>Conclusion:</w:t>
      </w:r>
    </w:p>
    <w:p w14:paraId="62573D25" w14:textId="1F611622" w:rsidR="001207E1" w:rsidRDefault="001207E1" w:rsidP="002A63B7">
      <w:r>
        <w:t>The use of raster to vector conversion even in the technical and design domain is only just below a perfect third of the users. This shows that the requirement for the raster to vector conversion platform even though is niche amongst the user is necessary for some users.</w:t>
      </w:r>
    </w:p>
    <w:p w14:paraId="6A9AEC24" w14:textId="54622075" w:rsidR="001207E1" w:rsidRDefault="001207E1" w:rsidP="002A63B7"/>
    <w:p w14:paraId="111D0451" w14:textId="77777777" w:rsidR="006C037E" w:rsidRDefault="006C037E" w:rsidP="002A63B7">
      <w:pPr>
        <w:rPr>
          <w:b/>
        </w:rPr>
      </w:pPr>
    </w:p>
    <w:p w14:paraId="7B816868" w14:textId="77777777" w:rsidR="006C037E" w:rsidRDefault="006C037E" w:rsidP="002A63B7">
      <w:pPr>
        <w:rPr>
          <w:b/>
        </w:rPr>
      </w:pPr>
    </w:p>
    <w:p w14:paraId="49696882" w14:textId="77777777" w:rsidR="006C037E" w:rsidRDefault="006C037E" w:rsidP="002A63B7">
      <w:pPr>
        <w:rPr>
          <w:b/>
        </w:rPr>
      </w:pPr>
    </w:p>
    <w:p w14:paraId="50A07F37" w14:textId="77777777" w:rsidR="006C037E" w:rsidRDefault="006C037E" w:rsidP="002A63B7">
      <w:pPr>
        <w:rPr>
          <w:b/>
        </w:rPr>
      </w:pPr>
    </w:p>
    <w:p w14:paraId="23C670C5" w14:textId="77777777" w:rsidR="006C037E" w:rsidRDefault="006C037E" w:rsidP="002A63B7">
      <w:pPr>
        <w:rPr>
          <w:b/>
        </w:rPr>
      </w:pPr>
    </w:p>
    <w:p w14:paraId="65FA156C" w14:textId="77777777" w:rsidR="006C037E" w:rsidRDefault="006C037E" w:rsidP="002A63B7">
      <w:pPr>
        <w:rPr>
          <w:b/>
        </w:rPr>
      </w:pPr>
    </w:p>
    <w:p w14:paraId="5383FA40" w14:textId="0EE0ED3E" w:rsidR="001207E1" w:rsidRDefault="001207E1" w:rsidP="002A63B7">
      <w:pPr>
        <w:rPr>
          <w:b/>
        </w:rPr>
      </w:pPr>
      <w:r w:rsidRPr="001207E1">
        <w:rPr>
          <w:b/>
        </w:rPr>
        <w:lastRenderedPageBreak/>
        <w:t>Question 2</w:t>
      </w:r>
    </w:p>
    <w:p w14:paraId="250B8478" w14:textId="3EA9AD0B" w:rsidR="001207E1" w:rsidRDefault="001207E1" w:rsidP="002A63B7">
      <w:r>
        <w:rPr>
          <w:b/>
        </w:rPr>
        <w:t xml:space="preserve">Aim: </w:t>
      </w:r>
      <w:r w:rsidRPr="001207E1">
        <w:t>Identify domain of the users who have used raster to vector conversion software</w:t>
      </w:r>
    </w:p>
    <w:p w14:paraId="0E6067E6" w14:textId="0722FCD7" w:rsidR="001207E1" w:rsidRPr="00E2638F" w:rsidRDefault="00E2638F" w:rsidP="002A63B7">
      <w:pPr>
        <w:rPr>
          <w:b/>
        </w:rPr>
      </w:pPr>
      <w:r w:rsidRPr="00E2638F">
        <w:rPr>
          <w:b/>
        </w:rPr>
        <w:t>Observation</w:t>
      </w:r>
      <w:r>
        <w:rPr>
          <w:b/>
        </w:rPr>
        <w:t>:</w:t>
      </w:r>
    </w:p>
    <w:p w14:paraId="06D7394F" w14:textId="644A8032" w:rsidR="00E2638F" w:rsidRDefault="00E2638F" w:rsidP="002A63B7">
      <w:r>
        <w:rPr>
          <w:noProof/>
          <w:lang w:eastAsia="en-GB"/>
        </w:rPr>
        <w:drawing>
          <wp:inline distT="0" distB="0" distL="0" distR="0" wp14:anchorId="20187E13" wp14:editId="41377226">
            <wp:extent cx="5943600" cy="238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387600"/>
                    </a:xfrm>
                    <a:prstGeom prst="rect">
                      <a:avLst/>
                    </a:prstGeom>
                  </pic:spPr>
                </pic:pic>
              </a:graphicData>
            </a:graphic>
          </wp:inline>
        </w:drawing>
      </w:r>
    </w:p>
    <w:p w14:paraId="1924F1EE" w14:textId="5E0004CB" w:rsidR="00E2638F" w:rsidRDefault="00E2638F" w:rsidP="002A63B7">
      <w:r>
        <w:t xml:space="preserve">The purpose of this question was to determine the domain specification of the user base of the questionnaire so a better understanding as to who it needs to cater to can be </w:t>
      </w:r>
      <w:r w:rsidR="003829C9">
        <w:t>identified</w:t>
      </w:r>
      <w:r>
        <w:t>.</w:t>
      </w:r>
    </w:p>
    <w:p w14:paraId="3B5A3235" w14:textId="2FDE7814" w:rsidR="00E2638F" w:rsidRDefault="00E2638F" w:rsidP="002A63B7">
      <w:pPr>
        <w:rPr>
          <w:b/>
        </w:rPr>
      </w:pPr>
      <w:r w:rsidRPr="00E2638F">
        <w:rPr>
          <w:b/>
        </w:rPr>
        <w:t xml:space="preserve">Conclusion: </w:t>
      </w:r>
    </w:p>
    <w:p w14:paraId="04B1598B" w14:textId="7CECFDB9" w:rsidR="00E2638F" w:rsidRDefault="003829C9" w:rsidP="002A63B7">
      <w:r>
        <w:t>It can be observed that a large base of the users that provided feedback for the questionnaire are Software Researchers/Students. While the second demographic being Graphic designers/media content creators. There is also a portion of GIS Researchers and Students. Therefore, we can conclude that this questionnaire has reached the target demographic of users that are most likely to use a Raster to Vector conversion tool.</w:t>
      </w:r>
    </w:p>
    <w:p w14:paraId="2ACEA9FB" w14:textId="555BBAC1" w:rsidR="003829C9" w:rsidRDefault="003829C9" w:rsidP="002A63B7"/>
    <w:p w14:paraId="2764EC2C" w14:textId="77777777" w:rsidR="006C037E" w:rsidRDefault="006C037E" w:rsidP="002A63B7">
      <w:pPr>
        <w:rPr>
          <w:b/>
        </w:rPr>
      </w:pPr>
    </w:p>
    <w:p w14:paraId="55906AF3" w14:textId="77777777" w:rsidR="006C037E" w:rsidRDefault="006C037E" w:rsidP="002A63B7">
      <w:pPr>
        <w:rPr>
          <w:b/>
        </w:rPr>
      </w:pPr>
    </w:p>
    <w:p w14:paraId="2E3B8401" w14:textId="77777777" w:rsidR="006C037E" w:rsidRDefault="006C037E" w:rsidP="002A63B7">
      <w:pPr>
        <w:rPr>
          <w:b/>
        </w:rPr>
      </w:pPr>
    </w:p>
    <w:p w14:paraId="131C61AC" w14:textId="77777777" w:rsidR="006C037E" w:rsidRDefault="006C037E" w:rsidP="002A63B7">
      <w:pPr>
        <w:rPr>
          <w:b/>
        </w:rPr>
      </w:pPr>
    </w:p>
    <w:p w14:paraId="04D56CB6" w14:textId="77777777" w:rsidR="006C037E" w:rsidRDefault="006C037E" w:rsidP="002A63B7">
      <w:pPr>
        <w:rPr>
          <w:b/>
        </w:rPr>
      </w:pPr>
    </w:p>
    <w:p w14:paraId="3B185D46" w14:textId="42DBC9B1" w:rsidR="003829C9" w:rsidRDefault="003829C9" w:rsidP="002A63B7">
      <w:pPr>
        <w:rPr>
          <w:b/>
        </w:rPr>
      </w:pPr>
      <w:r w:rsidRPr="003829C9">
        <w:rPr>
          <w:b/>
        </w:rPr>
        <w:lastRenderedPageBreak/>
        <w:t>Question 3</w:t>
      </w:r>
    </w:p>
    <w:p w14:paraId="2D88DE0B" w14:textId="19500626" w:rsidR="003829C9" w:rsidRPr="003829C9" w:rsidRDefault="003829C9" w:rsidP="002A63B7">
      <w:r>
        <w:rPr>
          <w:b/>
        </w:rPr>
        <w:t>Aim:</w:t>
      </w:r>
      <w:r>
        <w:t xml:space="preserve"> Determine purpose of using a raster to vector conversion software among users</w:t>
      </w:r>
    </w:p>
    <w:p w14:paraId="1519B5CC" w14:textId="2E08995A" w:rsidR="003829C9" w:rsidRDefault="003829C9" w:rsidP="002A63B7">
      <w:pPr>
        <w:rPr>
          <w:b/>
        </w:rPr>
      </w:pPr>
      <w:r>
        <w:rPr>
          <w:b/>
        </w:rPr>
        <w:t>Observation:</w:t>
      </w:r>
    </w:p>
    <w:p w14:paraId="661287A7" w14:textId="271A8589" w:rsidR="003829C9" w:rsidRDefault="003829C9" w:rsidP="002A63B7">
      <w:pPr>
        <w:rPr>
          <w:b/>
        </w:rPr>
      </w:pPr>
      <w:r>
        <w:rPr>
          <w:noProof/>
          <w:lang w:eastAsia="en-GB"/>
        </w:rPr>
        <w:drawing>
          <wp:inline distT="0" distB="0" distL="0" distR="0" wp14:anchorId="05AC9C62" wp14:editId="35EB8358">
            <wp:extent cx="5943600" cy="233426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334260"/>
                    </a:xfrm>
                    <a:prstGeom prst="rect">
                      <a:avLst/>
                    </a:prstGeom>
                  </pic:spPr>
                </pic:pic>
              </a:graphicData>
            </a:graphic>
          </wp:inline>
        </w:drawing>
      </w:r>
    </w:p>
    <w:p w14:paraId="3F81A5F2" w14:textId="32620F14" w:rsidR="003829C9" w:rsidRPr="003829C9" w:rsidRDefault="003829C9" w:rsidP="002A63B7">
      <w:r>
        <w:t>The purposes of this question was to identify for what purposes the target demographic as mentioned above of this questionnaire use Raster to Vector conversion platforms.</w:t>
      </w:r>
    </w:p>
    <w:p w14:paraId="26B4F9B9" w14:textId="3BC9D8FE" w:rsidR="003829C9" w:rsidRDefault="003829C9" w:rsidP="002A63B7">
      <w:pPr>
        <w:rPr>
          <w:b/>
        </w:rPr>
      </w:pPr>
      <w:r>
        <w:rPr>
          <w:b/>
        </w:rPr>
        <w:t>Conclusion:</w:t>
      </w:r>
    </w:p>
    <w:p w14:paraId="49966EDA" w14:textId="5C60B544" w:rsidR="003829C9" w:rsidRDefault="003829C9" w:rsidP="002A63B7">
      <w:r>
        <w:t>It can be concluded that a majority (32.5%) of the users that use raster to vector conversion tools use it for graphic design and media creation purposes. It can also be observed that 20% of the users use these tools for academic purposes and Some users also use these platforms and tools for GIS Specific purposes.</w:t>
      </w:r>
    </w:p>
    <w:p w14:paraId="51BAF85C" w14:textId="77777777" w:rsidR="006C037E" w:rsidRDefault="006C037E" w:rsidP="002A63B7"/>
    <w:p w14:paraId="27C07782" w14:textId="77777777" w:rsidR="006C037E" w:rsidRDefault="006C037E" w:rsidP="002A63B7"/>
    <w:p w14:paraId="58AF95FE" w14:textId="77777777" w:rsidR="006C037E" w:rsidRDefault="006C037E" w:rsidP="002A63B7"/>
    <w:p w14:paraId="7D819728" w14:textId="77777777" w:rsidR="006C037E" w:rsidRDefault="006C037E" w:rsidP="002A63B7"/>
    <w:p w14:paraId="1FA259A4" w14:textId="77777777" w:rsidR="006C037E" w:rsidRDefault="006C037E" w:rsidP="002A63B7"/>
    <w:p w14:paraId="19F18F85" w14:textId="77777777" w:rsidR="006C037E" w:rsidRDefault="006C037E" w:rsidP="002A63B7"/>
    <w:p w14:paraId="33FFC33B" w14:textId="77777777" w:rsidR="006C037E" w:rsidRDefault="006C037E" w:rsidP="002A63B7"/>
    <w:p w14:paraId="7004D80C" w14:textId="631B93BE" w:rsidR="003829C9" w:rsidRDefault="003829C9" w:rsidP="002A63B7">
      <w:pPr>
        <w:rPr>
          <w:b/>
        </w:rPr>
      </w:pPr>
      <w:r w:rsidRPr="003829C9">
        <w:rPr>
          <w:b/>
        </w:rPr>
        <w:lastRenderedPageBreak/>
        <w:t>Question 4</w:t>
      </w:r>
    </w:p>
    <w:p w14:paraId="01B47063" w14:textId="769094A7" w:rsidR="003829C9" w:rsidRDefault="003829C9" w:rsidP="002A63B7">
      <w:r>
        <w:rPr>
          <w:b/>
        </w:rPr>
        <w:t xml:space="preserve">Aim: </w:t>
      </w:r>
      <w:r>
        <w:t>Identify if currently available solutions provide a satisfactory result</w:t>
      </w:r>
    </w:p>
    <w:p w14:paraId="23A3B598" w14:textId="432D198D" w:rsidR="003829C9" w:rsidRDefault="003829C9" w:rsidP="002A63B7">
      <w:pPr>
        <w:rPr>
          <w:b/>
        </w:rPr>
      </w:pPr>
      <w:r w:rsidRPr="003829C9">
        <w:rPr>
          <w:b/>
        </w:rPr>
        <w:t>Observation:</w:t>
      </w:r>
    </w:p>
    <w:p w14:paraId="343A160F" w14:textId="29CDDB98" w:rsidR="003829C9" w:rsidRDefault="003829C9" w:rsidP="002A63B7">
      <w:pPr>
        <w:rPr>
          <w:b/>
        </w:rPr>
      </w:pPr>
      <w:r>
        <w:rPr>
          <w:noProof/>
          <w:lang w:eastAsia="en-GB"/>
        </w:rPr>
        <w:drawing>
          <wp:inline distT="0" distB="0" distL="0" distR="0" wp14:anchorId="17A807EB" wp14:editId="08546C5D">
            <wp:extent cx="5943600" cy="25228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522855"/>
                    </a:xfrm>
                    <a:prstGeom prst="rect">
                      <a:avLst/>
                    </a:prstGeom>
                  </pic:spPr>
                </pic:pic>
              </a:graphicData>
            </a:graphic>
          </wp:inline>
        </w:drawing>
      </w:r>
    </w:p>
    <w:p w14:paraId="596E1C57" w14:textId="6B701C79" w:rsidR="003829C9" w:rsidRDefault="003829C9" w:rsidP="002A63B7">
      <w:r>
        <w:t>The purpose of this question was to determine if the solutions currently available to users of raster to vector conversion software satisfy their needs of providing a satisfactory result of conversion between these two formats.</w:t>
      </w:r>
    </w:p>
    <w:p w14:paraId="47012E9D" w14:textId="204979C9" w:rsidR="003829C9" w:rsidRDefault="003829C9" w:rsidP="002A63B7">
      <w:pPr>
        <w:rPr>
          <w:b/>
        </w:rPr>
      </w:pPr>
      <w:r w:rsidRPr="003829C9">
        <w:rPr>
          <w:b/>
        </w:rPr>
        <w:t>Conclusion:</w:t>
      </w:r>
    </w:p>
    <w:p w14:paraId="3DD1D6EE" w14:textId="34C48202" w:rsidR="003829C9" w:rsidRDefault="00FB77A3" w:rsidP="002A63B7">
      <w:r>
        <w:t>A majority (55.9%) of the users were not sure if they were satisfied with their result. But we can also see that almost a third (32.4%) of the users were clearly not satisfied with the result that the conversion software produced while only a 11.8% of the users were satisfied with their results. We can conclude that there can be room for improvement in conversion methods and therefore is a good impact on the research being carried out.</w:t>
      </w:r>
    </w:p>
    <w:p w14:paraId="71BC45F7" w14:textId="5ED4FA42" w:rsidR="00FB77A3" w:rsidRDefault="00FB77A3" w:rsidP="002A63B7"/>
    <w:p w14:paraId="417B5D24" w14:textId="77777777" w:rsidR="006C037E" w:rsidRDefault="006C037E" w:rsidP="002A63B7">
      <w:pPr>
        <w:rPr>
          <w:b/>
        </w:rPr>
      </w:pPr>
    </w:p>
    <w:p w14:paraId="04DD4751" w14:textId="77777777" w:rsidR="006C037E" w:rsidRDefault="006C037E" w:rsidP="002A63B7">
      <w:pPr>
        <w:rPr>
          <w:b/>
        </w:rPr>
      </w:pPr>
    </w:p>
    <w:p w14:paraId="4B184CFA" w14:textId="77777777" w:rsidR="006C037E" w:rsidRDefault="006C037E" w:rsidP="002A63B7">
      <w:pPr>
        <w:rPr>
          <w:b/>
        </w:rPr>
      </w:pPr>
    </w:p>
    <w:p w14:paraId="1045EC82" w14:textId="77777777" w:rsidR="006C037E" w:rsidRDefault="006C037E" w:rsidP="002A63B7">
      <w:pPr>
        <w:rPr>
          <w:b/>
        </w:rPr>
      </w:pPr>
    </w:p>
    <w:p w14:paraId="2B91949D" w14:textId="7E4DF892" w:rsidR="00FB77A3" w:rsidRDefault="00FB77A3" w:rsidP="002A63B7">
      <w:pPr>
        <w:rPr>
          <w:b/>
        </w:rPr>
      </w:pPr>
      <w:r w:rsidRPr="00FB77A3">
        <w:rPr>
          <w:b/>
        </w:rPr>
        <w:lastRenderedPageBreak/>
        <w:t>Question 5</w:t>
      </w:r>
    </w:p>
    <w:p w14:paraId="4A57FB3F" w14:textId="1116B7D2" w:rsidR="00FB77A3" w:rsidRDefault="00FB77A3" w:rsidP="002A63B7">
      <w:r>
        <w:rPr>
          <w:b/>
        </w:rPr>
        <w:t xml:space="preserve">Aim: </w:t>
      </w:r>
      <w:r>
        <w:t xml:space="preserve">Identify </w:t>
      </w:r>
      <w:r w:rsidR="006C037E">
        <w:t>percentage of users</w:t>
      </w:r>
      <w:r>
        <w:t xml:space="preserve"> who have worked in </w:t>
      </w:r>
      <w:r w:rsidR="006C037E">
        <w:t>GIS related project or activities</w:t>
      </w:r>
    </w:p>
    <w:p w14:paraId="2F96B3A7" w14:textId="728655F0" w:rsidR="006C037E" w:rsidRDefault="006C037E" w:rsidP="002A63B7">
      <w:pPr>
        <w:rPr>
          <w:b/>
        </w:rPr>
      </w:pPr>
      <w:r w:rsidRPr="006C037E">
        <w:rPr>
          <w:b/>
        </w:rPr>
        <w:t>Observation:</w:t>
      </w:r>
    </w:p>
    <w:p w14:paraId="269BCCC7" w14:textId="6D8B4792" w:rsidR="006C037E" w:rsidRDefault="006C037E" w:rsidP="002A63B7">
      <w:r>
        <w:rPr>
          <w:noProof/>
          <w:lang w:eastAsia="en-GB"/>
        </w:rPr>
        <w:drawing>
          <wp:inline distT="0" distB="0" distL="0" distR="0" wp14:anchorId="62DFEB44" wp14:editId="47003202">
            <wp:extent cx="5943600" cy="25082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508250"/>
                    </a:xfrm>
                    <a:prstGeom prst="rect">
                      <a:avLst/>
                    </a:prstGeom>
                  </pic:spPr>
                </pic:pic>
              </a:graphicData>
            </a:graphic>
          </wp:inline>
        </w:drawing>
      </w:r>
    </w:p>
    <w:p w14:paraId="1345ABDF" w14:textId="73CBCCEF" w:rsidR="006C037E" w:rsidRDefault="006C037E" w:rsidP="002A63B7">
      <w:r>
        <w:t>The purpose of this question was to determine the percentage of the users that provided feedback on this questionnaire who had engaged or worked in any GIS related activities.</w:t>
      </w:r>
    </w:p>
    <w:p w14:paraId="77A41552" w14:textId="77777777" w:rsidR="006C037E" w:rsidRPr="006C037E" w:rsidRDefault="006C037E" w:rsidP="002A63B7">
      <w:pPr>
        <w:rPr>
          <w:b/>
        </w:rPr>
      </w:pPr>
      <w:r w:rsidRPr="006C037E">
        <w:rPr>
          <w:b/>
        </w:rPr>
        <w:t xml:space="preserve">Conclusion: </w:t>
      </w:r>
    </w:p>
    <w:p w14:paraId="6C81F51E" w14:textId="0B9802BE" w:rsidR="006C037E" w:rsidRDefault="006C037E" w:rsidP="002A63B7">
      <w:r>
        <w:t xml:space="preserve">We can see that only 15% of the users who responded to this questionnaire have worked in any GIS related project or activities. </w:t>
      </w:r>
    </w:p>
    <w:p w14:paraId="5F4410FC" w14:textId="77777777" w:rsidR="007C32C6" w:rsidRDefault="007C32C6" w:rsidP="002A63B7">
      <w:pPr>
        <w:rPr>
          <w:b/>
        </w:rPr>
      </w:pPr>
      <w:r>
        <w:br/>
      </w:r>
    </w:p>
    <w:p w14:paraId="7F463B84" w14:textId="77777777" w:rsidR="007C32C6" w:rsidRDefault="007C32C6" w:rsidP="002A63B7">
      <w:pPr>
        <w:rPr>
          <w:b/>
        </w:rPr>
      </w:pPr>
    </w:p>
    <w:p w14:paraId="2147A0BB" w14:textId="77777777" w:rsidR="007C32C6" w:rsidRDefault="007C32C6" w:rsidP="002A63B7">
      <w:pPr>
        <w:rPr>
          <w:b/>
        </w:rPr>
      </w:pPr>
    </w:p>
    <w:p w14:paraId="6860EFCE" w14:textId="77777777" w:rsidR="007C32C6" w:rsidRDefault="007C32C6" w:rsidP="002A63B7">
      <w:pPr>
        <w:rPr>
          <w:b/>
        </w:rPr>
      </w:pPr>
    </w:p>
    <w:p w14:paraId="4E099075" w14:textId="77777777" w:rsidR="007C32C6" w:rsidRDefault="007C32C6" w:rsidP="002A63B7">
      <w:pPr>
        <w:rPr>
          <w:b/>
        </w:rPr>
      </w:pPr>
    </w:p>
    <w:p w14:paraId="3D4DC275" w14:textId="77777777" w:rsidR="007C32C6" w:rsidRDefault="007C32C6" w:rsidP="002A63B7">
      <w:pPr>
        <w:rPr>
          <w:b/>
        </w:rPr>
      </w:pPr>
    </w:p>
    <w:p w14:paraId="420AB5B7" w14:textId="77777777" w:rsidR="007C32C6" w:rsidRDefault="007C32C6" w:rsidP="002A63B7">
      <w:pPr>
        <w:rPr>
          <w:b/>
        </w:rPr>
      </w:pPr>
    </w:p>
    <w:p w14:paraId="3AC411DB" w14:textId="6B29EA34" w:rsidR="007C32C6" w:rsidRPr="007C32C6" w:rsidRDefault="007C32C6" w:rsidP="002A63B7">
      <w:pPr>
        <w:rPr>
          <w:b/>
        </w:rPr>
      </w:pPr>
      <w:r w:rsidRPr="007C32C6">
        <w:rPr>
          <w:b/>
        </w:rPr>
        <w:lastRenderedPageBreak/>
        <w:t>Question 6</w:t>
      </w:r>
    </w:p>
    <w:p w14:paraId="7F968A29" w14:textId="49838F91" w:rsidR="007C32C6" w:rsidRDefault="007C32C6" w:rsidP="002A63B7">
      <w:r w:rsidRPr="007C32C6">
        <w:rPr>
          <w:b/>
        </w:rPr>
        <w:t>Aim:</w:t>
      </w:r>
      <w:r>
        <w:t xml:space="preserve"> Identifying the need for raster to vector conversion during GIS projects</w:t>
      </w:r>
    </w:p>
    <w:p w14:paraId="5727984C" w14:textId="65BD6FF5" w:rsidR="007C32C6" w:rsidRDefault="007C32C6" w:rsidP="002A63B7">
      <w:pPr>
        <w:rPr>
          <w:b/>
        </w:rPr>
      </w:pPr>
      <w:r w:rsidRPr="007C32C6">
        <w:rPr>
          <w:b/>
        </w:rPr>
        <w:t>Observation:</w:t>
      </w:r>
    </w:p>
    <w:p w14:paraId="0FB63559" w14:textId="3A75010C" w:rsidR="002A63B7" w:rsidRDefault="007C32C6" w:rsidP="002A63B7">
      <w:r>
        <w:rPr>
          <w:noProof/>
          <w:lang w:eastAsia="en-GB"/>
        </w:rPr>
        <w:drawing>
          <wp:inline distT="0" distB="0" distL="0" distR="0" wp14:anchorId="3E5DE274" wp14:editId="6B0F8E71">
            <wp:extent cx="5943600" cy="25425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542540"/>
                    </a:xfrm>
                    <a:prstGeom prst="rect">
                      <a:avLst/>
                    </a:prstGeom>
                  </pic:spPr>
                </pic:pic>
              </a:graphicData>
            </a:graphic>
          </wp:inline>
        </w:drawing>
      </w:r>
      <w:r>
        <w:t xml:space="preserve">The purpose of this question is to identify if raster to vector conversion is necessary when conducting GIS related projects. </w:t>
      </w:r>
    </w:p>
    <w:p w14:paraId="35B6090B" w14:textId="521712B2" w:rsidR="007C32C6" w:rsidRPr="007C32C6" w:rsidRDefault="007C32C6" w:rsidP="002A63B7">
      <w:pPr>
        <w:rPr>
          <w:b/>
        </w:rPr>
      </w:pPr>
      <w:r w:rsidRPr="007C32C6">
        <w:rPr>
          <w:b/>
        </w:rPr>
        <w:t>Conclusion:</w:t>
      </w:r>
    </w:p>
    <w:p w14:paraId="5A35112D" w14:textId="1C2F7FB2" w:rsidR="007C32C6" w:rsidRDefault="007C32C6" w:rsidP="002A63B7">
      <w:r>
        <w:t>We can see that though the majority of users did not require a Raster to vector conversion software there were 16.1% results that said it was required during their GIS tasks. In conclusion we can understand that even though raster to vector conversion is not a process that is always required in GIS related tasks, there are instances that require tools that carry out this function.</w:t>
      </w:r>
    </w:p>
    <w:p w14:paraId="65428802" w14:textId="4468A558" w:rsidR="007C32C6" w:rsidRDefault="007C32C6" w:rsidP="002A63B7"/>
    <w:p w14:paraId="2DF5B7CC" w14:textId="77777777" w:rsidR="007C32C6" w:rsidRDefault="007C32C6" w:rsidP="002A63B7">
      <w:pPr>
        <w:rPr>
          <w:b/>
        </w:rPr>
      </w:pPr>
    </w:p>
    <w:p w14:paraId="73062844" w14:textId="77777777" w:rsidR="007C32C6" w:rsidRDefault="007C32C6" w:rsidP="002A63B7">
      <w:pPr>
        <w:rPr>
          <w:b/>
        </w:rPr>
      </w:pPr>
    </w:p>
    <w:p w14:paraId="14C0A923" w14:textId="77777777" w:rsidR="007C32C6" w:rsidRDefault="007C32C6" w:rsidP="002A63B7">
      <w:pPr>
        <w:rPr>
          <w:b/>
        </w:rPr>
      </w:pPr>
    </w:p>
    <w:p w14:paraId="386C7189" w14:textId="77777777" w:rsidR="007C32C6" w:rsidRDefault="007C32C6" w:rsidP="002A63B7">
      <w:pPr>
        <w:rPr>
          <w:b/>
        </w:rPr>
      </w:pPr>
    </w:p>
    <w:p w14:paraId="154D9315" w14:textId="77777777" w:rsidR="007C32C6" w:rsidRDefault="007C32C6" w:rsidP="002A63B7">
      <w:pPr>
        <w:rPr>
          <w:b/>
        </w:rPr>
      </w:pPr>
    </w:p>
    <w:p w14:paraId="7D9BFB07" w14:textId="277A48A9" w:rsidR="007C32C6" w:rsidRDefault="007C32C6" w:rsidP="002A63B7">
      <w:pPr>
        <w:rPr>
          <w:b/>
        </w:rPr>
      </w:pPr>
      <w:r w:rsidRPr="007C32C6">
        <w:rPr>
          <w:b/>
        </w:rPr>
        <w:lastRenderedPageBreak/>
        <w:t>Question 7</w:t>
      </w:r>
    </w:p>
    <w:p w14:paraId="14D67392" w14:textId="223D4D52" w:rsidR="007C32C6" w:rsidRDefault="007C32C6" w:rsidP="002A63B7">
      <w:r>
        <w:rPr>
          <w:b/>
        </w:rPr>
        <w:t xml:space="preserve">Aim: </w:t>
      </w:r>
      <w:r>
        <w:t>Identify what commercial soft wares are used by the target demographic of this research questionnaire.</w:t>
      </w:r>
    </w:p>
    <w:p w14:paraId="24CBFE22" w14:textId="0079737B" w:rsidR="007C32C6" w:rsidRDefault="007C32C6" w:rsidP="002A63B7">
      <w:pPr>
        <w:rPr>
          <w:b/>
        </w:rPr>
      </w:pPr>
      <w:r w:rsidRPr="007C32C6">
        <w:rPr>
          <w:b/>
        </w:rPr>
        <w:t xml:space="preserve">Observation: </w:t>
      </w:r>
    </w:p>
    <w:p w14:paraId="4E4FE470" w14:textId="7C2A12CA" w:rsidR="007C32C6" w:rsidRPr="007C32C6" w:rsidRDefault="007C32C6" w:rsidP="002A63B7">
      <w:pPr>
        <w:rPr>
          <w:b/>
        </w:rPr>
      </w:pPr>
      <w:r>
        <w:rPr>
          <w:noProof/>
          <w:lang w:eastAsia="en-GB"/>
        </w:rPr>
        <w:drawing>
          <wp:inline distT="0" distB="0" distL="0" distR="0" wp14:anchorId="751FC7A4" wp14:editId="0C8BAF24">
            <wp:extent cx="5943600" cy="39008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900805"/>
                    </a:xfrm>
                    <a:prstGeom prst="rect">
                      <a:avLst/>
                    </a:prstGeom>
                  </pic:spPr>
                </pic:pic>
              </a:graphicData>
            </a:graphic>
          </wp:inline>
        </w:drawing>
      </w:r>
    </w:p>
    <w:p w14:paraId="017FCE12" w14:textId="6A22C701" w:rsidR="002A63B7" w:rsidRPr="007C32C6" w:rsidRDefault="007C32C6" w:rsidP="002A63B7">
      <w:r w:rsidRPr="007C32C6">
        <w:t xml:space="preserve">The purpose of this question was to get a better understanding on the currently used solutions for raster to vector conversion by the users who provided feedback to this questionnaire. </w:t>
      </w:r>
    </w:p>
    <w:p w14:paraId="46619135" w14:textId="79317371" w:rsidR="007C32C6" w:rsidRDefault="007C32C6" w:rsidP="002A63B7">
      <w:pPr>
        <w:rPr>
          <w:b/>
        </w:rPr>
      </w:pPr>
      <w:r>
        <w:rPr>
          <w:b/>
        </w:rPr>
        <w:t xml:space="preserve">Conclusion: </w:t>
      </w:r>
    </w:p>
    <w:p w14:paraId="7926A7DD" w14:textId="31FAE3E4" w:rsidR="00E70D43" w:rsidRDefault="00E70D43" w:rsidP="002A63B7">
      <w:r>
        <w:t xml:space="preserve">It is clear that there are several soft wares that can be identified through the feedback obtained that perform raster to vector conversion as one of its functionalities or development entirely to do so. </w:t>
      </w:r>
      <w:r w:rsidR="003D75A8">
        <w:t>Almost all of these</w:t>
      </w:r>
      <w:r>
        <w:t xml:space="preserve"> software</w:t>
      </w:r>
      <w:r w:rsidR="003D75A8">
        <w:t xml:space="preserve"> has been </w:t>
      </w:r>
      <w:proofErr w:type="spellStart"/>
      <w:r w:rsidR="003D75A8">
        <w:t>analyzed</w:t>
      </w:r>
      <w:proofErr w:type="spellEnd"/>
      <w:r w:rsidR="003D75A8">
        <w:t xml:space="preserve"> and covered under </w:t>
      </w:r>
      <w:r>
        <w:t>the similar solutions analysis in the Literature review section. And can be concluded that their strengths and weakness have been taken into consideration when implementing this project.</w:t>
      </w:r>
    </w:p>
    <w:p w14:paraId="6EA04335" w14:textId="153F4324" w:rsidR="00E70D43" w:rsidRDefault="00E70D43" w:rsidP="002A63B7"/>
    <w:p w14:paraId="36FF6B5C" w14:textId="513FDA72" w:rsidR="00E70D43" w:rsidRDefault="00E70D43" w:rsidP="002A63B7">
      <w:pPr>
        <w:rPr>
          <w:b/>
        </w:rPr>
      </w:pPr>
      <w:r w:rsidRPr="00E70D43">
        <w:rPr>
          <w:b/>
        </w:rPr>
        <w:lastRenderedPageBreak/>
        <w:t>Question 8</w:t>
      </w:r>
    </w:p>
    <w:p w14:paraId="19AC3423" w14:textId="49659BE2" w:rsidR="00E70D43" w:rsidRPr="00E70D43" w:rsidRDefault="00E70D43" w:rsidP="002A63B7">
      <w:r>
        <w:rPr>
          <w:b/>
        </w:rPr>
        <w:t xml:space="preserve">Aim: </w:t>
      </w:r>
      <w:r>
        <w:t>To get feedback on reaction to the research idea of this project.</w:t>
      </w:r>
    </w:p>
    <w:p w14:paraId="47258EB8" w14:textId="5A1A05F7" w:rsidR="00E70D43" w:rsidRDefault="00E70D43" w:rsidP="002A63B7">
      <w:pPr>
        <w:rPr>
          <w:b/>
        </w:rPr>
      </w:pPr>
      <w:r>
        <w:rPr>
          <w:b/>
        </w:rPr>
        <w:t>Observation:</w:t>
      </w:r>
    </w:p>
    <w:p w14:paraId="3363BEE8" w14:textId="6EB5769A" w:rsidR="00E70D43" w:rsidRDefault="00E70D43" w:rsidP="002A63B7">
      <w:pPr>
        <w:rPr>
          <w:b/>
        </w:rPr>
      </w:pPr>
      <w:r>
        <w:rPr>
          <w:noProof/>
          <w:lang w:eastAsia="en-GB"/>
        </w:rPr>
        <w:drawing>
          <wp:inline distT="0" distB="0" distL="0" distR="0" wp14:anchorId="75A4460E" wp14:editId="2C771034">
            <wp:extent cx="5943600" cy="266128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661285"/>
                    </a:xfrm>
                    <a:prstGeom prst="rect">
                      <a:avLst/>
                    </a:prstGeom>
                  </pic:spPr>
                </pic:pic>
              </a:graphicData>
            </a:graphic>
          </wp:inline>
        </w:drawing>
      </w:r>
    </w:p>
    <w:p w14:paraId="4293D85F" w14:textId="3422280C" w:rsidR="00E70D43" w:rsidRPr="00E70D43" w:rsidRDefault="00E70D43" w:rsidP="002A63B7">
      <w:r>
        <w:t>The purpose of this question is to get the reaction of the users who provided feedback through this questionnaire to the solution proposed in this project.</w:t>
      </w:r>
    </w:p>
    <w:p w14:paraId="46CC3905" w14:textId="77777777" w:rsidR="00E70D43" w:rsidRDefault="00E70D43" w:rsidP="002A63B7">
      <w:pPr>
        <w:rPr>
          <w:b/>
        </w:rPr>
      </w:pPr>
      <w:r>
        <w:rPr>
          <w:b/>
        </w:rPr>
        <w:t>Conclusion:</w:t>
      </w:r>
    </w:p>
    <w:p w14:paraId="17BDCAB9" w14:textId="4B00545B" w:rsidR="00E70D43" w:rsidRDefault="00E70D43" w:rsidP="002A63B7">
      <w:pPr>
        <w:rPr>
          <w:b/>
        </w:rPr>
      </w:pPr>
      <w:r>
        <w:t xml:space="preserve">When observing the feedback obtained to this question </w:t>
      </w:r>
      <w:r w:rsidR="003D75A8">
        <w:t>it</w:t>
      </w:r>
      <w:r>
        <w:t xml:space="preserve"> can</w:t>
      </w:r>
      <w:r w:rsidR="003D75A8">
        <w:t xml:space="preserve"> be identified</w:t>
      </w:r>
      <w:r>
        <w:t xml:space="preserve"> that majority of the feedback (65%) which is more than half the feedbacks obtained are in </w:t>
      </w:r>
      <w:proofErr w:type="spellStart"/>
      <w:r>
        <w:t>favor</w:t>
      </w:r>
      <w:proofErr w:type="spellEnd"/>
      <w:r>
        <w:t xml:space="preserve"> of such a software being developed and assume that it will be useful to them. 32.5% of the feedback also state that may find it useful while no feedback says that this solution will be not necessary contributing very well to the direction of this research and its progress.</w:t>
      </w:r>
      <w:r w:rsidRPr="00E70D43">
        <w:rPr>
          <w:b/>
        </w:rPr>
        <w:t xml:space="preserve"> </w:t>
      </w:r>
    </w:p>
    <w:p w14:paraId="37E9D1D6" w14:textId="2023CFE4" w:rsidR="00E70D43" w:rsidRDefault="00E70D43" w:rsidP="002A63B7">
      <w:pPr>
        <w:rPr>
          <w:b/>
        </w:rPr>
      </w:pPr>
    </w:p>
    <w:p w14:paraId="18EB2CCE" w14:textId="11229F8C" w:rsidR="00E70D43" w:rsidRDefault="00E70D43" w:rsidP="002A63B7">
      <w:pPr>
        <w:rPr>
          <w:b/>
        </w:rPr>
      </w:pPr>
    </w:p>
    <w:p w14:paraId="784F86FC" w14:textId="1DFA7C8B" w:rsidR="00E70D43" w:rsidRDefault="00E70D43" w:rsidP="002A63B7">
      <w:pPr>
        <w:rPr>
          <w:b/>
        </w:rPr>
      </w:pPr>
    </w:p>
    <w:p w14:paraId="2D8891E0" w14:textId="6B510CBF" w:rsidR="00E70D43" w:rsidRDefault="00E70D43" w:rsidP="002A63B7">
      <w:pPr>
        <w:rPr>
          <w:b/>
        </w:rPr>
      </w:pPr>
    </w:p>
    <w:p w14:paraId="6FC81770" w14:textId="582AAFF8" w:rsidR="00E70D43" w:rsidRDefault="00E70D43" w:rsidP="002A63B7">
      <w:pPr>
        <w:rPr>
          <w:b/>
        </w:rPr>
      </w:pPr>
    </w:p>
    <w:p w14:paraId="78ADB19B" w14:textId="470C438A" w:rsidR="00E70D43" w:rsidRDefault="00E70D43" w:rsidP="002A63B7">
      <w:pPr>
        <w:rPr>
          <w:b/>
        </w:rPr>
      </w:pPr>
      <w:r>
        <w:rPr>
          <w:b/>
        </w:rPr>
        <w:lastRenderedPageBreak/>
        <w:t xml:space="preserve">Question 9 </w:t>
      </w:r>
    </w:p>
    <w:p w14:paraId="3C87CECA" w14:textId="50E042B6" w:rsidR="00E70D43" w:rsidRDefault="00E70D43" w:rsidP="002A63B7">
      <w:pPr>
        <w:rPr>
          <w:b/>
        </w:rPr>
      </w:pPr>
      <w:r>
        <w:rPr>
          <w:b/>
        </w:rPr>
        <w:t xml:space="preserve">Aim: </w:t>
      </w:r>
      <w:r w:rsidR="003D75A8">
        <w:t>Understand the user reaction towards the system proposed</w:t>
      </w:r>
    </w:p>
    <w:p w14:paraId="641CFD33" w14:textId="136CA76A" w:rsidR="00E70D43" w:rsidRDefault="00E70D43" w:rsidP="002A63B7">
      <w:pPr>
        <w:rPr>
          <w:b/>
        </w:rPr>
      </w:pPr>
      <w:r>
        <w:rPr>
          <w:b/>
        </w:rPr>
        <w:t>Observation:</w:t>
      </w:r>
    </w:p>
    <w:p w14:paraId="7C19F558" w14:textId="4A5F4AE0" w:rsidR="00E70D43" w:rsidRDefault="00E70D43" w:rsidP="002A63B7">
      <w:pPr>
        <w:rPr>
          <w:b/>
        </w:rPr>
      </w:pPr>
      <w:r>
        <w:rPr>
          <w:noProof/>
          <w:lang w:eastAsia="en-GB"/>
        </w:rPr>
        <w:drawing>
          <wp:inline distT="0" distB="0" distL="0" distR="0" wp14:anchorId="5DF9E618" wp14:editId="05F497B5">
            <wp:extent cx="5943600" cy="256857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568575"/>
                    </a:xfrm>
                    <a:prstGeom prst="rect">
                      <a:avLst/>
                    </a:prstGeom>
                  </pic:spPr>
                </pic:pic>
              </a:graphicData>
            </a:graphic>
          </wp:inline>
        </w:drawing>
      </w:r>
    </w:p>
    <w:p w14:paraId="44C84426" w14:textId="49154222" w:rsidR="00E70D43" w:rsidRPr="00E70D43" w:rsidRDefault="00E70D43" w:rsidP="002A63B7">
      <w:r>
        <w:t>The purpose of this question is to understand if the users who provided feedback to this questionnaire would use the proposed solution in this research to perform their raster to vector conversion tasks, when necessary.</w:t>
      </w:r>
    </w:p>
    <w:p w14:paraId="574E901B" w14:textId="6F0829EC" w:rsidR="002A63B7" w:rsidRDefault="00E70D43" w:rsidP="002A63B7">
      <w:pPr>
        <w:rPr>
          <w:b/>
        </w:rPr>
      </w:pPr>
      <w:r>
        <w:rPr>
          <w:b/>
        </w:rPr>
        <w:t>Conclusion:</w:t>
      </w:r>
    </w:p>
    <w:p w14:paraId="273D2378" w14:textId="5494B217" w:rsidR="003D75A8" w:rsidRPr="00306DFA" w:rsidRDefault="003D75A8" w:rsidP="002A63B7">
      <w:r w:rsidRPr="00306DFA">
        <w:t xml:space="preserve">When </w:t>
      </w:r>
      <w:proofErr w:type="spellStart"/>
      <w:r w:rsidRPr="00306DFA">
        <w:t>analyzing</w:t>
      </w:r>
      <w:proofErr w:type="spellEnd"/>
      <w:r w:rsidRPr="00306DFA">
        <w:t xml:space="preserve"> the observation of the results </w:t>
      </w:r>
      <w:r w:rsidR="00306DFA" w:rsidRPr="00306DFA">
        <w:t>obtained</w:t>
      </w:r>
      <w:r w:rsidRPr="00306DFA">
        <w:t xml:space="preserve"> through this </w:t>
      </w:r>
      <w:r w:rsidR="00306DFA" w:rsidRPr="00306DFA">
        <w:t>questionnaire</w:t>
      </w:r>
      <w:r w:rsidRPr="00306DFA">
        <w:t xml:space="preserve">, 65% pf the feedback obtained are in </w:t>
      </w:r>
      <w:proofErr w:type="spellStart"/>
      <w:r w:rsidRPr="00306DFA">
        <w:t>favor</w:t>
      </w:r>
      <w:proofErr w:type="spellEnd"/>
      <w:r w:rsidRPr="00306DFA">
        <w:t xml:space="preserve"> of using such an implemented solution for their future raster to vector conversion needs and 35% of the feedback of the users are willing to try it as an option in their conversion necessities. Therefore, it is concluded that this greatly supports the research idea o</w:t>
      </w:r>
      <w:r w:rsidR="00306DFA" w:rsidRPr="00306DFA">
        <w:t xml:space="preserve">f this project and affects this project in a greatly </w:t>
      </w:r>
      <w:proofErr w:type="spellStart"/>
      <w:r w:rsidR="00306DFA" w:rsidRPr="00306DFA">
        <w:t>favorable</w:t>
      </w:r>
      <w:proofErr w:type="spellEnd"/>
      <w:r w:rsidR="00306DFA" w:rsidRPr="00306DFA">
        <w:t xml:space="preserve"> manner.</w:t>
      </w:r>
    </w:p>
    <w:p w14:paraId="6EBED90D" w14:textId="2A99C96D" w:rsidR="002A63B7" w:rsidRDefault="002A63B7" w:rsidP="002A63B7">
      <w:pPr>
        <w:rPr>
          <w:b/>
        </w:rPr>
      </w:pPr>
    </w:p>
    <w:p w14:paraId="68D11E41" w14:textId="3982A4A4" w:rsidR="002A63B7" w:rsidRDefault="002A63B7" w:rsidP="002A63B7">
      <w:pPr>
        <w:rPr>
          <w:b/>
        </w:rPr>
      </w:pPr>
    </w:p>
    <w:p w14:paraId="63F2F92C" w14:textId="7B4E05C4" w:rsidR="002A63B7" w:rsidRDefault="002A63B7" w:rsidP="002A63B7">
      <w:pPr>
        <w:rPr>
          <w:b/>
        </w:rPr>
      </w:pPr>
    </w:p>
    <w:p w14:paraId="7B4028E9" w14:textId="676E6475" w:rsidR="002A63B7" w:rsidRDefault="002A63B7" w:rsidP="002A63B7">
      <w:pPr>
        <w:rPr>
          <w:b/>
        </w:rPr>
      </w:pPr>
    </w:p>
    <w:p w14:paraId="296FC103" w14:textId="5B2C59EB" w:rsidR="00E70D43" w:rsidRDefault="00E70D43">
      <w:pPr>
        <w:spacing w:line="259" w:lineRule="auto"/>
      </w:pPr>
    </w:p>
    <w:tbl>
      <w:tblPr>
        <w:tblStyle w:val="TableGrid"/>
        <w:tblpPr w:leftFromText="180" w:rightFromText="180" w:vertAnchor="text" w:horzAnchor="margin" w:tblpY="-51"/>
        <w:tblW w:w="0" w:type="auto"/>
        <w:tblLook w:val="04A0" w:firstRow="1" w:lastRow="0" w:firstColumn="1" w:lastColumn="0" w:noHBand="0" w:noVBand="1"/>
      </w:tblPr>
      <w:tblGrid>
        <w:gridCol w:w="4675"/>
        <w:gridCol w:w="4675"/>
      </w:tblGrid>
      <w:tr w:rsidR="00651276" w:rsidRPr="003E2CB9" w14:paraId="0D58B25F" w14:textId="77777777" w:rsidTr="00253CFC">
        <w:tc>
          <w:tcPr>
            <w:tcW w:w="9350" w:type="dxa"/>
            <w:gridSpan w:val="2"/>
          </w:tcPr>
          <w:p w14:paraId="23DDC198" w14:textId="77777777" w:rsidR="00651276" w:rsidRPr="003E2CB9" w:rsidRDefault="00651276" w:rsidP="00253CFC">
            <w:pPr>
              <w:rPr>
                <w:b/>
              </w:rPr>
            </w:pPr>
            <w:r>
              <w:rPr>
                <w:b/>
              </w:rPr>
              <w:lastRenderedPageBreak/>
              <w:t>Method 2</w:t>
            </w:r>
            <w:r w:rsidRPr="003E2CB9">
              <w:rPr>
                <w:b/>
              </w:rPr>
              <w:t xml:space="preserve">: </w:t>
            </w:r>
            <w:r w:rsidRPr="00FA4515">
              <w:rPr>
                <w:b/>
              </w:rPr>
              <w:t>Observations</w:t>
            </w:r>
          </w:p>
        </w:tc>
      </w:tr>
      <w:tr w:rsidR="00651276" w14:paraId="3A1B52B5" w14:textId="77777777" w:rsidTr="00253CFC">
        <w:tc>
          <w:tcPr>
            <w:tcW w:w="9350" w:type="dxa"/>
            <w:gridSpan w:val="2"/>
          </w:tcPr>
          <w:p w14:paraId="1EBFAB4C" w14:textId="77777777" w:rsidR="00651276" w:rsidRDefault="00651276" w:rsidP="00253CFC">
            <w:r w:rsidRPr="00FA4515">
              <w:t xml:space="preserve">Observation </w:t>
            </w:r>
            <w:r>
              <w:t>of existing solutions proprietary and open source available in this domain, and to a find a unique gap that can be addressed and solved in this research.</w:t>
            </w:r>
          </w:p>
        </w:tc>
      </w:tr>
      <w:tr w:rsidR="00651276" w14:paraId="42F8277D" w14:textId="77777777" w:rsidTr="00253CFC">
        <w:tc>
          <w:tcPr>
            <w:tcW w:w="4675" w:type="dxa"/>
          </w:tcPr>
          <w:p w14:paraId="4540CA43" w14:textId="77777777" w:rsidR="00651276" w:rsidRPr="003E2CB9" w:rsidRDefault="00651276" w:rsidP="00253CFC">
            <w:pPr>
              <w:rPr>
                <w:b/>
              </w:rPr>
            </w:pPr>
            <w:r w:rsidRPr="003E2CB9">
              <w:rPr>
                <w:b/>
              </w:rPr>
              <w:t>Advantages</w:t>
            </w:r>
          </w:p>
        </w:tc>
        <w:tc>
          <w:tcPr>
            <w:tcW w:w="4675" w:type="dxa"/>
          </w:tcPr>
          <w:p w14:paraId="619C4461" w14:textId="77777777" w:rsidR="00651276" w:rsidRDefault="00651276" w:rsidP="00651276">
            <w:pPr>
              <w:pStyle w:val="ListParagraph"/>
              <w:numPr>
                <w:ilvl w:val="0"/>
                <w:numId w:val="23"/>
              </w:numPr>
            </w:pPr>
            <w:r>
              <w:t>Identify short comings of current solutions</w:t>
            </w:r>
          </w:p>
        </w:tc>
      </w:tr>
      <w:tr w:rsidR="00651276" w14:paraId="3ED1EB66" w14:textId="77777777" w:rsidTr="00253CFC">
        <w:tc>
          <w:tcPr>
            <w:tcW w:w="4675" w:type="dxa"/>
          </w:tcPr>
          <w:p w14:paraId="450FAF9D" w14:textId="77777777" w:rsidR="00651276" w:rsidRPr="003E2CB9" w:rsidRDefault="00651276" w:rsidP="00253CFC">
            <w:pPr>
              <w:rPr>
                <w:b/>
              </w:rPr>
            </w:pPr>
            <w:r w:rsidRPr="003E2CB9">
              <w:rPr>
                <w:b/>
              </w:rPr>
              <w:t>Disadvantages</w:t>
            </w:r>
          </w:p>
        </w:tc>
        <w:tc>
          <w:tcPr>
            <w:tcW w:w="4675" w:type="dxa"/>
          </w:tcPr>
          <w:p w14:paraId="05D105A3" w14:textId="77777777" w:rsidR="00651276" w:rsidRDefault="00651276" w:rsidP="00651276">
            <w:pPr>
              <w:pStyle w:val="ListParagraph"/>
              <w:numPr>
                <w:ilvl w:val="0"/>
                <w:numId w:val="22"/>
              </w:numPr>
            </w:pPr>
            <w:r>
              <w:t>Observation varies according to observing individual</w:t>
            </w:r>
          </w:p>
        </w:tc>
      </w:tr>
      <w:tr w:rsidR="00651276" w14:paraId="410F3F08" w14:textId="77777777" w:rsidTr="00253CFC">
        <w:tc>
          <w:tcPr>
            <w:tcW w:w="9350" w:type="dxa"/>
            <w:gridSpan w:val="2"/>
          </w:tcPr>
          <w:p w14:paraId="16406FD7" w14:textId="77777777" w:rsidR="00651276" w:rsidRDefault="00651276" w:rsidP="00253CFC">
            <w:r w:rsidRPr="003E2CB9">
              <w:rPr>
                <w:b/>
              </w:rPr>
              <w:t>Execution:</w:t>
            </w:r>
            <w:r>
              <w:t xml:space="preserve"> The author is reviewing existing systems and their functionalities, to identify their strength and weaknesses to address them in this research</w:t>
            </w:r>
          </w:p>
        </w:tc>
      </w:tr>
    </w:tbl>
    <w:p w14:paraId="00F1EB07" w14:textId="77777777" w:rsidR="00651276" w:rsidRDefault="00651276" w:rsidP="00651276"/>
    <w:p w14:paraId="5BD22C34" w14:textId="77777777" w:rsidR="00651276" w:rsidRDefault="00651276" w:rsidP="00651276"/>
    <w:tbl>
      <w:tblPr>
        <w:tblStyle w:val="TableGrid"/>
        <w:tblpPr w:leftFromText="180" w:rightFromText="180" w:vertAnchor="text" w:tblpY="-65"/>
        <w:tblW w:w="0" w:type="auto"/>
        <w:tblLook w:val="04A0" w:firstRow="1" w:lastRow="0" w:firstColumn="1" w:lastColumn="0" w:noHBand="0" w:noVBand="1"/>
      </w:tblPr>
      <w:tblGrid>
        <w:gridCol w:w="4675"/>
        <w:gridCol w:w="4675"/>
      </w:tblGrid>
      <w:tr w:rsidR="00651276" w:rsidRPr="003E2CB9" w14:paraId="1CD97106" w14:textId="77777777" w:rsidTr="00253CFC">
        <w:tc>
          <w:tcPr>
            <w:tcW w:w="9350" w:type="dxa"/>
            <w:gridSpan w:val="2"/>
          </w:tcPr>
          <w:p w14:paraId="28F6BDBB" w14:textId="77777777" w:rsidR="00651276" w:rsidRPr="003E2CB9" w:rsidRDefault="00651276" w:rsidP="00253CFC">
            <w:pPr>
              <w:rPr>
                <w:b/>
              </w:rPr>
            </w:pPr>
            <w:r>
              <w:rPr>
                <w:b/>
              </w:rPr>
              <w:t>Method 3</w:t>
            </w:r>
            <w:r w:rsidRPr="003E2CB9">
              <w:rPr>
                <w:b/>
              </w:rPr>
              <w:t xml:space="preserve">: </w:t>
            </w:r>
            <w:r w:rsidRPr="000156FD">
              <w:rPr>
                <w:b/>
              </w:rPr>
              <w:t>Literature Review</w:t>
            </w:r>
          </w:p>
        </w:tc>
      </w:tr>
      <w:tr w:rsidR="00651276" w14:paraId="7323FEFE" w14:textId="77777777" w:rsidTr="00253CFC">
        <w:tc>
          <w:tcPr>
            <w:tcW w:w="9350" w:type="dxa"/>
            <w:gridSpan w:val="2"/>
          </w:tcPr>
          <w:p w14:paraId="5CD1AE99" w14:textId="77777777" w:rsidR="00651276" w:rsidRPr="005E317D" w:rsidRDefault="00651276" w:rsidP="00253CFC">
            <w:pPr>
              <w:rPr>
                <w:b/>
                <w:bCs/>
              </w:rPr>
            </w:pPr>
            <w:r w:rsidRPr="005E317D">
              <w:t xml:space="preserve">A widely used method in the research community when it is necessary to gain knowledge on a domain or various techniques and technologies currently being used is by conducting a </w:t>
            </w:r>
            <w:r>
              <w:t>Literature review on existing material. Research repositories such as IEEE, Science Direct and Google Scholar can be used for this purpose. Hence by studying this material a research gap can be identified in current system to be addressed.</w:t>
            </w:r>
          </w:p>
        </w:tc>
      </w:tr>
      <w:tr w:rsidR="00651276" w14:paraId="692702D6" w14:textId="77777777" w:rsidTr="00253CFC">
        <w:tc>
          <w:tcPr>
            <w:tcW w:w="4675" w:type="dxa"/>
          </w:tcPr>
          <w:p w14:paraId="46FA4731" w14:textId="77777777" w:rsidR="00651276" w:rsidRPr="003E2CB9" w:rsidRDefault="00651276" w:rsidP="00253CFC">
            <w:pPr>
              <w:rPr>
                <w:b/>
              </w:rPr>
            </w:pPr>
            <w:r w:rsidRPr="003E2CB9">
              <w:rPr>
                <w:b/>
              </w:rPr>
              <w:t>Advantages</w:t>
            </w:r>
          </w:p>
        </w:tc>
        <w:tc>
          <w:tcPr>
            <w:tcW w:w="4675" w:type="dxa"/>
          </w:tcPr>
          <w:p w14:paraId="0A89F274" w14:textId="77777777" w:rsidR="00651276" w:rsidRDefault="00651276" w:rsidP="00651276">
            <w:pPr>
              <w:pStyle w:val="ListParagraph"/>
              <w:numPr>
                <w:ilvl w:val="0"/>
                <w:numId w:val="23"/>
              </w:numPr>
            </w:pPr>
            <w:r>
              <w:t>Identify short comings of current solutions</w:t>
            </w:r>
          </w:p>
        </w:tc>
      </w:tr>
      <w:tr w:rsidR="00651276" w14:paraId="00AF2269" w14:textId="77777777" w:rsidTr="00253CFC">
        <w:tc>
          <w:tcPr>
            <w:tcW w:w="4675" w:type="dxa"/>
          </w:tcPr>
          <w:p w14:paraId="18A4BC83" w14:textId="77777777" w:rsidR="00651276" w:rsidRPr="003E2CB9" w:rsidRDefault="00651276" w:rsidP="00253CFC">
            <w:pPr>
              <w:rPr>
                <w:b/>
              </w:rPr>
            </w:pPr>
            <w:r w:rsidRPr="003E2CB9">
              <w:rPr>
                <w:b/>
              </w:rPr>
              <w:t>Disadvantages</w:t>
            </w:r>
          </w:p>
        </w:tc>
        <w:tc>
          <w:tcPr>
            <w:tcW w:w="4675" w:type="dxa"/>
          </w:tcPr>
          <w:p w14:paraId="02E0AF3B" w14:textId="77777777" w:rsidR="00651276" w:rsidRDefault="00651276" w:rsidP="00651276">
            <w:pPr>
              <w:pStyle w:val="ListParagraph"/>
              <w:numPr>
                <w:ilvl w:val="0"/>
                <w:numId w:val="22"/>
              </w:numPr>
            </w:pPr>
            <w:r>
              <w:t>Observation varies according to observing individual</w:t>
            </w:r>
          </w:p>
        </w:tc>
      </w:tr>
      <w:tr w:rsidR="00651276" w14:paraId="5EBFF640" w14:textId="77777777" w:rsidTr="00253CFC">
        <w:tc>
          <w:tcPr>
            <w:tcW w:w="9350" w:type="dxa"/>
            <w:gridSpan w:val="2"/>
          </w:tcPr>
          <w:p w14:paraId="59C7BD8F" w14:textId="77777777" w:rsidR="00651276" w:rsidRDefault="00651276" w:rsidP="00253CFC">
            <w:r w:rsidRPr="00910920">
              <w:rPr>
                <w:b/>
              </w:rPr>
              <w:t>Execution:</w:t>
            </w:r>
            <w:r>
              <w:rPr>
                <w:b/>
              </w:rPr>
              <w:t xml:space="preserve"> </w:t>
            </w:r>
            <w:r>
              <w:rPr>
                <w:bCs/>
              </w:rPr>
              <w:t>A literature review has been conducted using the reference of research papers and documents found from the research libraries mentioned. The literature found has been categorized as Image Processing, GI systems and Raster to Vector Conversion related topics. This section is addressed in the second chapter of this thesis document.</w:t>
            </w:r>
          </w:p>
        </w:tc>
      </w:tr>
    </w:tbl>
    <w:p w14:paraId="0556E426" w14:textId="77777777" w:rsidR="00651276" w:rsidRDefault="00651276" w:rsidP="00651276"/>
    <w:p w14:paraId="717B32AF" w14:textId="77777777" w:rsidR="00651276" w:rsidRDefault="00651276" w:rsidP="00651276"/>
    <w:p w14:paraId="1E545C36" w14:textId="77777777" w:rsidR="00651276" w:rsidRDefault="00651276" w:rsidP="00651276">
      <w:pPr>
        <w:spacing w:line="259" w:lineRule="auto"/>
      </w:pPr>
      <w:r>
        <w:br w:type="page"/>
      </w:r>
    </w:p>
    <w:p w14:paraId="2562482E" w14:textId="77777777" w:rsidR="00651276" w:rsidRDefault="00651276" w:rsidP="00651276">
      <w:pPr>
        <w:pStyle w:val="Heading2"/>
      </w:pPr>
      <w:bookmarkStart w:id="108" w:name="_Toc39155631"/>
      <w:r>
        <w:lastRenderedPageBreak/>
        <w:t>Use Case Diagram and Description</w:t>
      </w:r>
      <w:bookmarkEnd w:id="108"/>
    </w:p>
    <w:p w14:paraId="4677C7E7" w14:textId="77777777" w:rsidR="00651276" w:rsidRDefault="00651276" w:rsidP="00651276">
      <w:pPr>
        <w:pStyle w:val="Heading3"/>
      </w:pPr>
      <w:bookmarkStart w:id="109" w:name="_Toc39155632"/>
      <w:r>
        <w:t>Use Case Diagram</w:t>
      </w:r>
      <w:bookmarkEnd w:id="109"/>
    </w:p>
    <w:p w14:paraId="7C3CD5C9" w14:textId="77777777" w:rsidR="00651276" w:rsidRPr="00B35209" w:rsidRDefault="00651276" w:rsidP="00651276">
      <w:r>
        <w:t>The following is a diagram that represents the use cases of the system visually.</w:t>
      </w:r>
    </w:p>
    <w:p w14:paraId="44E27D4D" w14:textId="77777777" w:rsidR="00651276" w:rsidRPr="00B35209" w:rsidRDefault="00651276" w:rsidP="00651276">
      <w:r>
        <w:rPr>
          <w:noProof/>
          <w:lang w:eastAsia="en-GB"/>
        </w:rPr>
        <w:drawing>
          <wp:inline distT="0" distB="0" distL="0" distR="0" wp14:anchorId="3185D4D9" wp14:editId="76434F56">
            <wp:extent cx="5943600" cy="6574155"/>
            <wp:effectExtent l="0" t="0" r="0" b="0"/>
            <wp:docPr id="6" name="Picture 6" descr="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cas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6574155"/>
                    </a:xfrm>
                    <a:prstGeom prst="rect">
                      <a:avLst/>
                    </a:prstGeom>
                    <a:noFill/>
                    <a:ln>
                      <a:noFill/>
                    </a:ln>
                  </pic:spPr>
                </pic:pic>
              </a:graphicData>
            </a:graphic>
          </wp:inline>
        </w:drawing>
      </w:r>
    </w:p>
    <w:p w14:paraId="3FEDC16C" w14:textId="77777777" w:rsidR="00651276" w:rsidRDefault="00651276" w:rsidP="00651276">
      <w:pPr>
        <w:spacing w:line="259" w:lineRule="auto"/>
      </w:pPr>
      <w:r>
        <w:br w:type="page"/>
      </w:r>
    </w:p>
    <w:p w14:paraId="1F222CE5" w14:textId="77777777" w:rsidR="00651276" w:rsidRDefault="00651276" w:rsidP="00651276">
      <w:pPr>
        <w:pStyle w:val="Heading3"/>
      </w:pPr>
      <w:bookmarkStart w:id="110" w:name="_Toc39155633"/>
      <w:r>
        <w:lastRenderedPageBreak/>
        <w:t>Use Case Description</w:t>
      </w:r>
      <w:bookmarkEnd w:id="110"/>
    </w:p>
    <w:p w14:paraId="7D210CCD" w14:textId="77777777" w:rsidR="00651276" w:rsidRDefault="00651276" w:rsidP="00651276">
      <w:r>
        <w:t>The following table will further elaborate the use cases shown in the above diagram.</w:t>
      </w:r>
    </w:p>
    <w:tbl>
      <w:tblPr>
        <w:tblStyle w:val="TableGrid"/>
        <w:tblW w:w="0" w:type="auto"/>
        <w:tblLook w:val="04A0" w:firstRow="1" w:lastRow="0" w:firstColumn="1" w:lastColumn="0" w:noHBand="0" w:noVBand="1"/>
      </w:tblPr>
      <w:tblGrid>
        <w:gridCol w:w="4675"/>
        <w:gridCol w:w="4675"/>
      </w:tblGrid>
      <w:tr w:rsidR="00651276" w14:paraId="379397DD" w14:textId="77777777" w:rsidTr="00253CFC">
        <w:tc>
          <w:tcPr>
            <w:tcW w:w="4675" w:type="dxa"/>
            <w:shd w:val="clear" w:color="auto" w:fill="E7E6E6" w:themeFill="background2"/>
          </w:tcPr>
          <w:p w14:paraId="77F51CD7"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1160546D" w14:textId="77777777" w:rsidR="00651276" w:rsidRPr="00AC34E2" w:rsidRDefault="00651276" w:rsidP="00253CFC">
            <w:pPr>
              <w:rPr>
                <w:b/>
                <w:bCs/>
              </w:rPr>
            </w:pPr>
            <w:r>
              <w:rPr>
                <w:b/>
                <w:bCs/>
              </w:rPr>
              <w:t>UC-1</w:t>
            </w:r>
          </w:p>
        </w:tc>
      </w:tr>
      <w:tr w:rsidR="00651276" w14:paraId="37DBF22C" w14:textId="77777777" w:rsidTr="00253CFC">
        <w:tc>
          <w:tcPr>
            <w:tcW w:w="4675" w:type="dxa"/>
            <w:shd w:val="clear" w:color="auto" w:fill="E7E6E6" w:themeFill="background2"/>
          </w:tcPr>
          <w:p w14:paraId="3435D0F4"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0F9DE80D" w14:textId="77777777" w:rsidR="00651276" w:rsidRPr="00AC34E2" w:rsidRDefault="00651276" w:rsidP="00253CFC">
            <w:pPr>
              <w:rPr>
                <w:b/>
                <w:bCs/>
              </w:rPr>
            </w:pPr>
            <w:r>
              <w:rPr>
                <w:b/>
                <w:bCs/>
              </w:rPr>
              <w:t>Open Application Window</w:t>
            </w:r>
          </w:p>
        </w:tc>
      </w:tr>
      <w:tr w:rsidR="00651276" w14:paraId="26665558" w14:textId="77777777" w:rsidTr="00253CFC">
        <w:tc>
          <w:tcPr>
            <w:tcW w:w="4675" w:type="dxa"/>
          </w:tcPr>
          <w:p w14:paraId="0BE64559" w14:textId="77777777" w:rsidR="00651276" w:rsidRDefault="00651276" w:rsidP="00253CFC">
            <w:r>
              <w:t>Priority</w:t>
            </w:r>
          </w:p>
        </w:tc>
        <w:tc>
          <w:tcPr>
            <w:tcW w:w="4675" w:type="dxa"/>
          </w:tcPr>
          <w:p w14:paraId="1BFF2620" w14:textId="77777777" w:rsidR="00651276" w:rsidRDefault="00651276" w:rsidP="00253CFC">
            <w:r>
              <w:t>High</w:t>
            </w:r>
          </w:p>
        </w:tc>
      </w:tr>
      <w:tr w:rsidR="00651276" w14:paraId="31A1836A" w14:textId="77777777" w:rsidTr="00253CFC">
        <w:tc>
          <w:tcPr>
            <w:tcW w:w="4675" w:type="dxa"/>
          </w:tcPr>
          <w:p w14:paraId="3EE4E1E4" w14:textId="77777777" w:rsidR="00651276" w:rsidRDefault="00651276" w:rsidP="00253CFC">
            <w:r>
              <w:t>Actors</w:t>
            </w:r>
          </w:p>
        </w:tc>
        <w:tc>
          <w:tcPr>
            <w:tcW w:w="4675" w:type="dxa"/>
          </w:tcPr>
          <w:p w14:paraId="6DBAC842" w14:textId="77777777" w:rsidR="00651276" w:rsidRDefault="00651276" w:rsidP="00253CFC">
            <w:r>
              <w:t>Conversion Platform User</w:t>
            </w:r>
          </w:p>
        </w:tc>
      </w:tr>
      <w:tr w:rsidR="00651276" w14:paraId="106F148F" w14:textId="77777777" w:rsidTr="00253CFC">
        <w:tc>
          <w:tcPr>
            <w:tcW w:w="4675" w:type="dxa"/>
          </w:tcPr>
          <w:p w14:paraId="1C3B41AB" w14:textId="77777777" w:rsidR="00651276" w:rsidRDefault="00651276" w:rsidP="00253CFC">
            <w:r>
              <w:t>Description</w:t>
            </w:r>
          </w:p>
        </w:tc>
        <w:tc>
          <w:tcPr>
            <w:tcW w:w="4675" w:type="dxa"/>
          </w:tcPr>
          <w:p w14:paraId="2852ED87" w14:textId="77777777" w:rsidR="00651276" w:rsidRDefault="00651276" w:rsidP="00253CFC">
            <w:r>
              <w:t>Open the application and initialize the system</w:t>
            </w:r>
          </w:p>
        </w:tc>
      </w:tr>
      <w:tr w:rsidR="00651276" w14:paraId="12B5CC7B" w14:textId="77777777" w:rsidTr="00253CFC">
        <w:tc>
          <w:tcPr>
            <w:tcW w:w="4675" w:type="dxa"/>
          </w:tcPr>
          <w:p w14:paraId="1074747D" w14:textId="77777777" w:rsidR="00651276" w:rsidRDefault="00651276" w:rsidP="00253CFC">
            <w:r>
              <w:t>Pre-condition</w:t>
            </w:r>
          </w:p>
        </w:tc>
        <w:tc>
          <w:tcPr>
            <w:tcW w:w="4675" w:type="dxa"/>
          </w:tcPr>
          <w:p w14:paraId="5EA59E46" w14:textId="77777777" w:rsidR="00651276" w:rsidRDefault="00651276" w:rsidP="00253CFC">
            <w:r>
              <w:t xml:space="preserve">Application package must be downloaded and extracted onto machine running a windows OS </w:t>
            </w:r>
          </w:p>
        </w:tc>
      </w:tr>
      <w:tr w:rsidR="00651276" w14:paraId="08FA6F1D" w14:textId="77777777" w:rsidTr="00253CFC">
        <w:tc>
          <w:tcPr>
            <w:tcW w:w="4675" w:type="dxa"/>
          </w:tcPr>
          <w:p w14:paraId="6372577C" w14:textId="77777777" w:rsidR="00651276" w:rsidRDefault="00651276" w:rsidP="00253CFC">
            <w:r>
              <w:t>Extending Use Cases</w:t>
            </w:r>
          </w:p>
        </w:tc>
        <w:tc>
          <w:tcPr>
            <w:tcW w:w="4675" w:type="dxa"/>
          </w:tcPr>
          <w:p w14:paraId="349310DB" w14:textId="77777777" w:rsidR="00651276" w:rsidRDefault="00651276" w:rsidP="00253CFC">
            <w:r>
              <w:t>none</w:t>
            </w:r>
          </w:p>
        </w:tc>
      </w:tr>
      <w:tr w:rsidR="00651276" w14:paraId="13A7F357" w14:textId="77777777" w:rsidTr="00253CFC">
        <w:tc>
          <w:tcPr>
            <w:tcW w:w="4675" w:type="dxa"/>
          </w:tcPr>
          <w:p w14:paraId="0A855EF1" w14:textId="77777777" w:rsidR="00651276" w:rsidRDefault="00651276" w:rsidP="00253CFC">
            <w:r>
              <w:t>Including Use Cases</w:t>
            </w:r>
          </w:p>
        </w:tc>
        <w:tc>
          <w:tcPr>
            <w:tcW w:w="4675" w:type="dxa"/>
          </w:tcPr>
          <w:p w14:paraId="3997E7E4" w14:textId="77777777" w:rsidR="00651276" w:rsidRDefault="00651276" w:rsidP="00253CFC">
            <w:r>
              <w:t>none</w:t>
            </w:r>
          </w:p>
        </w:tc>
      </w:tr>
      <w:tr w:rsidR="00651276" w14:paraId="1B3EDBE1" w14:textId="77777777" w:rsidTr="00253CFC">
        <w:tc>
          <w:tcPr>
            <w:tcW w:w="4675" w:type="dxa"/>
          </w:tcPr>
          <w:p w14:paraId="2D2F1E75" w14:textId="77777777" w:rsidR="00651276" w:rsidRDefault="00651276" w:rsidP="00253CFC">
            <w:r>
              <w:t>Triggering Event</w:t>
            </w:r>
          </w:p>
        </w:tc>
        <w:tc>
          <w:tcPr>
            <w:tcW w:w="4675" w:type="dxa"/>
          </w:tcPr>
          <w:p w14:paraId="03B03DC8" w14:textId="77777777" w:rsidR="00651276" w:rsidRDefault="00651276" w:rsidP="00253CFC">
            <w:r>
              <w:t>Click on Application icon from windows file explorer</w:t>
            </w:r>
          </w:p>
        </w:tc>
      </w:tr>
      <w:tr w:rsidR="00651276" w14:paraId="602CB4AA" w14:textId="77777777" w:rsidTr="00253CFC">
        <w:tc>
          <w:tcPr>
            <w:tcW w:w="4675" w:type="dxa"/>
          </w:tcPr>
          <w:p w14:paraId="5585FF62" w14:textId="77777777" w:rsidR="00651276" w:rsidRDefault="00651276" w:rsidP="00253CFC">
            <w:r>
              <w:t>Main Flow</w:t>
            </w:r>
          </w:p>
        </w:tc>
        <w:tc>
          <w:tcPr>
            <w:tcW w:w="4675" w:type="dxa"/>
          </w:tcPr>
          <w:p w14:paraId="10A338BB" w14:textId="77777777" w:rsidR="00651276" w:rsidRDefault="00651276" w:rsidP="00651276">
            <w:pPr>
              <w:pStyle w:val="ListParagraph"/>
              <w:numPr>
                <w:ilvl w:val="0"/>
                <w:numId w:val="26"/>
              </w:numPr>
            </w:pPr>
            <w:r>
              <w:t>Open Application</w:t>
            </w:r>
          </w:p>
          <w:p w14:paraId="60C42783" w14:textId="77777777" w:rsidR="00651276" w:rsidRDefault="00651276" w:rsidP="00651276">
            <w:pPr>
              <w:pStyle w:val="ListParagraph"/>
              <w:numPr>
                <w:ilvl w:val="0"/>
                <w:numId w:val="26"/>
              </w:numPr>
            </w:pPr>
            <w:r>
              <w:t>Perform Initialization functions to prepare application</w:t>
            </w:r>
          </w:p>
        </w:tc>
      </w:tr>
      <w:tr w:rsidR="00651276" w14:paraId="605FF246" w14:textId="77777777" w:rsidTr="00253CFC">
        <w:tc>
          <w:tcPr>
            <w:tcW w:w="4675" w:type="dxa"/>
          </w:tcPr>
          <w:p w14:paraId="2E1BC310" w14:textId="77777777" w:rsidR="00651276" w:rsidRDefault="00651276" w:rsidP="00253CFC">
            <w:r>
              <w:t>Alternative Flow</w:t>
            </w:r>
          </w:p>
        </w:tc>
        <w:tc>
          <w:tcPr>
            <w:tcW w:w="4675" w:type="dxa"/>
          </w:tcPr>
          <w:p w14:paraId="7A170677" w14:textId="77777777" w:rsidR="00651276" w:rsidRDefault="00651276" w:rsidP="00253CFC">
            <w:r>
              <w:t>none</w:t>
            </w:r>
          </w:p>
        </w:tc>
      </w:tr>
      <w:tr w:rsidR="00651276" w14:paraId="2C821A1E" w14:textId="77777777" w:rsidTr="00253CFC">
        <w:tc>
          <w:tcPr>
            <w:tcW w:w="4675" w:type="dxa"/>
          </w:tcPr>
          <w:p w14:paraId="5BDE48C3" w14:textId="77777777" w:rsidR="00651276" w:rsidRDefault="00651276" w:rsidP="00253CFC">
            <w:r>
              <w:t>Exceptional Flow</w:t>
            </w:r>
          </w:p>
        </w:tc>
        <w:tc>
          <w:tcPr>
            <w:tcW w:w="4675" w:type="dxa"/>
          </w:tcPr>
          <w:p w14:paraId="799A38CD" w14:textId="77777777" w:rsidR="00651276" w:rsidRDefault="00651276" w:rsidP="00253CFC">
            <w:r>
              <w:t>none</w:t>
            </w:r>
          </w:p>
        </w:tc>
      </w:tr>
    </w:tbl>
    <w:p w14:paraId="1630BE4D" w14:textId="77777777" w:rsidR="00651276" w:rsidRDefault="00651276" w:rsidP="00651276"/>
    <w:p w14:paraId="67015BCC"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019036C0" w14:textId="77777777" w:rsidTr="00253CFC">
        <w:tc>
          <w:tcPr>
            <w:tcW w:w="4675" w:type="dxa"/>
            <w:shd w:val="clear" w:color="auto" w:fill="E7E6E6" w:themeFill="background2"/>
          </w:tcPr>
          <w:p w14:paraId="3A2B9A6B"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35CFD7A2" w14:textId="77777777" w:rsidR="00651276" w:rsidRPr="00AC34E2" w:rsidRDefault="00651276" w:rsidP="00253CFC">
            <w:pPr>
              <w:rPr>
                <w:b/>
                <w:bCs/>
              </w:rPr>
            </w:pPr>
            <w:r>
              <w:rPr>
                <w:b/>
                <w:bCs/>
              </w:rPr>
              <w:t>UC-2</w:t>
            </w:r>
          </w:p>
        </w:tc>
      </w:tr>
      <w:tr w:rsidR="00651276" w14:paraId="31D70C2D" w14:textId="77777777" w:rsidTr="00253CFC">
        <w:tc>
          <w:tcPr>
            <w:tcW w:w="4675" w:type="dxa"/>
            <w:shd w:val="clear" w:color="auto" w:fill="E7E6E6" w:themeFill="background2"/>
          </w:tcPr>
          <w:p w14:paraId="14910F83"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1C0CCB11" w14:textId="77777777" w:rsidR="00651276" w:rsidRPr="00AC34E2" w:rsidRDefault="00651276" w:rsidP="00253CFC">
            <w:pPr>
              <w:rPr>
                <w:b/>
                <w:bCs/>
              </w:rPr>
            </w:pPr>
            <w:r>
              <w:rPr>
                <w:b/>
                <w:bCs/>
              </w:rPr>
              <w:t>Load Raster Image to Application</w:t>
            </w:r>
          </w:p>
        </w:tc>
      </w:tr>
      <w:tr w:rsidR="00651276" w14:paraId="11463977" w14:textId="77777777" w:rsidTr="00253CFC">
        <w:tc>
          <w:tcPr>
            <w:tcW w:w="4675" w:type="dxa"/>
          </w:tcPr>
          <w:p w14:paraId="21FAF700" w14:textId="77777777" w:rsidR="00651276" w:rsidRDefault="00651276" w:rsidP="00253CFC">
            <w:r>
              <w:t>Priority</w:t>
            </w:r>
          </w:p>
        </w:tc>
        <w:tc>
          <w:tcPr>
            <w:tcW w:w="4675" w:type="dxa"/>
          </w:tcPr>
          <w:p w14:paraId="33E27243" w14:textId="77777777" w:rsidR="00651276" w:rsidRDefault="00651276" w:rsidP="00253CFC">
            <w:r>
              <w:t>High</w:t>
            </w:r>
          </w:p>
        </w:tc>
      </w:tr>
      <w:tr w:rsidR="00651276" w14:paraId="619E1278" w14:textId="77777777" w:rsidTr="00253CFC">
        <w:tc>
          <w:tcPr>
            <w:tcW w:w="4675" w:type="dxa"/>
          </w:tcPr>
          <w:p w14:paraId="4E174024" w14:textId="77777777" w:rsidR="00651276" w:rsidRDefault="00651276" w:rsidP="00253CFC">
            <w:r>
              <w:t>Actors</w:t>
            </w:r>
          </w:p>
        </w:tc>
        <w:tc>
          <w:tcPr>
            <w:tcW w:w="4675" w:type="dxa"/>
          </w:tcPr>
          <w:p w14:paraId="6D048638" w14:textId="77777777" w:rsidR="00651276" w:rsidRDefault="00651276" w:rsidP="00253CFC">
            <w:r>
              <w:t>Conversion Platform User</w:t>
            </w:r>
          </w:p>
        </w:tc>
      </w:tr>
      <w:tr w:rsidR="00651276" w14:paraId="6F657BE9" w14:textId="77777777" w:rsidTr="00253CFC">
        <w:tc>
          <w:tcPr>
            <w:tcW w:w="4675" w:type="dxa"/>
          </w:tcPr>
          <w:p w14:paraId="083776D0" w14:textId="77777777" w:rsidR="00651276" w:rsidRDefault="00651276" w:rsidP="00253CFC">
            <w:r>
              <w:t>Description</w:t>
            </w:r>
          </w:p>
        </w:tc>
        <w:tc>
          <w:tcPr>
            <w:tcW w:w="4675" w:type="dxa"/>
          </w:tcPr>
          <w:p w14:paraId="52D5CEA5" w14:textId="77777777" w:rsidR="00651276" w:rsidRDefault="00651276" w:rsidP="00253CFC">
            <w:r>
              <w:t>Load a valid raster type image file onto application for processing and conversion</w:t>
            </w:r>
          </w:p>
        </w:tc>
      </w:tr>
      <w:tr w:rsidR="00651276" w14:paraId="6BC85D93" w14:textId="77777777" w:rsidTr="00253CFC">
        <w:tc>
          <w:tcPr>
            <w:tcW w:w="4675" w:type="dxa"/>
          </w:tcPr>
          <w:p w14:paraId="234F9009" w14:textId="77777777" w:rsidR="00651276" w:rsidRDefault="00651276" w:rsidP="00253CFC">
            <w:r>
              <w:t>Pre-condition</w:t>
            </w:r>
          </w:p>
        </w:tc>
        <w:tc>
          <w:tcPr>
            <w:tcW w:w="4675" w:type="dxa"/>
          </w:tcPr>
          <w:p w14:paraId="3E555C72" w14:textId="77777777" w:rsidR="00651276" w:rsidRDefault="00651276" w:rsidP="00253CFC">
            <w:r>
              <w:t xml:space="preserve">Application must be opened and initialization functions should have been executed </w:t>
            </w:r>
          </w:p>
        </w:tc>
      </w:tr>
      <w:tr w:rsidR="00651276" w14:paraId="21356208" w14:textId="77777777" w:rsidTr="00253CFC">
        <w:tc>
          <w:tcPr>
            <w:tcW w:w="4675" w:type="dxa"/>
          </w:tcPr>
          <w:p w14:paraId="00BABA48" w14:textId="77777777" w:rsidR="00651276" w:rsidRDefault="00651276" w:rsidP="00253CFC">
            <w:r>
              <w:lastRenderedPageBreak/>
              <w:t>Extending Use Cases</w:t>
            </w:r>
          </w:p>
        </w:tc>
        <w:tc>
          <w:tcPr>
            <w:tcW w:w="4675" w:type="dxa"/>
          </w:tcPr>
          <w:p w14:paraId="16890299" w14:textId="77777777" w:rsidR="00651276" w:rsidRDefault="00651276" w:rsidP="00253CFC">
            <w:r>
              <w:t>none</w:t>
            </w:r>
          </w:p>
        </w:tc>
      </w:tr>
      <w:tr w:rsidR="00651276" w14:paraId="28970363" w14:textId="77777777" w:rsidTr="00253CFC">
        <w:tc>
          <w:tcPr>
            <w:tcW w:w="4675" w:type="dxa"/>
          </w:tcPr>
          <w:p w14:paraId="17FE7F99" w14:textId="77777777" w:rsidR="00651276" w:rsidRDefault="00651276" w:rsidP="00253CFC">
            <w:r>
              <w:t>Including Use Cases</w:t>
            </w:r>
          </w:p>
        </w:tc>
        <w:tc>
          <w:tcPr>
            <w:tcW w:w="4675" w:type="dxa"/>
          </w:tcPr>
          <w:p w14:paraId="1971D2A2" w14:textId="77777777" w:rsidR="00651276" w:rsidRDefault="00651276" w:rsidP="00651276">
            <w:pPr>
              <w:pStyle w:val="ListParagraph"/>
              <w:numPr>
                <w:ilvl w:val="0"/>
                <w:numId w:val="22"/>
              </w:numPr>
            </w:pPr>
            <w:r>
              <w:t>Verify Raster Image file format to be compatible</w:t>
            </w:r>
          </w:p>
          <w:p w14:paraId="3EAA5BF8" w14:textId="77777777" w:rsidR="00651276" w:rsidRDefault="00651276" w:rsidP="00651276">
            <w:pPr>
              <w:pStyle w:val="ListParagraph"/>
              <w:numPr>
                <w:ilvl w:val="0"/>
                <w:numId w:val="22"/>
              </w:numPr>
            </w:pPr>
            <w:r>
              <w:t>Classify Raster with GIS imagery trained model</w:t>
            </w:r>
          </w:p>
        </w:tc>
      </w:tr>
      <w:tr w:rsidR="00651276" w14:paraId="536A1B3F" w14:textId="77777777" w:rsidTr="00253CFC">
        <w:tc>
          <w:tcPr>
            <w:tcW w:w="4675" w:type="dxa"/>
          </w:tcPr>
          <w:p w14:paraId="4469B74B" w14:textId="77777777" w:rsidR="00651276" w:rsidRDefault="00651276" w:rsidP="00253CFC">
            <w:r>
              <w:t>Triggering Event</w:t>
            </w:r>
          </w:p>
        </w:tc>
        <w:tc>
          <w:tcPr>
            <w:tcW w:w="4675" w:type="dxa"/>
          </w:tcPr>
          <w:p w14:paraId="26A99948" w14:textId="77777777" w:rsidR="00651276" w:rsidRDefault="00651276" w:rsidP="00253CFC">
            <w:r>
              <w:t>Click on open file from application window</w:t>
            </w:r>
          </w:p>
        </w:tc>
      </w:tr>
      <w:tr w:rsidR="00651276" w14:paraId="36ED7264" w14:textId="77777777" w:rsidTr="00253CFC">
        <w:tc>
          <w:tcPr>
            <w:tcW w:w="4675" w:type="dxa"/>
          </w:tcPr>
          <w:p w14:paraId="28A433A7" w14:textId="77777777" w:rsidR="00651276" w:rsidRDefault="00651276" w:rsidP="00253CFC">
            <w:r>
              <w:t>Main Flow</w:t>
            </w:r>
          </w:p>
        </w:tc>
        <w:tc>
          <w:tcPr>
            <w:tcW w:w="4675" w:type="dxa"/>
          </w:tcPr>
          <w:p w14:paraId="3E5E597F" w14:textId="77777777" w:rsidR="00651276" w:rsidRDefault="00651276" w:rsidP="00651276">
            <w:pPr>
              <w:pStyle w:val="ListParagraph"/>
              <w:numPr>
                <w:ilvl w:val="0"/>
                <w:numId w:val="27"/>
              </w:numPr>
            </w:pPr>
            <w:r>
              <w:t>Open file explorer window to browse and locate file</w:t>
            </w:r>
          </w:p>
          <w:p w14:paraId="449C3015" w14:textId="77777777" w:rsidR="00651276" w:rsidRDefault="00651276" w:rsidP="00651276">
            <w:pPr>
              <w:pStyle w:val="ListParagraph"/>
              <w:numPr>
                <w:ilvl w:val="0"/>
                <w:numId w:val="27"/>
              </w:numPr>
            </w:pPr>
            <w:r>
              <w:t>Once file is selected load file into application as an array or matrices for processing and classification</w:t>
            </w:r>
          </w:p>
        </w:tc>
      </w:tr>
      <w:tr w:rsidR="00651276" w14:paraId="686E60DA" w14:textId="77777777" w:rsidTr="00253CFC">
        <w:tc>
          <w:tcPr>
            <w:tcW w:w="4675" w:type="dxa"/>
          </w:tcPr>
          <w:p w14:paraId="4E4A3B39" w14:textId="77777777" w:rsidR="00651276" w:rsidRDefault="00651276" w:rsidP="00253CFC">
            <w:r>
              <w:t>Alternative Flow</w:t>
            </w:r>
          </w:p>
        </w:tc>
        <w:tc>
          <w:tcPr>
            <w:tcW w:w="4675" w:type="dxa"/>
          </w:tcPr>
          <w:p w14:paraId="10CECBD5" w14:textId="77777777" w:rsidR="00651276" w:rsidRDefault="00651276" w:rsidP="00253CFC">
            <w:r>
              <w:t>none</w:t>
            </w:r>
          </w:p>
        </w:tc>
      </w:tr>
      <w:tr w:rsidR="00651276" w14:paraId="3D15B110" w14:textId="77777777" w:rsidTr="00253CFC">
        <w:tc>
          <w:tcPr>
            <w:tcW w:w="4675" w:type="dxa"/>
          </w:tcPr>
          <w:p w14:paraId="6D86670E" w14:textId="77777777" w:rsidR="00651276" w:rsidRDefault="00651276" w:rsidP="00253CFC">
            <w:r>
              <w:t>Exceptional Flow</w:t>
            </w:r>
          </w:p>
        </w:tc>
        <w:tc>
          <w:tcPr>
            <w:tcW w:w="4675" w:type="dxa"/>
          </w:tcPr>
          <w:p w14:paraId="582C7873" w14:textId="77777777" w:rsidR="00651276" w:rsidRDefault="00651276" w:rsidP="00253CFC">
            <w:r>
              <w:t>none</w:t>
            </w:r>
          </w:p>
        </w:tc>
      </w:tr>
    </w:tbl>
    <w:p w14:paraId="04369220" w14:textId="77777777" w:rsidR="00651276" w:rsidRDefault="00651276" w:rsidP="00651276"/>
    <w:p w14:paraId="3C908AE6"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77B1BDF9" w14:textId="77777777" w:rsidTr="00253CFC">
        <w:tc>
          <w:tcPr>
            <w:tcW w:w="4675" w:type="dxa"/>
            <w:shd w:val="clear" w:color="auto" w:fill="E7E6E6" w:themeFill="background2"/>
          </w:tcPr>
          <w:p w14:paraId="102D7904"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3B8851AA" w14:textId="77777777" w:rsidR="00651276" w:rsidRPr="00AC34E2" w:rsidRDefault="00651276" w:rsidP="00253CFC">
            <w:pPr>
              <w:rPr>
                <w:b/>
                <w:bCs/>
              </w:rPr>
            </w:pPr>
            <w:r>
              <w:rPr>
                <w:b/>
                <w:bCs/>
              </w:rPr>
              <w:t>UC-3</w:t>
            </w:r>
          </w:p>
        </w:tc>
      </w:tr>
      <w:tr w:rsidR="00651276" w14:paraId="01CC6F71" w14:textId="77777777" w:rsidTr="00253CFC">
        <w:tc>
          <w:tcPr>
            <w:tcW w:w="4675" w:type="dxa"/>
            <w:shd w:val="clear" w:color="auto" w:fill="E7E6E6" w:themeFill="background2"/>
          </w:tcPr>
          <w:p w14:paraId="78D1E3C7"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271C3FE8" w14:textId="77777777" w:rsidR="00651276" w:rsidRPr="00AC34E2" w:rsidRDefault="00651276" w:rsidP="00253CFC">
            <w:pPr>
              <w:rPr>
                <w:b/>
                <w:bCs/>
              </w:rPr>
            </w:pPr>
            <w:r w:rsidRPr="001A78CF">
              <w:rPr>
                <w:b/>
                <w:bCs/>
              </w:rPr>
              <w:t>Verify Raster Image file format to be compatible</w:t>
            </w:r>
          </w:p>
        </w:tc>
      </w:tr>
      <w:tr w:rsidR="00651276" w14:paraId="7A3F205A" w14:textId="77777777" w:rsidTr="00253CFC">
        <w:tc>
          <w:tcPr>
            <w:tcW w:w="4675" w:type="dxa"/>
          </w:tcPr>
          <w:p w14:paraId="1ADBF275" w14:textId="77777777" w:rsidR="00651276" w:rsidRDefault="00651276" w:rsidP="00253CFC">
            <w:r>
              <w:t>Priority</w:t>
            </w:r>
          </w:p>
        </w:tc>
        <w:tc>
          <w:tcPr>
            <w:tcW w:w="4675" w:type="dxa"/>
          </w:tcPr>
          <w:p w14:paraId="02F13306" w14:textId="77777777" w:rsidR="00651276" w:rsidRDefault="00651276" w:rsidP="00253CFC">
            <w:r>
              <w:t>High</w:t>
            </w:r>
          </w:p>
        </w:tc>
      </w:tr>
      <w:tr w:rsidR="00651276" w14:paraId="4BA8363D" w14:textId="77777777" w:rsidTr="00253CFC">
        <w:tc>
          <w:tcPr>
            <w:tcW w:w="4675" w:type="dxa"/>
          </w:tcPr>
          <w:p w14:paraId="62C91F39" w14:textId="77777777" w:rsidR="00651276" w:rsidRDefault="00651276" w:rsidP="00253CFC">
            <w:r>
              <w:t>Actors</w:t>
            </w:r>
          </w:p>
        </w:tc>
        <w:tc>
          <w:tcPr>
            <w:tcW w:w="4675" w:type="dxa"/>
          </w:tcPr>
          <w:p w14:paraId="58BFA84B" w14:textId="77777777" w:rsidR="00651276" w:rsidRDefault="00651276" w:rsidP="00253CFC"/>
        </w:tc>
      </w:tr>
      <w:tr w:rsidR="00651276" w14:paraId="4AFDD5AF" w14:textId="77777777" w:rsidTr="00253CFC">
        <w:tc>
          <w:tcPr>
            <w:tcW w:w="4675" w:type="dxa"/>
          </w:tcPr>
          <w:p w14:paraId="0F3598B5" w14:textId="77777777" w:rsidR="00651276" w:rsidRDefault="00651276" w:rsidP="00253CFC">
            <w:r>
              <w:t>Description</w:t>
            </w:r>
          </w:p>
        </w:tc>
        <w:tc>
          <w:tcPr>
            <w:tcW w:w="4675" w:type="dxa"/>
          </w:tcPr>
          <w:p w14:paraId="1630035D" w14:textId="77777777" w:rsidR="00651276" w:rsidRDefault="00651276" w:rsidP="00253CFC">
            <w:r>
              <w:t xml:space="preserve">Verify if the file format of the loaded file is one of the compatible file formats accepted by the system </w:t>
            </w:r>
          </w:p>
        </w:tc>
      </w:tr>
      <w:tr w:rsidR="00651276" w14:paraId="66F9E11F" w14:textId="77777777" w:rsidTr="00253CFC">
        <w:tc>
          <w:tcPr>
            <w:tcW w:w="4675" w:type="dxa"/>
          </w:tcPr>
          <w:p w14:paraId="06FB7EAF" w14:textId="77777777" w:rsidR="00651276" w:rsidRDefault="00651276" w:rsidP="00253CFC">
            <w:r>
              <w:t>Pre-condition</w:t>
            </w:r>
          </w:p>
        </w:tc>
        <w:tc>
          <w:tcPr>
            <w:tcW w:w="4675" w:type="dxa"/>
          </w:tcPr>
          <w:p w14:paraId="7937A675" w14:textId="77777777" w:rsidR="00651276" w:rsidRDefault="00651276" w:rsidP="00253CFC">
            <w:r>
              <w:t>Application must be opened and initialization functions should have been executed and a file must be selected for the conversion process</w:t>
            </w:r>
          </w:p>
        </w:tc>
      </w:tr>
      <w:tr w:rsidR="00651276" w14:paraId="22F7351A" w14:textId="77777777" w:rsidTr="00253CFC">
        <w:tc>
          <w:tcPr>
            <w:tcW w:w="4675" w:type="dxa"/>
          </w:tcPr>
          <w:p w14:paraId="1B3E3D9A" w14:textId="77777777" w:rsidR="00651276" w:rsidRDefault="00651276" w:rsidP="00253CFC">
            <w:r>
              <w:t>Extending Use Cases</w:t>
            </w:r>
          </w:p>
        </w:tc>
        <w:tc>
          <w:tcPr>
            <w:tcW w:w="4675" w:type="dxa"/>
          </w:tcPr>
          <w:p w14:paraId="3DCE0088" w14:textId="77777777" w:rsidR="00651276" w:rsidRDefault="00651276" w:rsidP="00253CFC">
            <w:r>
              <w:t>none</w:t>
            </w:r>
          </w:p>
        </w:tc>
      </w:tr>
      <w:tr w:rsidR="00651276" w14:paraId="65C5EB34" w14:textId="77777777" w:rsidTr="00253CFC">
        <w:tc>
          <w:tcPr>
            <w:tcW w:w="4675" w:type="dxa"/>
          </w:tcPr>
          <w:p w14:paraId="00BCFC2B" w14:textId="77777777" w:rsidR="00651276" w:rsidRDefault="00651276" w:rsidP="00253CFC">
            <w:r>
              <w:t>Including Use Cases</w:t>
            </w:r>
          </w:p>
        </w:tc>
        <w:tc>
          <w:tcPr>
            <w:tcW w:w="4675" w:type="dxa"/>
          </w:tcPr>
          <w:p w14:paraId="6D22A94D" w14:textId="77777777" w:rsidR="00651276" w:rsidRDefault="00651276" w:rsidP="00253CFC">
            <w:r>
              <w:t>none</w:t>
            </w:r>
          </w:p>
        </w:tc>
      </w:tr>
      <w:tr w:rsidR="00651276" w14:paraId="5B8C280B" w14:textId="77777777" w:rsidTr="00253CFC">
        <w:tc>
          <w:tcPr>
            <w:tcW w:w="4675" w:type="dxa"/>
          </w:tcPr>
          <w:p w14:paraId="74DD1569" w14:textId="77777777" w:rsidR="00651276" w:rsidRDefault="00651276" w:rsidP="00253CFC">
            <w:r>
              <w:t>Triggering Event</w:t>
            </w:r>
          </w:p>
        </w:tc>
        <w:tc>
          <w:tcPr>
            <w:tcW w:w="4675" w:type="dxa"/>
          </w:tcPr>
          <w:p w14:paraId="608B5015" w14:textId="77777777" w:rsidR="00651276" w:rsidRDefault="00651276" w:rsidP="00253CFC">
            <w:r>
              <w:t>Click on open file from file browser window</w:t>
            </w:r>
          </w:p>
        </w:tc>
      </w:tr>
      <w:tr w:rsidR="00651276" w14:paraId="37F82069" w14:textId="77777777" w:rsidTr="00253CFC">
        <w:tc>
          <w:tcPr>
            <w:tcW w:w="4675" w:type="dxa"/>
          </w:tcPr>
          <w:p w14:paraId="2AE915D9" w14:textId="77777777" w:rsidR="00651276" w:rsidRDefault="00651276" w:rsidP="00253CFC">
            <w:r>
              <w:lastRenderedPageBreak/>
              <w:t>Main Flow</w:t>
            </w:r>
          </w:p>
        </w:tc>
        <w:tc>
          <w:tcPr>
            <w:tcW w:w="4675" w:type="dxa"/>
          </w:tcPr>
          <w:p w14:paraId="4AF7F63B" w14:textId="77777777" w:rsidR="00651276" w:rsidRDefault="00651276" w:rsidP="00651276">
            <w:pPr>
              <w:pStyle w:val="ListParagraph"/>
              <w:numPr>
                <w:ilvl w:val="0"/>
                <w:numId w:val="28"/>
              </w:numPr>
            </w:pPr>
            <w:r>
              <w:t>Load file onto the application</w:t>
            </w:r>
          </w:p>
          <w:p w14:paraId="25AE0B74" w14:textId="77777777" w:rsidR="00651276" w:rsidRDefault="00651276" w:rsidP="00651276">
            <w:pPr>
              <w:pStyle w:val="ListParagraph"/>
              <w:numPr>
                <w:ilvl w:val="0"/>
                <w:numId w:val="28"/>
              </w:numPr>
            </w:pPr>
            <w:r>
              <w:t>Check if the file belongs to one of the valid types</w:t>
            </w:r>
          </w:p>
          <w:p w14:paraId="20FA28B3" w14:textId="77777777" w:rsidR="00651276" w:rsidRDefault="00651276" w:rsidP="00651276">
            <w:pPr>
              <w:pStyle w:val="ListParagraph"/>
              <w:numPr>
                <w:ilvl w:val="0"/>
                <w:numId w:val="28"/>
              </w:numPr>
            </w:pPr>
            <w:r>
              <w:t>Display file loaded successfully message</w:t>
            </w:r>
          </w:p>
        </w:tc>
      </w:tr>
      <w:tr w:rsidR="00651276" w14:paraId="78771E33" w14:textId="77777777" w:rsidTr="00253CFC">
        <w:tc>
          <w:tcPr>
            <w:tcW w:w="4675" w:type="dxa"/>
          </w:tcPr>
          <w:p w14:paraId="45003DA0" w14:textId="77777777" w:rsidR="00651276" w:rsidRDefault="00651276" w:rsidP="00253CFC">
            <w:r>
              <w:t>Alternative Flow</w:t>
            </w:r>
          </w:p>
        </w:tc>
        <w:tc>
          <w:tcPr>
            <w:tcW w:w="4675" w:type="dxa"/>
          </w:tcPr>
          <w:p w14:paraId="35490907" w14:textId="77777777" w:rsidR="00651276" w:rsidRDefault="00651276" w:rsidP="00253CFC">
            <w:r>
              <w:t>3.   If File is not one of the valid types show</w:t>
            </w:r>
          </w:p>
          <w:p w14:paraId="4DEC2C95" w14:textId="77777777" w:rsidR="00651276" w:rsidRDefault="00651276" w:rsidP="00253CFC">
            <w:r>
              <w:t xml:space="preserve">      failed to load file message</w:t>
            </w:r>
          </w:p>
        </w:tc>
      </w:tr>
      <w:tr w:rsidR="00651276" w14:paraId="7AE87D7A" w14:textId="77777777" w:rsidTr="00253CFC">
        <w:tc>
          <w:tcPr>
            <w:tcW w:w="4675" w:type="dxa"/>
          </w:tcPr>
          <w:p w14:paraId="0CCE9513" w14:textId="77777777" w:rsidR="00651276" w:rsidRDefault="00651276" w:rsidP="00253CFC">
            <w:r>
              <w:t>Exceptional Flow</w:t>
            </w:r>
          </w:p>
        </w:tc>
        <w:tc>
          <w:tcPr>
            <w:tcW w:w="4675" w:type="dxa"/>
          </w:tcPr>
          <w:p w14:paraId="6C39A7D5" w14:textId="77777777" w:rsidR="00651276" w:rsidRDefault="00651276" w:rsidP="00253CFC">
            <w:r>
              <w:t>none</w:t>
            </w:r>
          </w:p>
        </w:tc>
      </w:tr>
    </w:tbl>
    <w:p w14:paraId="4422AF20" w14:textId="77777777" w:rsidR="00651276" w:rsidRDefault="00651276" w:rsidP="00651276"/>
    <w:p w14:paraId="01A53792"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690596F4" w14:textId="77777777" w:rsidTr="00253CFC">
        <w:tc>
          <w:tcPr>
            <w:tcW w:w="4675" w:type="dxa"/>
            <w:shd w:val="clear" w:color="auto" w:fill="E7E6E6" w:themeFill="background2"/>
          </w:tcPr>
          <w:p w14:paraId="3A518074"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63B9C69E" w14:textId="77777777" w:rsidR="00651276" w:rsidRPr="00AC34E2" w:rsidRDefault="00651276" w:rsidP="00253CFC">
            <w:pPr>
              <w:rPr>
                <w:b/>
                <w:bCs/>
              </w:rPr>
            </w:pPr>
            <w:r>
              <w:rPr>
                <w:b/>
                <w:bCs/>
              </w:rPr>
              <w:t>UC-4</w:t>
            </w:r>
          </w:p>
        </w:tc>
      </w:tr>
      <w:tr w:rsidR="00651276" w14:paraId="704C2909" w14:textId="77777777" w:rsidTr="00253CFC">
        <w:tc>
          <w:tcPr>
            <w:tcW w:w="4675" w:type="dxa"/>
            <w:shd w:val="clear" w:color="auto" w:fill="E7E6E6" w:themeFill="background2"/>
          </w:tcPr>
          <w:p w14:paraId="167CFCA3"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53F4C591" w14:textId="77777777" w:rsidR="00651276" w:rsidRPr="00AC34E2" w:rsidRDefault="00651276" w:rsidP="00253CFC">
            <w:pPr>
              <w:rPr>
                <w:b/>
                <w:bCs/>
              </w:rPr>
            </w:pPr>
            <w:r w:rsidRPr="000B0660">
              <w:rPr>
                <w:b/>
                <w:bCs/>
              </w:rPr>
              <w:t>Classify Raster with GIS imagery trained model</w:t>
            </w:r>
          </w:p>
        </w:tc>
      </w:tr>
      <w:tr w:rsidR="00651276" w14:paraId="3BCAB094" w14:textId="77777777" w:rsidTr="00253CFC">
        <w:tc>
          <w:tcPr>
            <w:tcW w:w="4675" w:type="dxa"/>
          </w:tcPr>
          <w:p w14:paraId="34CF248C" w14:textId="77777777" w:rsidR="00651276" w:rsidRDefault="00651276" w:rsidP="00253CFC">
            <w:r>
              <w:t>Priority</w:t>
            </w:r>
          </w:p>
        </w:tc>
        <w:tc>
          <w:tcPr>
            <w:tcW w:w="4675" w:type="dxa"/>
          </w:tcPr>
          <w:p w14:paraId="09B9E674" w14:textId="77777777" w:rsidR="00651276" w:rsidRDefault="00651276" w:rsidP="00253CFC">
            <w:r>
              <w:t>High</w:t>
            </w:r>
          </w:p>
        </w:tc>
      </w:tr>
      <w:tr w:rsidR="00651276" w14:paraId="4EC210C4" w14:textId="77777777" w:rsidTr="00253CFC">
        <w:tc>
          <w:tcPr>
            <w:tcW w:w="4675" w:type="dxa"/>
          </w:tcPr>
          <w:p w14:paraId="69E4FFB2" w14:textId="77777777" w:rsidR="00651276" w:rsidRDefault="00651276" w:rsidP="00253CFC">
            <w:r>
              <w:t>Actors</w:t>
            </w:r>
          </w:p>
        </w:tc>
        <w:tc>
          <w:tcPr>
            <w:tcW w:w="4675" w:type="dxa"/>
          </w:tcPr>
          <w:p w14:paraId="11323904" w14:textId="77777777" w:rsidR="00651276" w:rsidRDefault="00651276" w:rsidP="00253CFC">
            <w:r>
              <w:t>Conversion Platform User</w:t>
            </w:r>
          </w:p>
        </w:tc>
      </w:tr>
      <w:tr w:rsidR="00651276" w14:paraId="3DA93D66" w14:textId="77777777" w:rsidTr="00253CFC">
        <w:tc>
          <w:tcPr>
            <w:tcW w:w="4675" w:type="dxa"/>
          </w:tcPr>
          <w:p w14:paraId="0609FF88" w14:textId="77777777" w:rsidR="00651276" w:rsidRDefault="00651276" w:rsidP="00253CFC">
            <w:r>
              <w:t>Description</w:t>
            </w:r>
          </w:p>
        </w:tc>
        <w:tc>
          <w:tcPr>
            <w:tcW w:w="4675" w:type="dxa"/>
          </w:tcPr>
          <w:p w14:paraId="489CAD18" w14:textId="77777777" w:rsidR="00651276" w:rsidRDefault="00651276" w:rsidP="00253CFC">
            <w:r>
              <w:t>Classify image with trained classification model to aid automated identification of best fit conversion parameters for that particular loaded image</w:t>
            </w:r>
          </w:p>
        </w:tc>
      </w:tr>
      <w:tr w:rsidR="00651276" w14:paraId="59093712" w14:textId="77777777" w:rsidTr="00253CFC">
        <w:tc>
          <w:tcPr>
            <w:tcW w:w="4675" w:type="dxa"/>
          </w:tcPr>
          <w:p w14:paraId="20A53711" w14:textId="77777777" w:rsidR="00651276" w:rsidRDefault="00651276" w:rsidP="00253CFC">
            <w:r>
              <w:t>Pre-condition</w:t>
            </w:r>
          </w:p>
        </w:tc>
        <w:tc>
          <w:tcPr>
            <w:tcW w:w="4675" w:type="dxa"/>
          </w:tcPr>
          <w:p w14:paraId="7D3E45D0" w14:textId="77777777" w:rsidR="00651276" w:rsidRDefault="00651276" w:rsidP="00253CFC">
            <w:r>
              <w:t xml:space="preserve">Image must be loaded onto the application and be of a valid file format type </w:t>
            </w:r>
          </w:p>
        </w:tc>
      </w:tr>
      <w:tr w:rsidR="00651276" w14:paraId="03FF25EA" w14:textId="77777777" w:rsidTr="00253CFC">
        <w:tc>
          <w:tcPr>
            <w:tcW w:w="4675" w:type="dxa"/>
          </w:tcPr>
          <w:p w14:paraId="519286C7" w14:textId="77777777" w:rsidR="00651276" w:rsidRDefault="00651276" w:rsidP="00253CFC">
            <w:r>
              <w:t>Extending Use Cases</w:t>
            </w:r>
          </w:p>
        </w:tc>
        <w:tc>
          <w:tcPr>
            <w:tcW w:w="4675" w:type="dxa"/>
          </w:tcPr>
          <w:p w14:paraId="7D4966F1" w14:textId="77777777" w:rsidR="00651276" w:rsidRDefault="00651276" w:rsidP="00253CFC">
            <w:r>
              <w:t>none</w:t>
            </w:r>
          </w:p>
        </w:tc>
      </w:tr>
      <w:tr w:rsidR="00651276" w14:paraId="4D70D872" w14:textId="77777777" w:rsidTr="00253CFC">
        <w:tc>
          <w:tcPr>
            <w:tcW w:w="4675" w:type="dxa"/>
          </w:tcPr>
          <w:p w14:paraId="6E5E26F2" w14:textId="77777777" w:rsidR="00651276" w:rsidRDefault="00651276" w:rsidP="00253CFC">
            <w:r>
              <w:t>Including Use Cases</w:t>
            </w:r>
          </w:p>
        </w:tc>
        <w:tc>
          <w:tcPr>
            <w:tcW w:w="4675" w:type="dxa"/>
          </w:tcPr>
          <w:p w14:paraId="2D0900CF" w14:textId="77777777" w:rsidR="00651276" w:rsidRDefault="00651276" w:rsidP="00253CFC">
            <w:r>
              <w:t>Identify Best Parameters</w:t>
            </w:r>
          </w:p>
        </w:tc>
      </w:tr>
      <w:tr w:rsidR="00651276" w14:paraId="32A3D507" w14:textId="77777777" w:rsidTr="00253CFC">
        <w:tc>
          <w:tcPr>
            <w:tcW w:w="4675" w:type="dxa"/>
          </w:tcPr>
          <w:p w14:paraId="7D2C5FAF" w14:textId="77777777" w:rsidR="00651276" w:rsidRDefault="00651276" w:rsidP="00253CFC">
            <w:r>
              <w:t>Triggering Event</w:t>
            </w:r>
          </w:p>
        </w:tc>
        <w:tc>
          <w:tcPr>
            <w:tcW w:w="4675" w:type="dxa"/>
          </w:tcPr>
          <w:p w14:paraId="2A5FA759" w14:textId="77777777" w:rsidR="00651276" w:rsidRDefault="00651276" w:rsidP="00253CFC">
            <w:r>
              <w:t xml:space="preserve">Click on </w:t>
            </w:r>
            <w:proofErr w:type="spellStart"/>
            <w:r>
              <w:t>Analyze</w:t>
            </w:r>
            <w:proofErr w:type="spellEnd"/>
            <w:r>
              <w:t xml:space="preserve"> button on application</w:t>
            </w:r>
          </w:p>
        </w:tc>
      </w:tr>
      <w:tr w:rsidR="00651276" w14:paraId="6143F55C" w14:textId="77777777" w:rsidTr="00253CFC">
        <w:tc>
          <w:tcPr>
            <w:tcW w:w="4675" w:type="dxa"/>
          </w:tcPr>
          <w:p w14:paraId="52304343" w14:textId="77777777" w:rsidR="00651276" w:rsidRDefault="00651276" w:rsidP="00253CFC">
            <w:r>
              <w:t>Main Flow</w:t>
            </w:r>
          </w:p>
        </w:tc>
        <w:tc>
          <w:tcPr>
            <w:tcW w:w="4675" w:type="dxa"/>
          </w:tcPr>
          <w:p w14:paraId="20913363" w14:textId="77777777" w:rsidR="00651276" w:rsidRDefault="00651276" w:rsidP="00651276">
            <w:pPr>
              <w:pStyle w:val="ListParagraph"/>
              <w:numPr>
                <w:ilvl w:val="0"/>
                <w:numId w:val="29"/>
              </w:numPr>
            </w:pPr>
            <w:r>
              <w:t>Run classification model and classify image</w:t>
            </w:r>
          </w:p>
          <w:p w14:paraId="7D6D32D4" w14:textId="77777777" w:rsidR="00651276" w:rsidRDefault="00651276" w:rsidP="00651276">
            <w:pPr>
              <w:pStyle w:val="ListParagraph"/>
              <w:numPr>
                <w:ilvl w:val="0"/>
                <w:numId w:val="29"/>
              </w:numPr>
            </w:pPr>
            <w:r>
              <w:t>Return classification accuracy data to find best match of GIS image classification</w:t>
            </w:r>
          </w:p>
        </w:tc>
      </w:tr>
      <w:tr w:rsidR="00651276" w14:paraId="1744C237" w14:textId="77777777" w:rsidTr="00253CFC">
        <w:tc>
          <w:tcPr>
            <w:tcW w:w="4675" w:type="dxa"/>
          </w:tcPr>
          <w:p w14:paraId="0728BE7D" w14:textId="77777777" w:rsidR="00651276" w:rsidRDefault="00651276" w:rsidP="00253CFC">
            <w:r>
              <w:t>Alternative Flow</w:t>
            </w:r>
          </w:p>
        </w:tc>
        <w:tc>
          <w:tcPr>
            <w:tcW w:w="4675" w:type="dxa"/>
          </w:tcPr>
          <w:p w14:paraId="412082BF" w14:textId="77777777" w:rsidR="00651276" w:rsidRDefault="00651276" w:rsidP="00253CFC">
            <w:r>
              <w:t>none</w:t>
            </w:r>
          </w:p>
        </w:tc>
      </w:tr>
      <w:tr w:rsidR="00651276" w14:paraId="7AF6B448" w14:textId="77777777" w:rsidTr="00253CFC">
        <w:tc>
          <w:tcPr>
            <w:tcW w:w="4675" w:type="dxa"/>
          </w:tcPr>
          <w:p w14:paraId="43DB6FE1" w14:textId="77777777" w:rsidR="00651276" w:rsidRDefault="00651276" w:rsidP="00253CFC">
            <w:r>
              <w:t>Exceptional Flow</w:t>
            </w:r>
          </w:p>
        </w:tc>
        <w:tc>
          <w:tcPr>
            <w:tcW w:w="4675" w:type="dxa"/>
          </w:tcPr>
          <w:p w14:paraId="545FD18B" w14:textId="77777777" w:rsidR="00651276" w:rsidRDefault="00651276" w:rsidP="00253CFC">
            <w:r>
              <w:t>none</w:t>
            </w:r>
          </w:p>
        </w:tc>
      </w:tr>
    </w:tbl>
    <w:p w14:paraId="656F38D9" w14:textId="77777777" w:rsidR="00651276" w:rsidRDefault="00651276" w:rsidP="00651276"/>
    <w:p w14:paraId="76E4BF0F" w14:textId="77777777" w:rsidR="00651276" w:rsidRDefault="00651276" w:rsidP="00651276"/>
    <w:p w14:paraId="4082A7AC"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44F7B261" w14:textId="77777777" w:rsidTr="00253CFC">
        <w:tc>
          <w:tcPr>
            <w:tcW w:w="4675" w:type="dxa"/>
            <w:shd w:val="clear" w:color="auto" w:fill="E7E6E6" w:themeFill="background2"/>
          </w:tcPr>
          <w:p w14:paraId="6F6749D2"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68880369" w14:textId="77777777" w:rsidR="00651276" w:rsidRPr="00AC34E2" w:rsidRDefault="00651276" w:rsidP="00253CFC">
            <w:pPr>
              <w:rPr>
                <w:b/>
                <w:bCs/>
              </w:rPr>
            </w:pPr>
            <w:r>
              <w:rPr>
                <w:b/>
                <w:bCs/>
              </w:rPr>
              <w:t>UC-5</w:t>
            </w:r>
          </w:p>
        </w:tc>
      </w:tr>
      <w:tr w:rsidR="00651276" w14:paraId="7F530B31" w14:textId="77777777" w:rsidTr="00253CFC">
        <w:tc>
          <w:tcPr>
            <w:tcW w:w="4675" w:type="dxa"/>
            <w:shd w:val="clear" w:color="auto" w:fill="E7E6E6" w:themeFill="background2"/>
          </w:tcPr>
          <w:p w14:paraId="6D8307E8"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56D332DC" w14:textId="77777777" w:rsidR="00651276" w:rsidRPr="00AC34E2" w:rsidRDefault="00651276" w:rsidP="00253CFC">
            <w:pPr>
              <w:rPr>
                <w:b/>
                <w:bCs/>
              </w:rPr>
            </w:pPr>
            <w:r>
              <w:rPr>
                <w:b/>
                <w:bCs/>
              </w:rPr>
              <w:t>Identify Best Parameters</w:t>
            </w:r>
          </w:p>
        </w:tc>
      </w:tr>
      <w:tr w:rsidR="00651276" w14:paraId="749E082D" w14:textId="77777777" w:rsidTr="00253CFC">
        <w:tc>
          <w:tcPr>
            <w:tcW w:w="4675" w:type="dxa"/>
          </w:tcPr>
          <w:p w14:paraId="2FE15EDF" w14:textId="77777777" w:rsidR="00651276" w:rsidRDefault="00651276" w:rsidP="00253CFC">
            <w:r>
              <w:t>Priority</w:t>
            </w:r>
          </w:p>
        </w:tc>
        <w:tc>
          <w:tcPr>
            <w:tcW w:w="4675" w:type="dxa"/>
          </w:tcPr>
          <w:p w14:paraId="74016574" w14:textId="77777777" w:rsidR="00651276" w:rsidRDefault="00651276" w:rsidP="00253CFC">
            <w:r>
              <w:t>High</w:t>
            </w:r>
          </w:p>
        </w:tc>
      </w:tr>
      <w:tr w:rsidR="00651276" w14:paraId="1F0D61D6" w14:textId="77777777" w:rsidTr="00253CFC">
        <w:tc>
          <w:tcPr>
            <w:tcW w:w="4675" w:type="dxa"/>
          </w:tcPr>
          <w:p w14:paraId="6DAC9C0F" w14:textId="77777777" w:rsidR="00651276" w:rsidRDefault="00651276" w:rsidP="00253CFC">
            <w:r>
              <w:t>Actors</w:t>
            </w:r>
          </w:p>
        </w:tc>
        <w:tc>
          <w:tcPr>
            <w:tcW w:w="4675" w:type="dxa"/>
          </w:tcPr>
          <w:p w14:paraId="11EBD314" w14:textId="77777777" w:rsidR="00651276" w:rsidRDefault="00651276" w:rsidP="00253CFC">
            <w:r>
              <w:t>Conversion Platform User</w:t>
            </w:r>
          </w:p>
        </w:tc>
      </w:tr>
      <w:tr w:rsidR="00651276" w14:paraId="23584236" w14:textId="77777777" w:rsidTr="00253CFC">
        <w:tc>
          <w:tcPr>
            <w:tcW w:w="4675" w:type="dxa"/>
          </w:tcPr>
          <w:p w14:paraId="5F6F11BA" w14:textId="77777777" w:rsidR="00651276" w:rsidRDefault="00651276" w:rsidP="00253CFC">
            <w:r>
              <w:t>Description</w:t>
            </w:r>
          </w:p>
        </w:tc>
        <w:tc>
          <w:tcPr>
            <w:tcW w:w="4675" w:type="dxa"/>
          </w:tcPr>
          <w:p w14:paraId="4307F53F" w14:textId="77777777" w:rsidR="00651276" w:rsidRDefault="00651276" w:rsidP="00253CFC">
            <w:r>
              <w:t>Use classification data to identify best fit conversion parameters for the image that was loaded</w:t>
            </w:r>
          </w:p>
        </w:tc>
      </w:tr>
      <w:tr w:rsidR="00651276" w14:paraId="01823C7C" w14:textId="77777777" w:rsidTr="00253CFC">
        <w:tc>
          <w:tcPr>
            <w:tcW w:w="4675" w:type="dxa"/>
          </w:tcPr>
          <w:p w14:paraId="0BF0E0AC" w14:textId="77777777" w:rsidR="00651276" w:rsidRDefault="00651276" w:rsidP="00253CFC">
            <w:r>
              <w:t>Pre-condition</w:t>
            </w:r>
          </w:p>
        </w:tc>
        <w:tc>
          <w:tcPr>
            <w:tcW w:w="4675" w:type="dxa"/>
          </w:tcPr>
          <w:p w14:paraId="32E7CBCD" w14:textId="77777777" w:rsidR="00651276" w:rsidRDefault="00651276" w:rsidP="00253CFC">
            <w:r>
              <w:t xml:space="preserve">Image classification must be performed on the loaded image </w:t>
            </w:r>
          </w:p>
        </w:tc>
      </w:tr>
      <w:tr w:rsidR="00651276" w14:paraId="5D504568" w14:textId="77777777" w:rsidTr="00253CFC">
        <w:tc>
          <w:tcPr>
            <w:tcW w:w="4675" w:type="dxa"/>
          </w:tcPr>
          <w:p w14:paraId="7C571FAF" w14:textId="77777777" w:rsidR="00651276" w:rsidRDefault="00651276" w:rsidP="00253CFC">
            <w:r>
              <w:t>Extending Use Cases</w:t>
            </w:r>
          </w:p>
        </w:tc>
        <w:tc>
          <w:tcPr>
            <w:tcW w:w="4675" w:type="dxa"/>
          </w:tcPr>
          <w:p w14:paraId="35677716" w14:textId="77777777" w:rsidR="00651276" w:rsidRDefault="00651276" w:rsidP="00253CFC">
            <w:r>
              <w:t>Allow user to modify parameters</w:t>
            </w:r>
          </w:p>
        </w:tc>
      </w:tr>
      <w:tr w:rsidR="00651276" w14:paraId="08D9DDA0" w14:textId="77777777" w:rsidTr="00253CFC">
        <w:tc>
          <w:tcPr>
            <w:tcW w:w="4675" w:type="dxa"/>
          </w:tcPr>
          <w:p w14:paraId="6B838C62" w14:textId="77777777" w:rsidR="00651276" w:rsidRDefault="00651276" w:rsidP="00253CFC">
            <w:r>
              <w:t>Including Use Cases</w:t>
            </w:r>
          </w:p>
        </w:tc>
        <w:tc>
          <w:tcPr>
            <w:tcW w:w="4675" w:type="dxa"/>
          </w:tcPr>
          <w:p w14:paraId="30AD7121" w14:textId="77777777" w:rsidR="00651276" w:rsidRDefault="00651276" w:rsidP="00253CFC">
            <w:r>
              <w:t>None</w:t>
            </w:r>
          </w:p>
        </w:tc>
      </w:tr>
      <w:tr w:rsidR="00651276" w14:paraId="2DA424B8" w14:textId="77777777" w:rsidTr="00253CFC">
        <w:tc>
          <w:tcPr>
            <w:tcW w:w="4675" w:type="dxa"/>
          </w:tcPr>
          <w:p w14:paraId="2918066A" w14:textId="77777777" w:rsidR="00651276" w:rsidRDefault="00651276" w:rsidP="00253CFC">
            <w:r>
              <w:t>Triggering Event</w:t>
            </w:r>
          </w:p>
        </w:tc>
        <w:tc>
          <w:tcPr>
            <w:tcW w:w="4675" w:type="dxa"/>
          </w:tcPr>
          <w:p w14:paraId="19BAC855" w14:textId="77777777" w:rsidR="00651276" w:rsidRDefault="00651276" w:rsidP="00253CFC">
            <w:r>
              <w:t>System triggered after classification of image</w:t>
            </w:r>
          </w:p>
        </w:tc>
      </w:tr>
      <w:tr w:rsidR="00651276" w14:paraId="72EC74D0" w14:textId="77777777" w:rsidTr="00253CFC">
        <w:tc>
          <w:tcPr>
            <w:tcW w:w="4675" w:type="dxa"/>
          </w:tcPr>
          <w:p w14:paraId="0D217765" w14:textId="77777777" w:rsidR="00651276" w:rsidRDefault="00651276" w:rsidP="00253CFC">
            <w:r>
              <w:t>Main Flow</w:t>
            </w:r>
          </w:p>
        </w:tc>
        <w:tc>
          <w:tcPr>
            <w:tcW w:w="4675" w:type="dxa"/>
          </w:tcPr>
          <w:p w14:paraId="57EE1B48" w14:textId="77777777" w:rsidR="00651276" w:rsidRDefault="00651276" w:rsidP="00651276">
            <w:pPr>
              <w:pStyle w:val="ListParagraph"/>
              <w:numPr>
                <w:ilvl w:val="0"/>
                <w:numId w:val="30"/>
              </w:numPr>
            </w:pPr>
            <w:r>
              <w:t xml:space="preserve">Use parameter and classification data to identify best parameters for </w:t>
            </w:r>
            <w:proofErr w:type="spellStart"/>
            <w:r>
              <w:t>analyzed</w:t>
            </w:r>
            <w:proofErr w:type="spellEnd"/>
            <w:r>
              <w:t xml:space="preserve"> image</w:t>
            </w:r>
          </w:p>
          <w:p w14:paraId="64997ED5" w14:textId="77777777" w:rsidR="00651276" w:rsidRDefault="00651276" w:rsidP="00651276">
            <w:pPr>
              <w:pStyle w:val="ListParagraph"/>
              <w:numPr>
                <w:ilvl w:val="0"/>
                <w:numId w:val="30"/>
              </w:numPr>
            </w:pPr>
            <w:r>
              <w:t>Return parameters for the conversion</w:t>
            </w:r>
          </w:p>
          <w:p w14:paraId="6FA39DDF" w14:textId="77777777" w:rsidR="00651276" w:rsidRDefault="00651276" w:rsidP="00651276">
            <w:pPr>
              <w:pStyle w:val="ListParagraph"/>
              <w:numPr>
                <w:ilvl w:val="0"/>
                <w:numId w:val="30"/>
              </w:numPr>
            </w:pPr>
            <w:r>
              <w:t>Display parameters and allow editing to the user</w:t>
            </w:r>
          </w:p>
        </w:tc>
      </w:tr>
      <w:tr w:rsidR="00651276" w14:paraId="35974422" w14:textId="77777777" w:rsidTr="00253CFC">
        <w:tc>
          <w:tcPr>
            <w:tcW w:w="4675" w:type="dxa"/>
          </w:tcPr>
          <w:p w14:paraId="744A32B1" w14:textId="77777777" w:rsidR="00651276" w:rsidRDefault="00651276" w:rsidP="00253CFC">
            <w:r>
              <w:t>Alternative Flow</w:t>
            </w:r>
          </w:p>
        </w:tc>
        <w:tc>
          <w:tcPr>
            <w:tcW w:w="4675" w:type="dxa"/>
          </w:tcPr>
          <w:p w14:paraId="5D879620" w14:textId="77777777" w:rsidR="00651276" w:rsidRDefault="00651276" w:rsidP="00253CFC">
            <w:r>
              <w:t>none</w:t>
            </w:r>
          </w:p>
        </w:tc>
      </w:tr>
      <w:tr w:rsidR="00651276" w14:paraId="62E37D54" w14:textId="77777777" w:rsidTr="00253CFC">
        <w:tc>
          <w:tcPr>
            <w:tcW w:w="4675" w:type="dxa"/>
          </w:tcPr>
          <w:p w14:paraId="071DA585" w14:textId="77777777" w:rsidR="00651276" w:rsidRDefault="00651276" w:rsidP="00253CFC">
            <w:r>
              <w:t>Exceptional Flow</w:t>
            </w:r>
          </w:p>
        </w:tc>
        <w:tc>
          <w:tcPr>
            <w:tcW w:w="4675" w:type="dxa"/>
          </w:tcPr>
          <w:p w14:paraId="176398A4" w14:textId="77777777" w:rsidR="00651276" w:rsidRDefault="00651276" w:rsidP="00253CFC">
            <w:r>
              <w:t>none</w:t>
            </w:r>
          </w:p>
        </w:tc>
      </w:tr>
    </w:tbl>
    <w:p w14:paraId="4C4BF0BB" w14:textId="77777777" w:rsidR="00651276" w:rsidRDefault="00651276" w:rsidP="00651276"/>
    <w:p w14:paraId="185F2162"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639ADA1E" w14:textId="77777777" w:rsidTr="00253CFC">
        <w:tc>
          <w:tcPr>
            <w:tcW w:w="4675" w:type="dxa"/>
            <w:shd w:val="clear" w:color="auto" w:fill="E7E6E6" w:themeFill="background2"/>
          </w:tcPr>
          <w:p w14:paraId="14907237"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047A51A5" w14:textId="77777777" w:rsidR="00651276" w:rsidRPr="00AC34E2" w:rsidRDefault="00651276" w:rsidP="00253CFC">
            <w:pPr>
              <w:rPr>
                <w:b/>
                <w:bCs/>
              </w:rPr>
            </w:pPr>
            <w:r>
              <w:rPr>
                <w:b/>
                <w:bCs/>
              </w:rPr>
              <w:t>UC-6</w:t>
            </w:r>
          </w:p>
        </w:tc>
      </w:tr>
      <w:tr w:rsidR="00651276" w14:paraId="3FD6D6E1" w14:textId="77777777" w:rsidTr="00253CFC">
        <w:tc>
          <w:tcPr>
            <w:tcW w:w="4675" w:type="dxa"/>
            <w:shd w:val="clear" w:color="auto" w:fill="E7E6E6" w:themeFill="background2"/>
          </w:tcPr>
          <w:p w14:paraId="46AE8D0F"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31666253" w14:textId="77777777" w:rsidR="00651276" w:rsidRPr="00AC34E2" w:rsidRDefault="00651276" w:rsidP="00253CFC">
            <w:pPr>
              <w:rPr>
                <w:b/>
                <w:bCs/>
              </w:rPr>
            </w:pPr>
            <w:r>
              <w:rPr>
                <w:b/>
                <w:bCs/>
              </w:rPr>
              <w:t>Convert Raster image to vector using parameters</w:t>
            </w:r>
          </w:p>
        </w:tc>
      </w:tr>
      <w:tr w:rsidR="00651276" w14:paraId="08AD4C15" w14:textId="77777777" w:rsidTr="00253CFC">
        <w:tc>
          <w:tcPr>
            <w:tcW w:w="4675" w:type="dxa"/>
          </w:tcPr>
          <w:p w14:paraId="2FFE4F94" w14:textId="77777777" w:rsidR="00651276" w:rsidRDefault="00651276" w:rsidP="00253CFC">
            <w:r>
              <w:t>Priority</w:t>
            </w:r>
          </w:p>
        </w:tc>
        <w:tc>
          <w:tcPr>
            <w:tcW w:w="4675" w:type="dxa"/>
          </w:tcPr>
          <w:p w14:paraId="4A3FB270" w14:textId="77777777" w:rsidR="00651276" w:rsidRDefault="00651276" w:rsidP="00253CFC">
            <w:r>
              <w:t>High</w:t>
            </w:r>
          </w:p>
        </w:tc>
      </w:tr>
      <w:tr w:rsidR="00651276" w14:paraId="38D45119" w14:textId="77777777" w:rsidTr="00253CFC">
        <w:tc>
          <w:tcPr>
            <w:tcW w:w="4675" w:type="dxa"/>
          </w:tcPr>
          <w:p w14:paraId="7B4C697D" w14:textId="77777777" w:rsidR="00651276" w:rsidRDefault="00651276" w:rsidP="00253CFC">
            <w:r>
              <w:t>Actors</w:t>
            </w:r>
          </w:p>
        </w:tc>
        <w:tc>
          <w:tcPr>
            <w:tcW w:w="4675" w:type="dxa"/>
          </w:tcPr>
          <w:p w14:paraId="3D77D287" w14:textId="77777777" w:rsidR="00651276" w:rsidRDefault="00651276" w:rsidP="00253CFC">
            <w:r>
              <w:t>Conversion Platform User</w:t>
            </w:r>
          </w:p>
        </w:tc>
      </w:tr>
      <w:tr w:rsidR="00651276" w14:paraId="49E000B4" w14:textId="77777777" w:rsidTr="00253CFC">
        <w:tc>
          <w:tcPr>
            <w:tcW w:w="4675" w:type="dxa"/>
          </w:tcPr>
          <w:p w14:paraId="4437ED92" w14:textId="77777777" w:rsidR="00651276" w:rsidRDefault="00651276" w:rsidP="00253CFC">
            <w:r>
              <w:lastRenderedPageBreak/>
              <w:t>Description</w:t>
            </w:r>
          </w:p>
        </w:tc>
        <w:tc>
          <w:tcPr>
            <w:tcW w:w="4675" w:type="dxa"/>
          </w:tcPr>
          <w:p w14:paraId="30A1CA70" w14:textId="77777777" w:rsidR="00651276" w:rsidRDefault="00651276" w:rsidP="00253CFC">
            <w:r>
              <w:t>Convert Image using raster to vector conversion library using the parameters defined</w:t>
            </w:r>
          </w:p>
        </w:tc>
      </w:tr>
      <w:tr w:rsidR="00651276" w14:paraId="3227CFE6" w14:textId="77777777" w:rsidTr="00253CFC">
        <w:tc>
          <w:tcPr>
            <w:tcW w:w="4675" w:type="dxa"/>
          </w:tcPr>
          <w:p w14:paraId="3187E750" w14:textId="77777777" w:rsidR="00651276" w:rsidRDefault="00651276" w:rsidP="00253CFC">
            <w:r>
              <w:t>Pre-condition</w:t>
            </w:r>
          </w:p>
        </w:tc>
        <w:tc>
          <w:tcPr>
            <w:tcW w:w="4675" w:type="dxa"/>
          </w:tcPr>
          <w:p w14:paraId="45C1AD72" w14:textId="77777777" w:rsidR="00651276" w:rsidRDefault="00651276" w:rsidP="00253CFC">
            <w:r>
              <w:t xml:space="preserve">Conversion parameters for the particular image must be set </w:t>
            </w:r>
          </w:p>
        </w:tc>
      </w:tr>
      <w:tr w:rsidR="00651276" w14:paraId="4F61E18D" w14:textId="77777777" w:rsidTr="00253CFC">
        <w:tc>
          <w:tcPr>
            <w:tcW w:w="4675" w:type="dxa"/>
          </w:tcPr>
          <w:p w14:paraId="3C5F6A18" w14:textId="77777777" w:rsidR="00651276" w:rsidRDefault="00651276" w:rsidP="00253CFC">
            <w:r>
              <w:t>Extending Use Cases</w:t>
            </w:r>
          </w:p>
        </w:tc>
        <w:tc>
          <w:tcPr>
            <w:tcW w:w="4675" w:type="dxa"/>
          </w:tcPr>
          <w:p w14:paraId="3375F5C2" w14:textId="77777777" w:rsidR="00651276" w:rsidRDefault="00651276" w:rsidP="00253CFC">
            <w:r>
              <w:t>none</w:t>
            </w:r>
          </w:p>
        </w:tc>
      </w:tr>
      <w:tr w:rsidR="00651276" w14:paraId="4473F659" w14:textId="77777777" w:rsidTr="00253CFC">
        <w:tc>
          <w:tcPr>
            <w:tcW w:w="4675" w:type="dxa"/>
          </w:tcPr>
          <w:p w14:paraId="7916C266" w14:textId="77777777" w:rsidR="00651276" w:rsidRDefault="00651276" w:rsidP="00253CFC">
            <w:r>
              <w:t>Including Use Cases</w:t>
            </w:r>
          </w:p>
        </w:tc>
        <w:tc>
          <w:tcPr>
            <w:tcW w:w="4675" w:type="dxa"/>
          </w:tcPr>
          <w:p w14:paraId="792CBDA2" w14:textId="77777777" w:rsidR="00651276" w:rsidRDefault="00651276" w:rsidP="00253CFC">
            <w:r>
              <w:t>Display converted image in new window</w:t>
            </w:r>
          </w:p>
        </w:tc>
      </w:tr>
      <w:tr w:rsidR="00651276" w14:paraId="46D696CC" w14:textId="77777777" w:rsidTr="00253CFC">
        <w:tc>
          <w:tcPr>
            <w:tcW w:w="4675" w:type="dxa"/>
          </w:tcPr>
          <w:p w14:paraId="2FBE8FF8" w14:textId="77777777" w:rsidR="00651276" w:rsidRDefault="00651276" w:rsidP="00253CFC">
            <w:r>
              <w:t>Triggering Event</w:t>
            </w:r>
          </w:p>
        </w:tc>
        <w:tc>
          <w:tcPr>
            <w:tcW w:w="4675" w:type="dxa"/>
          </w:tcPr>
          <w:p w14:paraId="3CA5FC8E" w14:textId="77777777" w:rsidR="00651276" w:rsidRDefault="00651276" w:rsidP="00253CFC">
            <w:r>
              <w:t>Click on convert button on application</w:t>
            </w:r>
          </w:p>
        </w:tc>
      </w:tr>
      <w:tr w:rsidR="00651276" w14:paraId="3DE9A12C" w14:textId="77777777" w:rsidTr="00253CFC">
        <w:tc>
          <w:tcPr>
            <w:tcW w:w="4675" w:type="dxa"/>
          </w:tcPr>
          <w:p w14:paraId="3163E754" w14:textId="77777777" w:rsidR="00651276" w:rsidRDefault="00651276" w:rsidP="00253CFC">
            <w:r>
              <w:t>Main Flow</w:t>
            </w:r>
          </w:p>
        </w:tc>
        <w:tc>
          <w:tcPr>
            <w:tcW w:w="4675" w:type="dxa"/>
          </w:tcPr>
          <w:p w14:paraId="60AE4579" w14:textId="77777777" w:rsidR="00651276" w:rsidRDefault="00651276" w:rsidP="00651276">
            <w:pPr>
              <w:pStyle w:val="ListParagraph"/>
              <w:numPr>
                <w:ilvl w:val="0"/>
                <w:numId w:val="31"/>
              </w:numPr>
            </w:pPr>
            <w:r>
              <w:t>Initialize conversion package</w:t>
            </w:r>
          </w:p>
          <w:p w14:paraId="18AC297F" w14:textId="77777777" w:rsidR="00651276" w:rsidRDefault="00651276" w:rsidP="00651276">
            <w:pPr>
              <w:pStyle w:val="ListParagraph"/>
              <w:numPr>
                <w:ilvl w:val="0"/>
                <w:numId w:val="31"/>
              </w:numPr>
            </w:pPr>
            <w:r>
              <w:t>Convert image using parameters set</w:t>
            </w:r>
          </w:p>
          <w:p w14:paraId="1FC0AE40" w14:textId="77777777" w:rsidR="00651276" w:rsidRDefault="00651276" w:rsidP="00651276">
            <w:pPr>
              <w:pStyle w:val="ListParagraph"/>
              <w:numPr>
                <w:ilvl w:val="0"/>
                <w:numId w:val="31"/>
              </w:numPr>
            </w:pPr>
            <w:r>
              <w:t>Display success message for conversion</w:t>
            </w:r>
          </w:p>
        </w:tc>
      </w:tr>
      <w:tr w:rsidR="00651276" w14:paraId="5DAFB708" w14:textId="77777777" w:rsidTr="00253CFC">
        <w:tc>
          <w:tcPr>
            <w:tcW w:w="4675" w:type="dxa"/>
          </w:tcPr>
          <w:p w14:paraId="46D8D93E" w14:textId="77777777" w:rsidR="00651276" w:rsidRDefault="00651276" w:rsidP="00253CFC">
            <w:r>
              <w:t>Alternative Flow</w:t>
            </w:r>
          </w:p>
        </w:tc>
        <w:tc>
          <w:tcPr>
            <w:tcW w:w="4675" w:type="dxa"/>
          </w:tcPr>
          <w:p w14:paraId="08130B93" w14:textId="77777777" w:rsidR="00651276" w:rsidRDefault="00651276" w:rsidP="00253CFC">
            <w:r>
              <w:t>none</w:t>
            </w:r>
          </w:p>
        </w:tc>
      </w:tr>
      <w:tr w:rsidR="00651276" w14:paraId="5E4C57DC" w14:textId="77777777" w:rsidTr="00253CFC">
        <w:tc>
          <w:tcPr>
            <w:tcW w:w="4675" w:type="dxa"/>
          </w:tcPr>
          <w:p w14:paraId="390D8353" w14:textId="77777777" w:rsidR="00651276" w:rsidRDefault="00651276" w:rsidP="00253CFC">
            <w:r>
              <w:t>Exceptional Flow</w:t>
            </w:r>
          </w:p>
        </w:tc>
        <w:tc>
          <w:tcPr>
            <w:tcW w:w="4675" w:type="dxa"/>
          </w:tcPr>
          <w:p w14:paraId="5673E3B0" w14:textId="77777777" w:rsidR="00651276" w:rsidRDefault="00651276" w:rsidP="00253CFC">
            <w:r>
              <w:t xml:space="preserve">3.    If image conversion fails, due to not </w:t>
            </w:r>
          </w:p>
          <w:p w14:paraId="36F2BD4A" w14:textId="77777777" w:rsidR="00651276" w:rsidRDefault="00651276" w:rsidP="00253CFC">
            <w:r>
              <w:t xml:space="preserve">       enough memory, catch exception and </w:t>
            </w:r>
          </w:p>
          <w:p w14:paraId="19549E5F" w14:textId="77777777" w:rsidR="00651276" w:rsidRDefault="00651276" w:rsidP="00253CFC">
            <w:r>
              <w:t xml:space="preserve">       handle crashes that might occur</w:t>
            </w:r>
          </w:p>
        </w:tc>
      </w:tr>
    </w:tbl>
    <w:p w14:paraId="31D3795A" w14:textId="77777777" w:rsidR="00651276" w:rsidRDefault="00651276" w:rsidP="00651276"/>
    <w:p w14:paraId="18E330CA"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7A1FE4E3" w14:textId="77777777" w:rsidTr="00253CFC">
        <w:tc>
          <w:tcPr>
            <w:tcW w:w="4675" w:type="dxa"/>
            <w:shd w:val="clear" w:color="auto" w:fill="E7E6E6" w:themeFill="background2"/>
          </w:tcPr>
          <w:p w14:paraId="5ED3669C"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6F145579" w14:textId="77777777" w:rsidR="00651276" w:rsidRPr="00AC34E2" w:rsidRDefault="00651276" w:rsidP="00253CFC">
            <w:pPr>
              <w:rPr>
                <w:b/>
                <w:bCs/>
              </w:rPr>
            </w:pPr>
            <w:r>
              <w:rPr>
                <w:b/>
                <w:bCs/>
              </w:rPr>
              <w:t>UC-7</w:t>
            </w:r>
          </w:p>
        </w:tc>
      </w:tr>
      <w:tr w:rsidR="00651276" w14:paraId="7BEB0B3E" w14:textId="77777777" w:rsidTr="00253CFC">
        <w:tc>
          <w:tcPr>
            <w:tcW w:w="4675" w:type="dxa"/>
            <w:shd w:val="clear" w:color="auto" w:fill="E7E6E6" w:themeFill="background2"/>
          </w:tcPr>
          <w:p w14:paraId="349CC1E4"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7CC7112E" w14:textId="77777777" w:rsidR="00651276" w:rsidRPr="00AC34E2" w:rsidRDefault="00651276" w:rsidP="00253CFC">
            <w:pPr>
              <w:rPr>
                <w:b/>
                <w:bCs/>
              </w:rPr>
            </w:pPr>
            <w:r>
              <w:rPr>
                <w:b/>
                <w:bCs/>
              </w:rPr>
              <w:t>Allow User to Modify Parameters</w:t>
            </w:r>
          </w:p>
        </w:tc>
      </w:tr>
      <w:tr w:rsidR="00651276" w14:paraId="5AA936C7" w14:textId="77777777" w:rsidTr="00253CFC">
        <w:tc>
          <w:tcPr>
            <w:tcW w:w="4675" w:type="dxa"/>
          </w:tcPr>
          <w:p w14:paraId="031B3B58" w14:textId="77777777" w:rsidR="00651276" w:rsidRDefault="00651276" w:rsidP="00253CFC">
            <w:r>
              <w:t>Priority</w:t>
            </w:r>
          </w:p>
        </w:tc>
        <w:tc>
          <w:tcPr>
            <w:tcW w:w="4675" w:type="dxa"/>
          </w:tcPr>
          <w:p w14:paraId="46C04F26" w14:textId="77777777" w:rsidR="00651276" w:rsidRDefault="00651276" w:rsidP="00253CFC">
            <w:r>
              <w:t>High</w:t>
            </w:r>
          </w:p>
        </w:tc>
      </w:tr>
      <w:tr w:rsidR="00651276" w14:paraId="168F73F8" w14:textId="77777777" w:rsidTr="00253CFC">
        <w:tc>
          <w:tcPr>
            <w:tcW w:w="4675" w:type="dxa"/>
          </w:tcPr>
          <w:p w14:paraId="28A75632" w14:textId="77777777" w:rsidR="00651276" w:rsidRDefault="00651276" w:rsidP="00253CFC">
            <w:r>
              <w:t>Actors</w:t>
            </w:r>
          </w:p>
        </w:tc>
        <w:tc>
          <w:tcPr>
            <w:tcW w:w="4675" w:type="dxa"/>
          </w:tcPr>
          <w:p w14:paraId="36A29734" w14:textId="77777777" w:rsidR="00651276" w:rsidRDefault="00651276" w:rsidP="00253CFC">
            <w:r>
              <w:t>Conversion Platform User</w:t>
            </w:r>
          </w:p>
        </w:tc>
      </w:tr>
      <w:tr w:rsidR="00651276" w14:paraId="6818A26B" w14:textId="77777777" w:rsidTr="00253CFC">
        <w:tc>
          <w:tcPr>
            <w:tcW w:w="4675" w:type="dxa"/>
          </w:tcPr>
          <w:p w14:paraId="1860AEEA" w14:textId="77777777" w:rsidR="00651276" w:rsidRDefault="00651276" w:rsidP="00253CFC">
            <w:r>
              <w:t>Description</w:t>
            </w:r>
          </w:p>
        </w:tc>
        <w:tc>
          <w:tcPr>
            <w:tcW w:w="4675" w:type="dxa"/>
          </w:tcPr>
          <w:p w14:paraId="5022F4DD" w14:textId="77777777" w:rsidR="00651276" w:rsidRDefault="00651276" w:rsidP="00253CFC">
            <w:r>
              <w:t>Allow the user to adjust parameters obtained for best conversion within a certain range at the users own discretion</w:t>
            </w:r>
          </w:p>
        </w:tc>
      </w:tr>
      <w:tr w:rsidR="00651276" w14:paraId="5C0B9942" w14:textId="77777777" w:rsidTr="00253CFC">
        <w:tc>
          <w:tcPr>
            <w:tcW w:w="4675" w:type="dxa"/>
          </w:tcPr>
          <w:p w14:paraId="141BBE70" w14:textId="77777777" w:rsidR="00651276" w:rsidRDefault="00651276" w:rsidP="00253CFC">
            <w:r>
              <w:t>Pre-condition</w:t>
            </w:r>
          </w:p>
        </w:tc>
        <w:tc>
          <w:tcPr>
            <w:tcW w:w="4675" w:type="dxa"/>
          </w:tcPr>
          <w:p w14:paraId="076580D1" w14:textId="77777777" w:rsidR="00651276" w:rsidRDefault="00651276" w:rsidP="00253CFC">
            <w:r>
              <w:t>Conversion parameters for the particular image must be set</w:t>
            </w:r>
          </w:p>
        </w:tc>
      </w:tr>
      <w:tr w:rsidR="00651276" w14:paraId="54835458" w14:textId="77777777" w:rsidTr="00253CFC">
        <w:tc>
          <w:tcPr>
            <w:tcW w:w="4675" w:type="dxa"/>
          </w:tcPr>
          <w:p w14:paraId="44034FD2" w14:textId="77777777" w:rsidR="00651276" w:rsidRDefault="00651276" w:rsidP="00253CFC">
            <w:r>
              <w:t>Extending Use Cases</w:t>
            </w:r>
          </w:p>
        </w:tc>
        <w:tc>
          <w:tcPr>
            <w:tcW w:w="4675" w:type="dxa"/>
          </w:tcPr>
          <w:p w14:paraId="4E19F2C5" w14:textId="77777777" w:rsidR="00651276" w:rsidRDefault="00651276" w:rsidP="00253CFC">
            <w:r>
              <w:t>none</w:t>
            </w:r>
          </w:p>
        </w:tc>
      </w:tr>
      <w:tr w:rsidR="00651276" w14:paraId="5054A83C" w14:textId="77777777" w:rsidTr="00253CFC">
        <w:tc>
          <w:tcPr>
            <w:tcW w:w="4675" w:type="dxa"/>
          </w:tcPr>
          <w:p w14:paraId="4D479992" w14:textId="77777777" w:rsidR="00651276" w:rsidRDefault="00651276" w:rsidP="00253CFC">
            <w:r>
              <w:t>Including Use Cases</w:t>
            </w:r>
          </w:p>
        </w:tc>
        <w:tc>
          <w:tcPr>
            <w:tcW w:w="4675" w:type="dxa"/>
          </w:tcPr>
          <w:p w14:paraId="4EDB5B91" w14:textId="77777777" w:rsidR="00651276" w:rsidRDefault="00651276" w:rsidP="00253CFC">
            <w:r>
              <w:t>none</w:t>
            </w:r>
          </w:p>
        </w:tc>
      </w:tr>
      <w:tr w:rsidR="00651276" w14:paraId="4D2749F4" w14:textId="77777777" w:rsidTr="00253CFC">
        <w:tc>
          <w:tcPr>
            <w:tcW w:w="4675" w:type="dxa"/>
          </w:tcPr>
          <w:p w14:paraId="5AC6E87A" w14:textId="77777777" w:rsidR="00651276" w:rsidRDefault="00651276" w:rsidP="00253CFC">
            <w:r>
              <w:t>Triggering Event</w:t>
            </w:r>
          </w:p>
        </w:tc>
        <w:tc>
          <w:tcPr>
            <w:tcW w:w="4675" w:type="dxa"/>
          </w:tcPr>
          <w:p w14:paraId="1BD172A1" w14:textId="77777777" w:rsidR="00651276" w:rsidRDefault="00651276" w:rsidP="00253CFC">
            <w:r>
              <w:t>Edit parameter button clicked</w:t>
            </w:r>
          </w:p>
        </w:tc>
      </w:tr>
      <w:tr w:rsidR="00651276" w14:paraId="1F43F199" w14:textId="77777777" w:rsidTr="00253CFC">
        <w:tc>
          <w:tcPr>
            <w:tcW w:w="4675" w:type="dxa"/>
          </w:tcPr>
          <w:p w14:paraId="774CE9B5" w14:textId="77777777" w:rsidR="00651276" w:rsidRDefault="00651276" w:rsidP="00253CFC">
            <w:r>
              <w:lastRenderedPageBreak/>
              <w:t>Main Flow</w:t>
            </w:r>
          </w:p>
        </w:tc>
        <w:tc>
          <w:tcPr>
            <w:tcW w:w="4675" w:type="dxa"/>
          </w:tcPr>
          <w:p w14:paraId="5CAEBD50" w14:textId="77777777" w:rsidR="00651276" w:rsidRDefault="00651276" w:rsidP="00651276">
            <w:pPr>
              <w:pStyle w:val="ListParagraph"/>
              <w:numPr>
                <w:ilvl w:val="0"/>
                <w:numId w:val="32"/>
              </w:numPr>
            </w:pPr>
            <w:r>
              <w:t>Display editable fields for user to change parameters found before conversion</w:t>
            </w:r>
          </w:p>
          <w:p w14:paraId="36A189F1" w14:textId="77777777" w:rsidR="00651276" w:rsidRDefault="00651276" w:rsidP="00651276">
            <w:pPr>
              <w:pStyle w:val="ListParagraph"/>
              <w:numPr>
                <w:ilvl w:val="0"/>
                <w:numId w:val="32"/>
              </w:numPr>
            </w:pPr>
            <w:r>
              <w:t>Edit parameters</w:t>
            </w:r>
          </w:p>
          <w:p w14:paraId="6E35C142" w14:textId="77777777" w:rsidR="00651276" w:rsidRDefault="00651276" w:rsidP="00651276">
            <w:pPr>
              <w:pStyle w:val="ListParagraph"/>
              <w:numPr>
                <w:ilvl w:val="0"/>
                <w:numId w:val="32"/>
              </w:numPr>
            </w:pPr>
            <w:r>
              <w:t>Save new edited parameters</w:t>
            </w:r>
          </w:p>
        </w:tc>
      </w:tr>
    </w:tbl>
    <w:p w14:paraId="0C982E5C"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30B01AB5" w14:textId="77777777" w:rsidTr="00253CFC">
        <w:tc>
          <w:tcPr>
            <w:tcW w:w="4675" w:type="dxa"/>
            <w:shd w:val="clear" w:color="auto" w:fill="E7E6E6" w:themeFill="background2"/>
          </w:tcPr>
          <w:p w14:paraId="4537469B"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749C7136" w14:textId="77777777" w:rsidR="00651276" w:rsidRPr="00AC34E2" w:rsidRDefault="00651276" w:rsidP="00253CFC">
            <w:pPr>
              <w:rPr>
                <w:b/>
                <w:bCs/>
              </w:rPr>
            </w:pPr>
            <w:r>
              <w:rPr>
                <w:b/>
                <w:bCs/>
              </w:rPr>
              <w:t>UC-8</w:t>
            </w:r>
          </w:p>
        </w:tc>
      </w:tr>
      <w:tr w:rsidR="00651276" w14:paraId="5A39B87A" w14:textId="77777777" w:rsidTr="00253CFC">
        <w:tc>
          <w:tcPr>
            <w:tcW w:w="4675" w:type="dxa"/>
            <w:shd w:val="clear" w:color="auto" w:fill="E7E6E6" w:themeFill="background2"/>
          </w:tcPr>
          <w:p w14:paraId="6EFD4F6B"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06DCA885" w14:textId="77777777" w:rsidR="00651276" w:rsidRPr="00AC34E2" w:rsidRDefault="00651276" w:rsidP="00253CFC">
            <w:pPr>
              <w:rPr>
                <w:b/>
                <w:bCs/>
              </w:rPr>
            </w:pPr>
            <w:r>
              <w:rPr>
                <w:b/>
                <w:bCs/>
              </w:rPr>
              <w:t>Display Converted Image in new Window</w:t>
            </w:r>
          </w:p>
        </w:tc>
      </w:tr>
      <w:tr w:rsidR="00651276" w14:paraId="22B28C62" w14:textId="77777777" w:rsidTr="00253CFC">
        <w:tc>
          <w:tcPr>
            <w:tcW w:w="4675" w:type="dxa"/>
          </w:tcPr>
          <w:p w14:paraId="73670911" w14:textId="77777777" w:rsidR="00651276" w:rsidRDefault="00651276" w:rsidP="00253CFC">
            <w:r>
              <w:t>Priority</w:t>
            </w:r>
          </w:p>
        </w:tc>
        <w:tc>
          <w:tcPr>
            <w:tcW w:w="4675" w:type="dxa"/>
          </w:tcPr>
          <w:p w14:paraId="52D3CED4" w14:textId="77777777" w:rsidR="00651276" w:rsidRDefault="00651276" w:rsidP="00253CFC">
            <w:r>
              <w:t>High</w:t>
            </w:r>
          </w:p>
        </w:tc>
      </w:tr>
      <w:tr w:rsidR="00651276" w14:paraId="0F0FFB8D" w14:textId="77777777" w:rsidTr="00253CFC">
        <w:tc>
          <w:tcPr>
            <w:tcW w:w="4675" w:type="dxa"/>
          </w:tcPr>
          <w:p w14:paraId="36C05E9F" w14:textId="77777777" w:rsidR="00651276" w:rsidRDefault="00651276" w:rsidP="00253CFC">
            <w:r>
              <w:t>Actors</w:t>
            </w:r>
          </w:p>
        </w:tc>
        <w:tc>
          <w:tcPr>
            <w:tcW w:w="4675" w:type="dxa"/>
          </w:tcPr>
          <w:p w14:paraId="0CFADD7F" w14:textId="77777777" w:rsidR="00651276" w:rsidRDefault="00651276" w:rsidP="00253CFC">
            <w:r>
              <w:t>Conversion Platform User</w:t>
            </w:r>
          </w:p>
        </w:tc>
      </w:tr>
      <w:tr w:rsidR="00651276" w14:paraId="3F6D1222" w14:textId="77777777" w:rsidTr="00253CFC">
        <w:tc>
          <w:tcPr>
            <w:tcW w:w="4675" w:type="dxa"/>
          </w:tcPr>
          <w:p w14:paraId="7331FC5A" w14:textId="77777777" w:rsidR="00651276" w:rsidRDefault="00651276" w:rsidP="00253CFC">
            <w:r>
              <w:t>Description</w:t>
            </w:r>
          </w:p>
        </w:tc>
        <w:tc>
          <w:tcPr>
            <w:tcW w:w="4675" w:type="dxa"/>
          </w:tcPr>
          <w:p w14:paraId="5FAB085F" w14:textId="77777777" w:rsidR="00651276" w:rsidRDefault="00651276" w:rsidP="00253CFC">
            <w:r>
              <w:t>Show preview of converted image to user</w:t>
            </w:r>
          </w:p>
        </w:tc>
      </w:tr>
      <w:tr w:rsidR="00651276" w14:paraId="7CE538E3" w14:textId="77777777" w:rsidTr="00253CFC">
        <w:tc>
          <w:tcPr>
            <w:tcW w:w="4675" w:type="dxa"/>
          </w:tcPr>
          <w:p w14:paraId="565D7239" w14:textId="77777777" w:rsidR="00651276" w:rsidRDefault="00651276" w:rsidP="00253CFC">
            <w:r>
              <w:t>Pre-condition</w:t>
            </w:r>
          </w:p>
        </w:tc>
        <w:tc>
          <w:tcPr>
            <w:tcW w:w="4675" w:type="dxa"/>
          </w:tcPr>
          <w:p w14:paraId="59F3E6AC" w14:textId="77777777" w:rsidR="00651276" w:rsidRDefault="00651276" w:rsidP="00253CFC">
            <w:r>
              <w:t xml:space="preserve">Image conversion must be executed </w:t>
            </w:r>
          </w:p>
        </w:tc>
      </w:tr>
      <w:tr w:rsidR="00651276" w14:paraId="364C07AF" w14:textId="77777777" w:rsidTr="00253CFC">
        <w:tc>
          <w:tcPr>
            <w:tcW w:w="4675" w:type="dxa"/>
          </w:tcPr>
          <w:p w14:paraId="00C44598" w14:textId="77777777" w:rsidR="00651276" w:rsidRDefault="00651276" w:rsidP="00253CFC">
            <w:r>
              <w:t>Extending Use Cases</w:t>
            </w:r>
          </w:p>
        </w:tc>
        <w:tc>
          <w:tcPr>
            <w:tcW w:w="4675" w:type="dxa"/>
          </w:tcPr>
          <w:p w14:paraId="04AE85B4" w14:textId="77777777" w:rsidR="00651276" w:rsidRDefault="00651276" w:rsidP="00253CFC">
            <w:r>
              <w:t>Save Converted Image</w:t>
            </w:r>
          </w:p>
        </w:tc>
      </w:tr>
      <w:tr w:rsidR="00651276" w14:paraId="325AA90F" w14:textId="77777777" w:rsidTr="00253CFC">
        <w:tc>
          <w:tcPr>
            <w:tcW w:w="4675" w:type="dxa"/>
          </w:tcPr>
          <w:p w14:paraId="1DCF99E1" w14:textId="77777777" w:rsidR="00651276" w:rsidRDefault="00651276" w:rsidP="00253CFC">
            <w:r>
              <w:t>Including Use Cases</w:t>
            </w:r>
          </w:p>
        </w:tc>
        <w:tc>
          <w:tcPr>
            <w:tcW w:w="4675" w:type="dxa"/>
          </w:tcPr>
          <w:p w14:paraId="404F0409" w14:textId="77777777" w:rsidR="00651276" w:rsidRDefault="00651276" w:rsidP="00253CFC">
            <w:r>
              <w:t>none</w:t>
            </w:r>
          </w:p>
        </w:tc>
      </w:tr>
      <w:tr w:rsidR="00651276" w14:paraId="0654846C" w14:textId="77777777" w:rsidTr="00253CFC">
        <w:tc>
          <w:tcPr>
            <w:tcW w:w="4675" w:type="dxa"/>
          </w:tcPr>
          <w:p w14:paraId="5B146B7B" w14:textId="77777777" w:rsidR="00651276" w:rsidRDefault="00651276" w:rsidP="00253CFC">
            <w:r>
              <w:t>Triggering Event</w:t>
            </w:r>
          </w:p>
        </w:tc>
        <w:tc>
          <w:tcPr>
            <w:tcW w:w="4675" w:type="dxa"/>
          </w:tcPr>
          <w:p w14:paraId="396C2F04" w14:textId="77777777" w:rsidR="00651276" w:rsidRDefault="00651276" w:rsidP="00253CFC">
            <w:r>
              <w:t>System triggered after image conversion</w:t>
            </w:r>
          </w:p>
        </w:tc>
      </w:tr>
      <w:tr w:rsidR="00651276" w14:paraId="1E8916B5" w14:textId="77777777" w:rsidTr="00253CFC">
        <w:tc>
          <w:tcPr>
            <w:tcW w:w="4675" w:type="dxa"/>
          </w:tcPr>
          <w:p w14:paraId="7368E026" w14:textId="77777777" w:rsidR="00651276" w:rsidRDefault="00651276" w:rsidP="00253CFC">
            <w:r>
              <w:t>Main Flow</w:t>
            </w:r>
          </w:p>
        </w:tc>
        <w:tc>
          <w:tcPr>
            <w:tcW w:w="4675" w:type="dxa"/>
          </w:tcPr>
          <w:p w14:paraId="196C057F" w14:textId="77777777" w:rsidR="00651276" w:rsidRDefault="00651276" w:rsidP="00651276">
            <w:pPr>
              <w:pStyle w:val="ListParagraph"/>
              <w:numPr>
                <w:ilvl w:val="0"/>
                <w:numId w:val="33"/>
              </w:numPr>
            </w:pPr>
            <w:r>
              <w:t>Open new preview window</w:t>
            </w:r>
          </w:p>
          <w:p w14:paraId="601B9DFF" w14:textId="77777777" w:rsidR="00651276" w:rsidRDefault="00651276" w:rsidP="00651276">
            <w:pPr>
              <w:pStyle w:val="ListParagraph"/>
              <w:numPr>
                <w:ilvl w:val="0"/>
                <w:numId w:val="33"/>
              </w:numPr>
            </w:pPr>
            <w:r>
              <w:t>Show converted image in window</w:t>
            </w:r>
          </w:p>
        </w:tc>
      </w:tr>
      <w:tr w:rsidR="00651276" w14:paraId="4848737B" w14:textId="77777777" w:rsidTr="00253CFC">
        <w:tc>
          <w:tcPr>
            <w:tcW w:w="4675" w:type="dxa"/>
          </w:tcPr>
          <w:p w14:paraId="0C38D3C8" w14:textId="77777777" w:rsidR="00651276" w:rsidRDefault="00651276" w:rsidP="00253CFC">
            <w:r>
              <w:t>Alternative Flow</w:t>
            </w:r>
          </w:p>
        </w:tc>
        <w:tc>
          <w:tcPr>
            <w:tcW w:w="4675" w:type="dxa"/>
          </w:tcPr>
          <w:p w14:paraId="7B2151B4" w14:textId="77777777" w:rsidR="00651276" w:rsidRDefault="00651276" w:rsidP="00253CFC">
            <w:r>
              <w:t>none</w:t>
            </w:r>
          </w:p>
        </w:tc>
      </w:tr>
      <w:tr w:rsidR="00651276" w14:paraId="24924956" w14:textId="77777777" w:rsidTr="00253CFC">
        <w:tc>
          <w:tcPr>
            <w:tcW w:w="4675" w:type="dxa"/>
          </w:tcPr>
          <w:p w14:paraId="1E8310B9" w14:textId="77777777" w:rsidR="00651276" w:rsidRDefault="00651276" w:rsidP="00253CFC">
            <w:r>
              <w:t>Exceptional Flow</w:t>
            </w:r>
          </w:p>
        </w:tc>
        <w:tc>
          <w:tcPr>
            <w:tcW w:w="4675" w:type="dxa"/>
          </w:tcPr>
          <w:p w14:paraId="25255749" w14:textId="77777777" w:rsidR="00651276" w:rsidRDefault="00651276" w:rsidP="00253CFC">
            <w:r>
              <w:t>none</w:t>
            </w:r>
          </w:p>
        </w:tc>
      </w:tr>
    </w:tbl>
    <w:p w14:paraId="1B143C77" w14:textId="77777777" w:rsidR="00651276" w:rsidRDefault="00651276" w:rsidP="00651276"/>
    <w:p w14:paraId="72605AFF" w14:textId="77777777" w:rsidR="00651276" w:rsidRDefault="00651276" w:rsidP="00651276"/>
    <w:tbl>
      <w:tblPr>
        <w:tblStyle w:val="TableGrid"/>
        <w:tblW w:w="0" w:type="auto"/>
        <w:tblLook w:val="04A0" w:firstRow="1" w:lastRow="0" w:firstColumn="1" w:lastColumn="0" w:noHBand="0" w:noVBand="1"/>
      </w:tblPr>
      <w:tblGrid>
        <w:gridCol w:w="4675"/>
        <w:gridCol w:w="4675"/>
      </w:tblGrid>
      <w:tr w:rsidR="00651276" w14:paraId="367B5BFC" w14:textId="77777777" w:rsidTr="00253CFC">
        <w:tc>
          <w:tcPr>
            <w:tcW w:w="4675" w:type="dxa"/>
            <w:shd w:val="clear" w:color="auto" w:fill="E7E6E6" w:themeFill="background2"/>
          </w:tcPr>
          <w:p w14:paraId="758FEA8F" w14:textId="77777777" w:rsidR="00651276" w:rsidRPr="00B35209" w:rsidRDefault="00651276" w:rsidP="00253CFC">
            <w:pPr>
              <w:rPr>
                <w:b/>
                <w:bCs/>
              </w:rPr>
            </w:pPr>
            <w:r w:rsidRPr="00B35209">
              <w:rPr>
                <w:b/>
                <w:bCs/>
              </w:rPr>
              <w:t>Use Case ID</w:t>
            </w:r>
          </w:p>
        </w:tc>
        <w:tc>
          <w:tcPr>
            <w:tcW w:w="4675" w:type="dxa"/>
            <w:shd w:val="clear" w:color="auto" w:fill="E7E6E6" w:themeFill="background2"/>
          </w:tcPr>
          <w:p w14:paraId="2D266EF4" w14:textId="77777777" w:rsidR="00651276" w:rsidRPr="00AC34E2" w:rsidRDefault="00651276" w:rsidP="00253CFC">
            <w:pPr>
              <w:rPr>
                <w:b/>
                <w:bCs/>
              </w:rPr>
            </w:pPr>
            <w:r>
              <w:rPr>
                <w:b/>
                <w:bCs/>
              </w:rPr>
              <w:t>UC-8</w:t>
            </w:r>
          </w:p>
        </w:tc>
      </w:tr>
      <w:tr w:rsidR="00651276" w14:paraId="4D7469D6" w14:textId="77777777" w:rsidTr="00253CFC">
        <w:tc>
          <w:tcPr>
            <w:tcW w:w="4675" w:type="dxa"/>
            <w:shd w:val="clear" w:color="auto" w:fill="E7E6E6" w:themeFill="background2"/>
          </w:tcPr>
          <w:p w14:paraId="3584A81E" w14:textId="77777777" w:rsidR="00651276" w:rsidRPr="00B35209" w:rsidRDefault="00651276" w:rsidP="00253CFC">
            <w:pPr>
              <w:rPr>
                <w:b/>
                <w:bCs/>
              </w:rPr>
            </w:pPr>
            <w:r w:rsidRPr="00B35209">
              <w:rPr>
                <w:b/>
                <w:bCs/>
              </w:rPr>
              <w:t>Use Case Name</w:t>
            </w:r>
          </w:p>
        </w:tc>
        <w:tc>
          <w:tcPr>
            <w:tcW w:w="4675" w:type="dxa"/>
            <w:shd w:val="clear" w:color="auto" w:fill="E7E6E6" w:themeFill="background2"/>
          </w:tcPr>
          <w:p w14:paraId="3D324B02" w14:textId="77777777" w:rsidR="00651276" w:rsidRPr="00AC34E2" w:rsidRDefault="00651276" w:rsidP="00253CFC">
            <w:pPr>
              <w:rPr>
                <w:b/>
                <w:bCs/>
              </w:rPr>
            </w:pPr>
            <w:r>
              <w:rPr>
                <w:b/>
                <w:bCs/>
              </w:rPr>
              <w:t>Display Converted Image in new Window</w:t>
            </w:r>
          </w:p>
        </w:tc>
      </w:tr>
      <w:tr w:rsidR="00651276" w14:paraId="074D5AFE" w14:textId="77777777" w:rsidTr="00253CFC">
        <w:tc>
          <w:tcPr>
            <w:tcW w:w="4675" w:type="dxa"/>
          </w:tcPr>
          <w:p w14:paraId="060D15FB" w14:textId="77777777" w:rsidR="00651276" w:rsidRDefault="00651276" w:rsidP="00253CFC">
            <w:r>
              <w:t>Priority</w:t>
            </w:r>
          </w:p>
        </w:tc>
        <w:tc>
          <w:tcPr>
            <w:tcW w:w="4675" w:type="dxa"/>
          </w:tcPr>
          <w:p w14:paraId="3F10EC7D" w14:textId="77777777" w:rsidR="00651276" w:rsidRDefault="00651276" w:rsidP="00253CFC">
            <w:r>
              <w:t>High</w:t>
            </w:r>
          </w:p>
        </w:tc>
      </w:tr>
      <w:tr w:rsidR="00651276" w14:paraId="06AA8C37" w14:textId="77777777" w:rsidTr="00253CFC">
        <w:tc>
          <w:tcPr>
            <w:tcW w:w="4675" w:type="dxa"/>
          </w:tcPr>
          <w:p w14:paraId="3DA8851C" w14:textId="77777777" w:rsidR="00651276" w:rsidRDefault="00651276" w:rsidP="00253CFC">
            <w:r>
              <w:t>Actors</w:t>
            </w:r>
          </w:p>
        </w:tc>
        <w:tc>
          <w:tcPr>
            <w:tcW w:w="4675" w:type="dxa"/>
          </w:tcPr>
          <w:p w14:paraId="05075DEA" w14:textId="77777777" w:rsidR="00651276" w:rsidRDefault="00651276" w:rsidP="00253CFC">
            <w:r>
              <w:t>Conversion Platform User</w:t>
            </w:r>
          </w:p>
        </w:tc>
      </w:tr>
      <w:tr w:rsidR="00651276" w14:paraId="6B2D8B93" w14:textId="77777777" w:rsidTr="00253CFC">
        <w:tc>
          <w:tcPr>
            <w:tcW w:w="4675" w:type="dxa"/>
          </w:tcPr>
          <w:p w14:paraId="57D1C1EB" w14:textId="77777777" w:rsidR="00651276" w:rsidRDefault="00651276" w:rsidP="00253CFC">
            <w:r>
              <w:t>Description</w:t>
            </w:r>
          </w:p>
        </w:tc>
        <w:tc>
          <w:tcPr>
            <w:tcW w:w="4675" w:type="dxa"/>
          </w:tcPr>
          <w:p w14:paraId="25092718" w14:textId="77777777" w:rsidR="00651276" w:rsidRDefault="00651276" w:rsidP="00253CFC">
            <w:r>
              <w:t>Save converted image</w:t>
            </w:r>
          </w:p>
        </w:tc>
      </w:tr>
      <w:tr w:rsidR="00651276" w14:paraId="0A809679" w14:textId="77777777" w:rsidTr="00253CFC">
        <w:tc>
          <w:tcPr>
            <w:tcW w:w="4675" w:type="dxa"/>
          </w:tcPr>
          <w:p w14:paraId="4D5067A9" w14:textId="77777777" w:rsidR="00651276" w:rsidRDefault="00651276" w:rsidP="00253CFC">
            <w:r>
              <w:t>Pre-condition</w:t>
            </w:r>
          </w:p>
        </w:tc>
        <w:tc>
          <w:tcPr>
            <w:tcW w:w="4675" w:type="dxa"/>
          </w:tcPr>
          <w:p w14:paraId="20A58F8B" w14:textId="77777777" w:rsidR="00651276" w:rsidRDefault="00651276" w:rsidP="00253CFC">
            <w:r w:rsidRPr="002E4188">
              <w:rPr>
                <w:sz w:val="20"/>
                <w:szCs w:val="20"/>
              </w:rPr>
              <w:t xml:space="preserve">Preview window of converted image must be open </w:t>
            </w:r>
          </w:p>
        </w:tc>
      </w:tr>
      <w:tr w:rsidR="00651276" w14:paraId="2C6424E2" w14:textId="77777777" w:rsidTr="00253CFC">
        <w:tc>
          <w:tcPr>
            <w:tcW w:w="4675" w:type="dxa"/>
          </w:tcPr>
          <w:p w14:paraId="021964AC" w14:textId="77777777" w:rsidR="00651276" w:rsidRDefault="00651276" w:rsidP="00253CFC">
            <w:r>
              <w:t>Extending Use Cases</w:t>
            </w:r>
          </w:p>
        </w:tc>
        <w:tc>
          <w:tcPr>
            <w:tcW w:w="4675" w:type="dxa"/>
          </w:tcPr>
          <w:p w14:paraId="2337BD41" w14:textId="77777777" w:rsidR="00651276" w:rsidRDefault="00651276" w:rsidP="00253CFC">
            <w:r>
              <w:t>none</w:t>
            </w:r>
          </w:p>
        </w:tc>
      </w:tr>
      <w:tr w:rsidR="00651276" w14:paraId="16D6CFAF" w14:textId="77777777" w:rsidTr="00253CFC">
        <w:tc>
          <w:tcPr>
            <w:tcW w:w="4675" w:type="dxa"/>
          </w:tcPr>
          <w:p w14:paraId="18E7BA69" w14:textId="77777777" w:rsidR="00651276" w:rsidRDefault="00651276" w:rsidP="00253CFC">
            <w:r>
              <w:t>Including Use Cases</w:t>
            </w:r>
          </w:p>
        </w:tc>
        <w:tc>
          <w:tcPr>
            <w:tcW w:w="4675" w:type="dxa"/>
          </w:tcPr>
          <w:p w14:paraId="0CE70C7D" w14:textId="77777777" w:rsidR="00651276" w:rsidRDefault="00651276" w:rsidP="00253CFC">
            <w:r>
              <w:t>none</w:t>
            </w:r>
          </w:p>
        </w:tc>
      </w:tr>
      <w:tr w:rsidR="00651276" w14:paraId="470D9703" w14:textId="77777777" w:rsidTr="00253CFC">
        <w:tc>
          <w:tcPr>
            <w:tcW w:w="4675" w:type="dxa"/>
          </w:tcPr>
          <w:p w14:paraId="49EA2FDC" w14:textId="77777777" w:rsidR="00651276" w:rsidRDefault="00651276" w:rsidP="00253CFC">
            <w:r>
              <w:t>Triggering Event</w:t>
            </w:r>
          </w:p>
        </w:tc>
        <w:tc>
          <w:tcPr>
            <w:tcW w:w="4675" w:type="dxa"/>
          </w:tcPr>
          <w:p w14:paraId="383AE91C" w14:textId="77777777" w:rsidR="00651276" w:rsidRDefault="00651276" w:rsidP="00253CFC">
            <w:r>
              <w:t>System triggered after image conversion</w:t>
            </w:r>
          </w:p>
        </w:tc>
      </w:tr>
      <w:tr w:rsidR="00651276" w14:paraId="00012C2F" w14:textId="77777777" w:rsidTr="00253CFC">
        <w:tc>
          <w:tcPr>
            <w:tcW w:w="4675" w:type="dxa"/>
          </w:tcPr>
          <w:p w14:paraId="6F671EA3" w14:textId="77777777" w:rsidR="00651276" w:rsidRDefault="00651276" w:rsidP="00253CFC">
            <w:r>
              <w:lastRenderedPageBreak/>
              <w:t>Main Flow</w:t>
            </w:r>
          </w:p>
        </w:tc>
        <w:tc>
          <w:tcPr>
            <w:tcW w:w="4675" w:type="dxa"/>
          </w:tcPr>
          <w:p w14:paraId="620F372B" w14:textId="77777777" w:rsidR="00651276" w:rsidRDefault="00651276" w:rsidP="00651276">
            <w:pPr>
              <w:pStyle w:val="ListParagraph"/>
              <w:numPr>
                <w:ilvl w:val="0"/>
                <w:numId w:val="34"/>
              </w:numPr>
            </w:pPr>
            <w:r>
              <w:t xml:space="preserve">Open file explorer window </w:t>
            </w:r>
          </w:p>
          <w:p w14:paraId="7CC45272" w14:textId="77777777" w:rsidR="00651276" w:rsidRDefault="00651276" w:rsidP="00651276">
            <w:pPr>
              <w:pStyle w:val="ListParagraph"/>
              <w:numPr>
                <w:ilvl w:val="0"/>
                <w:numId w:val="34"/>
              </w:numPr>
            </w:pPr>
            <w:r>
              <w:t>Select save location</w:t>
            </w:r>
          </w:p>
          <w:p w14:paraId="129BD9DA" w14:textId="77777777" w:rsidR="00651276" w:rsidRDefault="00651276" w:rsidP="00651276">
            <w:pPr>
              <w:pStyle w:val="ListParagraph"/>
              <w:numPr>
                <w:ilvl w:val="0"/>
                <w:numId w:val="34"/>
              </w:numPr>
            </w:pPr>
            <w:r>
              <w:t>Press save button</w:t>
            </w:r>
          </w:p>
        </w:tc>
      </w:tr>
    </w:tbl>
    <w:p w14:paraId="4808AC17" w14:textId="77777777" w:rsidR="00651276" w:rsidRDefault="00651276" w:rsidP="00651276"/>
    <w:p w14:paraId="0FBEBDDC" w14:textId="77777777" w:rsidR="00651276" w:rsidRDefault="00651276" w:rsidP="00651276">
      <w:r>
        <w:br w:type="page"/>
      </w:r>
    </w:p>
    <w:p w14:paraId="2386578C" w14:textId="77777777" w:rsidR="00651276" w:rsidRPr="00DE662E" w:rsidRDefault="00651276" w:rsidP="00651276">
      <w:pPr>
        <w:pStyle w:val="Heading2"/>
        <w:spacing w:after="160"/>
      </w:pPr>
      <w:bookmarkStart w:id="111" w:name="_Toc29850608"/>
      <w:bookmarkStart w:id="112" w:name="_Toc32220873"/>
      <w:bookmarkStart w:id="113" w:name="_Toc39155634"/>
      <w:r w:rsidRPr="00DE662E">
        <w:lastRenderedPageBreak/>
        <w:t>Functional and Non Functional Requirements</w:t>
      </w:r>
      <w:bookmarkEnd w:id="111"/>
      <w:bookmarkEnd w:id="112"/>
      <w:bookmarkEnd w:id="113"/>
    </w:p>
    <w:p w14:paraId="73D9594B" w14:textId="77777777" w:rsidR="00651276" w:rsidRPr="00DE662E" w:rsidRDefault="00651276" w:rsidP="00651276">
      <w:pPr>
        <w:pStyle w:val="Heading3"/>
        <w:spacing w:after="160"/>
      </w:pPr>
      <w:bookmarkStart w:id="114" w:name="_Toc29850609"/>
      <w:bookmarkStart w:id="115" w:name="_Toc32220874"/>
      <w:bookmarkStart w:id="116" w:name="_Toc39155635"/>
      <w:r w:rsidRPr="00DE662E">
        <w:t>Functional Requirements</w:t>
      </w:r>
      <w:bookmarkEnd w:id="114"/>
      <w:bookmarkEnd w:id="115"/>
      <w:bookmarkEnd w:id="116"/>
    </w:p>
    <w:tbl>
      <w:tblPr>
        <w:tblStyle w:val="TableGrid"/>
        <w:tblW w:w="0" w:type="auto"/>
        <w:tblLook w:val="04A0" w:firstRow="1" w:lastRow="0" w:firstColumn="1" w:lastColumn="0" w:noHBand="0" w:noVBand="1"/>
      </w:tblPr>
      <w:tblGrid>
        <w:gridCol w:w="859"/>
        <w:gridCol w:w="1738"/>
        <w:gridCol w:w="1536"/>
        <w:gridCol w:w="1588"/>
        <w:gridCol w:w="1483"/>
        <w:gridCol w:w="1222"/>
        <w:gridCol w:w="924"/>
      </w:tblGrid>
      <w:tr w:rsidR="00651276" w:rsidRPr="00DE662E" w14:paraId="7F851365" w14:textId="77777777" w:rsidTr="00253CFC">
        <w:tc>
          <w:tcPr>
            <w:tcW w:w="1251" w:type="dxa"/>
          </w:tcPr>
          <w:p w14:paraId="74437E5D" w14:textId="77777777" w:rsidR="00651276" w:rsidRPr="00DE662E" w:rsidRDefault="00651276" w:rsidP="00253CFC">
            <w:pPr>
              <w:rPr>
                <w:b/>
              </w:rPr>
            </w:pPr>
            <w:r w:rsidRPr="00DE662E">
              <w:rPr>
                <w:b/>
              </w:rPr>
              <w:t>FR No.</w:t>
            </w:r>
          </w:p>
        </w:tc>
        <w:tc>
          <w:tcPr>
            <w:tcW w:w="1978" w:type="dxa"/>
          </w:tcPr>
          <w:p w14:paraId="5C53BA2F" w14:textId="77777777" w:rsidR="00651276" w:rsidRPr="00DE662E" w:rsidRDefault="00651276" w:rsidP="00253CFC">
            <w:pPr>
              <w:rPr>
                <w:b/>
              </w:rPr>
            </w:pPr>
            <w:r w:rsidRPr="00DE662E">
              <w:rPr>
                <w:b/>
              </w:rPr>
              <w:t>Requirement</w:t>
            </w:r>
          </w:p>
        </w:tc>
        <w:tc>
          <w:tcPr>
            <w:tcW w:w="884" w:type="dxa"/>
          </w:tcPr>
          <w:p w14:paraId="131A756B" w14:textId="77777777" w:rsidR="00651276" w:rsidRPr="00DE662E" w:rsidRDefault="00651276" w:rsidP="00253CFC">
            <w:pPr>
              <w:rPr>
                <w:b/>
              </w:rPr>
            </w:pPr>
            <w:r w:rsidRPr="00DE662E">
              <w:rPr>
                <w:b/>
              </w:rPr>
              <w:t>Inputs</w:t>
            </w:r>
          </w:p>
        </w:tc>
        <w:tc>
          <w:tcPr>
            <w:tcW w:w="1732" w:type="dxa"/>
          </w:tcPr>
          <w:p w14:paraId="79174343" w14:textId="77777777" w:rsidR="00651276" w:rsidRPr="00DE662E" w:rsidRDefault="00651276" w:rsidP="00253CFC">
            <w:pPr>
              <w:rPr>
                <w:b/>
              </w:rPr>
            </w:pPr>
            <w:r w:rsidRPr="00DE662E">
              <w:rPr>
                <w:b/>
              </w:rPr>
              <w:t>Process</w:t>
            </w:r>
          </w:p>
        </w:tc>
        <w:tc>
          <w:tcPr>
            <w:tcW w:w="903" w:type="dxa"/>
          </w:tcPr>
          <w:p w14:paraId="0C7C66CA" w14:textId="77777777" w:rsidR="00651276" w:rsidRPr="00DE662E" w:rsidRDefault="00651276" w:rsidP="00253CFC">
            <w:pPr>
              <w:rPr>
                <w:b/>
              </w:rPr>
            </w:pPr>
            <w:r w:rsidRPr="00DE662E">
              <w:rPr>
                <w:b/>
              </w:rPr>
              <w:t>Outputs</w:t>
            </w:r>
          </w:p>
        </w:tc>
        <w:tc>
          <w:tcPr>
            <w:tcW w:w="1303" w:type="dxa"/>
          </w:tcPr>
          <w:p w14:paraId="1B801A31" w14:textId="77777777" w:rsidR="00651276" w:rsidRPr="00DE662E" w:rsidRDefault="00651276" w:rsidP="00253CFC">
            <w:pPr>
              <w:rPr>
                <w:b/>
              </w:rPr>
            </w:pPr>
            <w:r w:rsidRPr="00DE662E">
              <w:rPr>
                <w:b/>
              </w:rPr>
              <w:t>Priority</w:t>
            </w:r>
          </w:p>
        </w:tc>
        <w:tc>
          <w:tcPr>
            <w:tcW w:w="1299" w:type="dxa"/>
          </w:tcPr>
          <w:p w14:paraId="1C79963B" w14:textId="77777777" w:rsidR="00651276" w:rsidRPr="00DE662E" w:rsidRDefault="00651276" w:rsidP="00253CFC">
            <w:pPr>
              <w:rPr>
                <w:b/>
              </w:rPr>
            </w:pPr>
            <w:r w:rsidRPr="00DE662E">
              <w:rPr>
                <w:b/>
              </w:rPr>
              <w:t>Use</w:t>
            </w:r>
            <w:r>
              <w:rPr>
                <w:b/>
              </w:rPr>
              <w:t xml:space="preserve"> </w:t>
            </w:r>
            <w:r w:rsidRPr="00DE662E">
              <w:rPr>
                <w:b/>
              </w:rPr>
              <w:t>case</w:t>
            </w:r>
          </w:p>
        </w:tc>
      </w:tr>
      <w:tr w:rsidR="00651276" w:rsidRPr="00DE662E" w14:paraId="793502D5" w14:textId="77777777" w:rsidTr="00253CFC">
        <w:tc>
          <w:tcPr>
            <w:tcW w:w="1251" w:type="dxa"/>
          </w:tcPr>
          <w:p w14:paraId="2F461236" w14:textId="77777777" w:rsidR="00651276" w:rsidRPr="00045DCD" w:rsidRDefault="00651276" w:rsidP="00253CFC">
            <w:pPr>
              <w:rPr>
                <w:b/>
              </w:rPr>
            </w:pPr>
            <w:r w:rsidRPr="00045DCD">
              <w:rPr>
                <w:b/>
              </w:rPr>
              <w:t>1</w:t>
            </w:r>
          </w:p>
        </w:tc>
        <w:tc>
          <w:tcPr>
            <w:tcW w:w="1978" w:type="dxa"/>
          </w:tcPr>
          <w:p w14:paraId="2E3579A9" w14:textId="77777777" w:rsidR="00651276" w:rsidRPr="00045DCD" w:rsidRDefault="00651276" w:rsidP="00253CFC">
            <w:r w:rsidRPr="00045DCD">
              <w:t>Convert Image from Raster to vector</w:t>
            </w:r>
          </w:p>
        </w:tc>
        <w:tc>
          <w:tcPr>
            <w:tcW w:w="884" w:type="dxa"/>
          </w:tcPr>
          <w:p w14:paraId="54890C47" w14:textId="77777777" w:rsidR="00651276" w:rsidRPr="00045DCD" w:rsidRDefault="00651276" w:rsidP="00253CFC">
            <w:r w:rsidRPr="00045DCD">
              <w:t>Raster Image</w:t>
            </w:r>
          </w:p>
        </w:tc>
        <w:tc>
          <w:tcPr>
            <w:tcW w:w="1732" w:type="dxa"/>
          </w:tcPr>
          <w:p w14:paraId="28A8EF5D" w14:textId="77777777" w:rsidR="00651276" w:rsidRPr="00045DCD" w:rsidRDefault="00651276" w:rsidP="00253CFC">
            <w:r w:rsidRPr="00045DCD">
              <w:t>Convert Raster to vector from identified parameters</w:t>
            </w:r>
          </w:p>
        </w:tc>
        <w:tc>
          <w:tcPr>
            <w:tcW w:w="903" w:type="dxa"/>
          </w:tcPr>
          <w:p w14:paraId="73F38804" w14:textId="77777777" w:rsidR="00651276" w:rsidRPr="00045DCD" w:rsidRDefault="00651276" w:rsidP="00253CFC">
            <w:r w:rsidRPr="00045DCD">
              <w:t>Vector Image</w:t>
            </w:r>
          </w:p>
        </w:tc>
        <w:tc>
          <w:tcPr>
            <w:tcW w:w="1303" w:type="dxa"/>
          </w:tcPr>
          <w:p w14:paraId="60B5FB5C" w14:textId="77777777" w:rsidR="00651276" w:rsidRPr="00045DCD" w:rsidRDefault="00651276" w:rsidP="00253CFC">
            <w:r w:rsidRPr="00045DCD">
              <w:t>Critical</w:t>
            </w:r>
          </w:p>
        </w:tc>
        <w:tc>
          <w:tcPr>
            <w:tcW w:w="1299" w:type="dxa"/>
          </w:tcPr>
          <w:p w14:paraId="4078E6A4" w14:textId="77777777" w:rsidR="00651276" w:rsidRPr="00045DCD" w:rsidRDefault="00651276" w:rsidP="00253CFC">
            <w:r>
              <w:t>UC-6</w:t>
            </w:r>
          </w:p>
        </w:tc>
      </w:tr>
      <w:tr w:rsidR="00651276" w:rsidRPr="00DE662E" w14:paraId="4735DF18" w14:textId="77777777" w:rsidTr="00253CFC">
        <w:tc>
          <w:tcPr>
            <w:tcW w:w="1251" w:type="dxa"/>
          </w:tcPr>
          <w:p w14:paraId="01BA9CBE" w14:textId="77777777" w:rsidR="00651276" w:rsidRPr="00045DCD" w:rsidRDefault="00651276" w:rsidP="00253CFC">
            <w:pPr>
              <w:rPr>
                <w:b/>
              </w:rPr>
            </w:pPr>
            <w:r>
              <w:rPr>
                <w:b/>
              </w:rPr>
              <w:t>2</w:t>
            </w:r>
          </w:p>
        </w:tc>
        <w:tc>
          <w:tcPr>
            <w:tcW w:w="1978" w:type="dxa"/>
          </w:tcPr>
          <w:p w14:paraId="6F1BE622" w14:textId="77777777" w:rsidR="00651276" w:rsidRPr="00045DCD" w:rsidRDefault="00651276" w:rsidP="00253CFC">
            <w:r>
              <w:t>Classify GIS image with trained model</w:t>
            </w:r>
          </w:p>
        </w:tc>
        <w:tc>
          <w:tcPr>
            <w:tcW w:w="884" w:type="dxa"/>
          </w:tcPr>
          <w:p w14:paraId="1C58A0A4" w14:textId="77777777" w:rsidR="00651276" w:rsidRPr="00045DCD" w:rsidRDefault="00651276" w:rsidP="00253CFC">
            <w:r>
              <w:t>Raster Image</w:t>
            </w:r>
          </w:p>
        </w:tc>
        <w:tc>
          <w:tcPr>
            <w:tcW w:w="1732" w:type="dxa"/>
          </w:tcPr>
          <w:p w14:paraId="0F17688E" w14:textId="77777777" w:rsidR="00651276" w:rsidRPr="00045DCD" w:rsidRDefault="00651276" w:rsidP="00253CFC">
            <w:r>
              <w:t>Use image classification model trained to identify types of GIS imagery and classify image</w:t>
            </w:r>
          </w:p>
        </w:tc>
        <w:tc>
          <w:tcPr>
            <w:tcW w:w="903" w:type="dxa"/>
          </w:tcPr>
          <w:p w14:paraId="1012D32D" w14:textId="77777777" w:rsidR="00651276" w:rsidRDefault="00651276" w:rsidP="00253CFC">
            <w:r>
              <w:t>Image</w:t>
            </w:r>
          </w:p>
          <w:p w14:paraId="3D3C12AE" w14:textId="77777777" w:rsidR="00651276" w:rsidRPr="00045DCD" w:rsidRDefault="00651276" w:rsidP="00253CFC">
            <w:r>
              <w:t>classification score</w:t>
            </w:r>
          </w:p>
        </w:tc>
        <w:tc>
          <w:tcPr>
            <w:tcW w:w="1303" w:type="dxa"/>
          </w:tcPr>
          <w:p w14:paraId="44A572EE" w14:textId="77777777" w:rsidR="00651276" w:rsidRPr="00045DCD" w:rsidRDefault="00651276" w:rsidP="00253CFC">
            <w:r>
              <w:t>Critical</w:t>
            </w:r>
          </w:p>
        </w:tc>
        <w:tc>
          <w:tcPr>
            <w:tcW w:w="1299" w:type="dxa"/>
          </w:tcPr>
          <w:p w14:paraId="1A36E683" w14:textId="77777777" w:rsidR="00651276" w:rsidRPr="00045DCD" w:rsidRDefault="00651276" w:rsidP="00253CFC">
            <w:r>
              <w:t>UC-4</w:t>
            </w:r>
          </w:p>
        </w:tc>
      </w:tr>
      <w:tr w:rsidR="00651276" w:rsidRPr="00DE662E" w14:paraId="29D32E34" w14:textId="77777777" w:rsidTr="00253CFC">
        <w:tc>
          <w:tcPr>
            <w:tcW w:w="1251" w:type="dxa"/>
          </w:tcPr>
          <w:p w14:paraId="78BC7BB3" w14:textId="77777777" w:rsidR="00651276" w:rsidRDefault="00651276" w:rsidP="00253CFC">
            <w:pPr>
              <w:rPr>
                <w:b/>
              </w:rPr>
            </w:pPr>
            <w:r>
              <w:rPr>
                <w:b/>
              </w:rPr>
              <w:t>3</w:t>
            </w:r>
          </w:p>
        </w:tc>
        <w:tc>
          <w:tcPr>
            <w:tcW w:w="1978" w:type="dxa"/>
          </w:tcPr>
          <w:p w14:paraId="71E27603" w14:textId="77777777" w:rsidR="00651276" w:rsidRDefault="00651276" w:rsidP="00253CFC">
            <w:r>
              <w:t>Identify conversion parameters</w:t>
            </w:r>
          </w:p>
        </w:tc>
        <w:tc>
          <w:tcPr>
            <w:tcW w:w="884" w:type="dxa"/>
          </w:tcPr>
          <w:p w14:paraId="17D65830" w14:textId="77777777" w:rsidR="00651276" w:rsidRDefault="00651276" w:rsidP="00253CFC">
            <w:r>
              <w:t>Classification score</w:t>
            </w:r>
          </w:p>
        </w:tc>
        <w:tc>
          <w:tcPr>
            <w:tcW w:w="1732" w:type="dxa"/>
          </w:tcPr>
          <w:p w14:paraId="1501F019" w14:textId="77777777" w:rsidR="00651276" w:rsidRDefault="00651276" w:rsidP="00253CFC">
            <w:r>
              <w:t>Use classification score to find best fit conversion parameters</w:t>
            </w:r>
          </w:p>
        </w:tc>
        <w:tc>
          <w:tcPr>
            <w:tcW w:w="903" w:type="dxa"/>
          </w:tcPr>
          <w:p w14:paraId="0664AD93" w14:textId="77777777" w:rsidR="00651276" w:rsidRDefault="00651276" w:rsidP="00253CFC">
            <w:r>
              <w:t>Best fit parameters</w:t>
            </w:r>
          </w:p>
        </w:tc>
        <w:tc>
          <w:tcPr>
            <w:tcW w:w="1303" w:type="dxa"/>
          </w:tcPr>
          <w:p w14:paraId="5F63A69C" w14:textId="77777777" w:rsidR="00651276" w:rsidRDefault="00651276" w:rsidP="00253CFC">
            <w:r>
              <w:t>Critical</w:t>
            </w:r>
          </w:p>
        </w:tc>
        <w:tc>
          <w:tcPr>
            <w:tcW w:w="1299" w:type="dxa"/>
          </w:tcPr>
          <w:p w14:paraId="0CFB9015" w14:textId="77777777" w:rsidR="00651276" w:rsidRPr="00045DCD" w:rsidRDefault="00651276" w:rsidP="00253CFC">
            <w:r>
              <w:t>UC-5</w:t>
            </w:r>
          </w:p>
        </w:tc>
      </w:tr>
      <w:tr w:rsidR="00651276" w:rsidRPr="00DE662E" w14:paraId="1C6CBF31" w14:textId="77777777" w:rsidTr="00253CFC">
        <w:tc>
          <w:tcPr>
            <w:tcW w:w="1251" w:type="dxa"/>
          </w:tcPr>
          <w:p w14:paraId="25A039B0" w14:textId="77777777" w:rsidR="00651276" w:rsidRPr="00045DCD" w:rsidRDefault="00651276" w:rsidP="00253CFC">
            <w:pPr>
              <w:rPr>
                <w:b/>
              </w:rPr>
            </w:pPr>
            <w:r>
              <w:rPr>
                <w:b/>
              </w:rPr>
              <w:t>4</w:t>
            </w:r>
          </w:p>
        </w:tc>
        <w:tc>
          <w:tcPr>
            <w:tcW w:w="1978" w:type="dxa"/>
          </w:tcPr>
          <w:p w14:paraId="0ED1E2A4" w14:textId="77777777" w:rsidR="00651276" w:rsidRPr="00045DCD" w:rsidRDefault="00651276" w:rsidP="00253CFC">
            <w:r w:rsidRPr="00045DCD">
              <w:t>Review output vector image</w:t>
            </w:r>
          </w:p>
          <w:p w14:paraId="24F06EEB" w14:textId="77777777" w:rsidR="00651276" w:rsidRPr="00045DCD" w:rsidRDefault="00651276" w:rsidP="00253CFC"/>
        </w:tc>
        <w:tc>
          <w:tcPr>
            <w:tcW w:w="884" w:type="dxa"/>
          </w:tcPr>
          <w:p w14:paraId="36DBEFD5" w14:textId="77777777" w:rsidR="00651276" w:rsidRPr="00045DCD" w:rsidRDefault="00651276" w:rsidP="00253CFC"/>
        </w:tc>
        <w:tc>
          <w:tcPr>
            <w:tcW w:w="1732" w:type="dxa"/>
          </w:tcPr>
          <w:p w14:paraId="2E8C9CA4" w14:textId="77777777" w:rsidR="00651276" w:rsidRPr="00045DCD" w:rsidRDefault="00651276" w:rsidP="00253CFC"/>
        </w:tc>
        <w:tc>
          <w:tcPr>
            <w:tcW w:w="903" w:type="dxa"/>
          </w:tcPr>
          <w:p w14:paraId="63620662" w14:textId="77777777" w:rsidR="00651276" w:rsidRPr="00045DCD" w:rsidRDefault="00651276" w:rsidP="00253CFC">
            <w:r w:rsidRPr="00045DCD">
              <w:t>Vector Image</w:t>
            </w:r>
          </w:p>
        </w:tc>
        <w:tc>
          <w:tcPr>
            <w:tcW w:w="1303" w:type="dxa"/>
          </w:tcPr>
          <w:p w14:paraId="429BD064" w14:textId="77777777" w:rsidR="00651276" w:rsidRPr="00045DCD" w:rsidRDefault="00651276" w:rsidP="00253CFC">
            <w:r w:rsidRPr="00045DCD">
              <w:t>Critical</w:t>
            </w:r>
          </w:p>
        </w:tc>
        <w:tc>
          <w:tcPr>
            <w:tcW w:w="1299" w:type="dxa"/>
          </w:tcPr>
          <w:p w14:paraId="6E9670A8" w14:textId="77777777" w:rsidR="00651276" w:rsidRPr="00045DCD" w:rsidRDefault="00651276" w:rsidP="00253CFC">
            <w:r>
              <w:t>Do tom.</w:t>
            </w:r>
          </w:p>
        </w:tc>
      </w:tr>
      <w:tr w:rsidR="00651276" w:rsidRPr="00DE662E" w14:paraId="43A3EC27" w14:textId="77777777" w:rsidTr="00253CFC">
        <w:tc>
          <w:tcPr>
            <w:tcW w:w="1251" w:type="dxa"/>
          </w:tcPr>
          <w:p w14:paraId="12EF6C7B" w14:textId="77777777" w:rsidR="00651276" w:rsidRPr="00045DCD" w:rsidRDefault="00651276" w:rsidP="00253CFC">
            <w:pPr>
              <w:rPr>
                <w:b/>
              </w:rPr>
            </w:pPr>
            <w:r>
              <w:rPr>
                <w:b/>
              </w:rPr>
              <w:t>5</w:t>
            </w:r>
          </w:p>
        </w:tc>
        <w:tc>
          <w:tcPr>
            <w:tcW w:w="1978" w:type="dxa"/>
          </w:tcPr>
          <w:p w14:paraId="06216E93" w14:textId="77777777" w:rsidR="00651276" w:rsidRPr="00045DCD" w:rsidRDefault="00651276" w:rsidP="00253CFC">
            <w:r w:rsidRPr="00045DCD">
              <w:t xml:space="preserve">Change auto selected parameters and redo </w:t>
            </w:r>
            <w:r w:rsidRPr="00045DCD">
              <w:lastRenderedPageBreak/>
              <w:t>conversion process</w:t>
            </w:r>
          </w:p>
        </w:tc>
        <w:tc>
          <w:tcPr>
            <w:tcW w:w="884" w:type="dxa"/>
          </w:tcPr>
          <w:p w14:paraId="4B9BA03E" w14:textId="77777777" w:rsidR="00651276" w:rsidRPr="00045DCD" w:rsidRDefault="00651276" w:rsidP="00253CFC"/>
        </w:tc>
        <w:tc>
          <w:tcPr>
            <w:tcW w:w="1732" w:type="dxa"/>
          </w:tcPr>
          <w:p w14:paraId="2C5F561F" w14:textId="77777777" w:rsidR="00651276" w:rsidRPr="00045DCD" w:rsidRDefault="00651276" w:rsidP="00253CFC">
            <w:r w:rsidRPr="00045DCD">
              <w:t xml:space="preserve">Convert Raster to vector from </w:t>
            </w:r>
            <w:r w:rsidRPr="00045DCD">
              <w:lastRenderedPageBreak/>
              <w:t>manual parameters</w:t>
            </w:r>
          </w:p>
        </w:tc>
        <w:tc>
          <w:tcPr>
            <w:tcW w:w="903" w:type="dxa"/>
          </w:tcPr>
          <w:p w14:paraId="6077B6CE" w14:textId="77777777" w:rsidR="00651276" w:rsidRPr="00045DCD" w:rsidRDefault="00651276" w:rsidP="00253CFC"/>
        </w:tc>
        <w:tc>
          <w:tcPr>
            <w:tcW w:w="1303" w:type="dxa"/>
          </w:tcPr>
          <w:p w14:paraId="6BACEAFA" w14:textId="77777777" w:rsidR="00651276" w:rsidRPr="00045DCD" w:rsidRDefault="00651276" w:rsidP="00253CFC">
            <w:r w:rsidRPr="00045DCD">
              <w:t>Critical</w:t>
            </w:r>
          </w:p>
        </w:tc>
        <w:tc>
          <w:tcPr>
            <w:tcW w:w="1299" w:type="dxa"/>
          </w:tcPr>
          <w:p w14:paraId="63BF7978" w14:textId="77777777" w:rsidR="00651276" w:rsidRPr="00045DCD" w:rsidRDefault="00651276" w:rsidP="00253CFC">
            <w:r>
              <w:t>Do tom</w:t>
            </w:r>
          </w:p>
        </w:tc>
      </w:tr>
      <w:tr w:rsidR="00651276" w:rsidRPr="00DE662E" w14:paraId="429FF38A" w14:textId="77777777" w:rsidTr="00253CFC">
        <w:tc>
          <w:tcPr>
            <w:tcW w:w="1251" w:type="dxa"/>
          </w:tcPr>
          <w:p w14:paraId="02A75BCE" w14:textId="77777777" w:rsidR="00651276" w:rsidRPr="00045DCD" w:rsidRDefault="00651276" w:rsidP="00253CFC">
            <w:pPr>
              <w:rPr>
                <w:b/>
              </w:rPr>
            </w:pPr>
            <w:r>
              <w:rPr>
                <w:b/>
              </w:rPr>
              <w:lastRenderedPageBreak/>
              <w:t>6</w:t>
            </w:r>
          </w:p>
        </w:tc>
        <w:tc>
          <w:tcPr>
            <w:tcW w:w="1978" w:type="dxa"/>
          </w:tcPr>
          <w:p w14:paraId="697993D3" w14:textId="77777777" w:rsidR="00651276" w:rsidRPr="00045DCD" w:rsidRDefault="00651276" w:rsidP="00253CFC">
            <w:r w:rsidRPr="00045DCD">
              <w:t>Save converted file to local or cloud storage</w:t>
            </w:r>
          </w:p>
        </w:tc>
        <w:tc>
          <w:tcPr>
            <w:tcW w:w="884" w:type="dxa"/>
          </w:tcPr>
          <w:p w14:paraId="7828E303" w14:textId="77777777" w:rsidR="00651276" w:rsidRPr="00045DCD" w:rsidRDefault="00651276" w:rsidP="00253CFC"/>
        </w:tc>
        <w:tc>
          <w:tcPr>
            <w:tcW w:w="1732" w:type="dxa"/>
          </w:tcPr>
          <w:p w14:paraId="5399E75E" w14:textId="77777777" w:rsidR="00651276" w:rsidRPr="00045DCD" w:rsidRDefault="00651276" w:rsidP="00253CFC">
            <w:r w:rsidRPr="00045DCD">
              <w:t>Save file to storage</w:t>
            </w:r>
          </w:p>
        </w:tc>
        <w:tc>
          <w:tcPr>
            <w:tcW w:w="903" w:type="dxa"/>
          </w:tcPr>
          <w:p w14:paraId="524DF5F6" w14:textId="77777777" w:rsidR="00651276" w:rsidRPr="00045DCD" w:rsidRDefault="00651276" w:rsidP="00253CFC"/>
        </w:tc>
        <w:tc>
          <w:tcPr>
            <w:tcW w:w="1303" w:type="dxa"/>
          </w:tcPr>
          <w:p w14:paraId="13E1BF07" w14:textId="77777777" w:rsidR="00651276" w:rsidRPr="00045DCD" w:rsidRDefault="00651276" w:rsidP="00253CFC">
            <w:r w:rsidRPr="00045DCD">
              <w:t>Important</w:t>
            </w:r>
          </w:p>
        </w:tc>
        <w:tc>
          <w:tcPr>
            <w:tcW w:w="1299" w:type="dxa"/>
          </w:tcPr>
          <w:p w14:paraId="566A2F28" w14:textId="77777777" w:rsidR="00651276" w:rsidRPr="00045DCD" w:rsidRDefault="00651276" w:rsidP="00253CFC">
            <w:pPr>
              <w:keepNext/>
            </w:pPr>
            <w:r>
              <w:t>Do tom</w:t>
            </w:r>
          </w:p>
        </w:tc>
      </w:tr>
    </w:tbl>
    <w:p w14:paraId="0D4EBF17" w14:textId="77570131" w:rsidR="00651276" w:rsidRPr="00DE662E" w:rsidRDefault="00651276" w:rsidP="00651276">
      <w:pPr>
        <w:pStyle w:val="Caption"/>
        <w:spacing w:line="360" w:lineRule="auto"/>
        <w:jc w:val="center"/>
        <w:rPr>
          <w:rFonts w:cs="Times New Roman"/>
        </w:rPr>
      </w:pPr>
      <w:bookmarkStart w:id="117" w:name="_Toc29850411"/>
      <w:bookmarkStart w:id="118" w:name="_Toc32220893"/>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00253CFC">
        <w:rPr>
          <w:rFonts w:cs="Times New Roman"/>
          <w:noProof/>
        </w:rPr>
        <w:t>5</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00253CFC">
        <w:rPr>
          <w:rFonts w:cs="Times New Roman"/>
          <w:noProof/>
        </w:rPr>
        <w:t>1</w:t>
      </w:r>
      <w:r w:rsidRPr="00DE662E">
        <w:rPr>
          <w:rFonts w:cs="Times New Roman"/>
          <w:noProof/>
        </w:rPr>
        <w:fldChar w:fldCharType="end"/>
      </w:r>
      <w:r w:rsidRPr="00DE662E">
        <w:rPr>
          <w:rFonts w:cs="Times New Roman"/>
        </w:rPr>
        <w:t xml:space="preserve"> Functional Requirements</w:t>
      </w:r>
      <w:bookmarkEnd w:id="117"/>
      <w:bookmarkEnd w:id="118"/>
    </w:p>
    <w:p w14:paraId="2105938C" w14:textId="77777777" w:rsidR="00651276" w:rsidRPr="00DE662E" w:rsidRDefault="00651276" w:rsidP="00651276"/>
    <w:p w14:paraId="6DFA328E" w14:textId="77777777" w:rsidR="00651276" w:rsidRPr="00DE662E" w:rsidRDefault="00651276" w:rsidP="00651276">
      <w:pPr>
        <w:pStyle w:val="Heading3"/>
        <w:spacing w:after="160"/>
      </w:pPr>
      <w:bookmarkStart w:id="119" w:name="_Toc29850610"/>
      <w:bookmarkStart w:id="120" w:name="_Toc32220875"/>
      <w:bookmarkStart w:id="121" w:name="_Toc39155636"/>
      <w:r w:rsidRPr="00DE662E">
        <w:t>Non-functional Requirements</w:t>
      </w:r>
      <w:bookmarkEnd w:id="119"/>
      <w:bookmarkEnd w:id="120"/>
      <w:bookmarkEnd w:id="121"/>
    </w:p>
    <w:tbl>
      <w:tblPr>
        <w:tblStyle w:val="TableGrid"/>
        <w:tblW w:w="0" w:type="auto"/>
        <w:tblLook w:val="04A0" w:firstRow="1" w:lastRow="0" w:firstColumn="1" w:lastColumn="0" w:noHBand="0" w:noVBand="1"/>
      </w:tblPr>
      <w:tblGrid>
        <w:gridCol w:w="1075"/>
        <w:gridCol w:w="4680"/>
        <w:gridCol w:w="1800"/>
        <w:gridCol w:w="1795"/>
      </w:tblGrid>
      <w:tr w:rsidR="00651276" w:rsidRPr="00DE662E" w14:paraId="77CACB22" w14:textId="77777777" w:rsidTr="00253CFC">
        <w:tc>
          <w:tcPr>
            <w:tcW w:w="1075" w:type="dxa"/>
          </w:tcPr>
          <w:p w14:paraId="3272637A" w14:textId="77777777" w:rsidR="00651276" w:rsidRPr="00DE662E" w:rsidRDefault="00651276" w:rsidP="00253CFC">
            <w:pPr>
              <w:rPr>
                <w:b/>
              </w:rPr>
            </w:pPr>
            <w:r w:rsidRPr="00DE662E">
              <w:rPr>
                <w:b/>
              </w:rPr>
              <w:t>#</w:t>
            </w:r>
          </w:p>
        </w:tc>
        <w:tc>
          <w:tcPr>
            <w:tcW w:w="4680" w:type="dxa"/>
          </w:tcPr>
          <w:p w14:paraId="695F1CC1" w14:textId="77777777" w:rsidR="00651276" w:rsidRPr="00DE662E" w:rsidRDefault="00651276" w:rsidP="00253CFC">
            <w:pPr>
              <w:rPr>
                <w:b/>
              </w:rPr>
            </w:pPr>
            <w:r w:rsidRPr="00DE662E">
              <w:rPr>
                <w:b/>
              </w:rPr>
              <w:t>Requirement title and description</w:t>
            </w:r>
          </w:p>
        </w:tc>
        <w:tc>
          <w:tcPr>
            <w:tcW w:w="1800" w:type="dxa"/>
          </w:tcPr>
          <w:p w14:paraId="00DF055D" w14:textId="77777777" w:rsidR="00651276" w:rsidRPr="00DE662E" w:rsidRDefault="00651276" w:rsidP="00253CFC">
            <w:pPr>
              <w:rPr>
                <w:b/>
              </w:rPr>
            </w:pPr>
            <w:r w:rsidRPr="00DE662E">
              <w:rPr>
                <w:b/>
              </w:rPr>
              <w:t>Specification</w:t>
            </w:r>
          </w:p>
        </w:tc>
        <w:tc>
          <w:tcPr>
            <w:tcW w:w="1795" w:type="dxa"/>
          </w:tcPr>
          <w:p w14:paraId="06DD6DD2" w14:textId="77777777" w:rsidR="00651276" w:rsidRPr="00DE662E" w:rsidRDefault="00651276" w:rsidP="00253CFC">
            <w:pPr>
              <w:rPr>
                <w:b/>
              </w:rPr>
            </w:pPr>
            <w:r w:rsidRPr="00DE662E">
              <w:rPr>
                <w:b/>
              </w:rPr>
              <w:t>Priority</w:t>
            </w:r>
          </w:p>
        </w:tc>
      </w:tr>
      <w:tr w:rsidR="00651276" w:rsidRPr="00DE662E" w14:paraId="5979ADB5" w14:textId="77777777" w:rsidTr="00253CFC">
        <w:tc>
          <w:tcPr>
            <w:tcW w:w="1075" w:type="dxa"/>
          </w:tcPr>
          <w:p w14:paraId="39DFC562" w14:textId="77777777" w:rsidR="00651276" w:rsidRPr="00DE662E" w:rsidRDefault="00651276" w:rsidP="00253CFC">
            <w:r w:rsidRPr="00DE662E">
              <w:t>1</w:t>
            </w:r>
          </w:p>
        </w:tc>
        <w:tc>
          <w:tcPr>
            <w:tcW w:w="4680" w:type="dxa"/>
          </w:tcPr>
          <w:p w14:paraId="58A423BB" w14:textId="77777777" w:rsidR="00651276" w:rsidRPr="00DE662E" w:rsidRDefault="00651276" w:rsidP="00253CFC">
            <w:r w:rsidRPr="00DE662E">
              <w:t>Give user proper feedback on conversion process as it can be a long and time consuming process depending on the raster image and conversion parameters</w:t>
            </w:r>
          </w:p>
        </w:tc>
        <w:tc>
          <w:tcPr>
            <w:tcW w:w="1800" w:type="dxa"/>
          </w:tcPr>
          <w:p w14:paraId="2BFBA2B0" w14:textId="77777777" w:rsidR="00651276" w:rsidRPr="00DE662E" w:rsidRDefault="00651276" w:rsidP="00253CFC">
            <w:r w:rsidRPr="00DE662E">
              <w:t>Usability</w:t>
            </w:r>
          </w:p>
        </w:tc>
        <w:tc>
          <w:tcPr>
            <w:tcW w:w="1795" w:type="dxa"/>
          </w:tcPr>
          <w:p w14:paraId="6F9D0709" w14:textId="77777777" w:rsidR="00651276" w:rsidRPr="00DE662E" w:rsidRDefault="00651276" w:rsidP="00253CFC">
            <w:r w:rsidRPr="00DE662E">
              <w:t>Desirable</w:t>
            </w:r>
          </w:p>
          <w:p w14:paraId="7623E0F2" w14:textId="77777777" w:rsidR="00651276" w:rsidRPr="00DE662E" w:rsidRDefault="00651276" w:rsidP="00253CFC">
            <w:pPr>
              <w:jc w:val="center"/>
            </w:pPr>
          </w:p>
        </w:tc>
      </w:tr>
      <w:tr w:rsidR="00651276" w:rsidRPr="00DE662E" w14:paraId="6BA5382B" w14:textId="77777777" w:rsidTr="00253CFC">
        <w:tc>
          <w:tcPr>
            <w:tcW w:w="1075" w:type="dxa"/>
          </w:tcPr>
          <w:p w14:paraId="2C09D418" w14:textId="77777777" w:rsidR="00651276" w:rsidRPr="00DE662E" w:rsidRDefault="00651276" w:rsidP="00253CFC">
            <w:r w:rsidRPr="00DE662E">
              <w:t>2</w:t>
            </w:r>
          </w:p>
        </w:tc>
        <w:tc>
          <w:tcPr>
            <w:tcW w:w="4680" w:type="dxa"/>
          </w:tcPr>
          <w:p w14:paraId="101A604F" w14:textId="77777777" w:rsidR="00651276" w:rsidRPr="00DE662E" w:rsidRDefault="00651276" w:rsidP="00253CFC">
            <w:r w:rsidRPr="00DE662E">
              <w:t>Result image should be visually similar and accurate to input raster image</w:t>
            </w:r>
          </w:p>
        </w:tc>
        <w:tc>
          <w:tcPr>
            <w:tcW w:w="1800" w:type="dxa"/>
          </w:tcPr>
          <w:p w14:paraId="5EED6407" w14:textId="77777777" w:rsidR="00651276" w:rsidRPr="00DE662E" w:rsidRDefault="00651276" w:rsidP="00253CFC">
            <w:r w:rsidRPr="00DE662E">
              <w:t>Accuracy</w:t>
            </w:r>
          </w:p>
        </w:tc>
        <w:tc>
          <w:tcPr>
            <w:tcW w:w="1795" w:type="dxa"/>
          </w:tcPr>
          <w:p w14:paraId="54235CA0" w14:textId="77777777" w:rsidR="00651276" w:rsidRPr="00DE662E" w:rsidRDefault="00651276" w:rsidP="00253CFC">
            <w:r w:rsidRPr="00DE662E">
              <w:t>Important</w:t>
            </w:r>
          </w:p>
        </w:tc>
      </w:tr>
      <w:tr w:rsidR="00651276" w:rsidRPr="00DE662E" w14:paraId="0F1875EA" w14:textId="77777777" w:rsidTr="00253CFC">
        <w:tc>
          <w:tcPr>
            <w:tcW w:w="1075" w:type="dxa"/>
          </w:tcPr>
          <w:p w14:paraId="3C68C5DA" w14:textId="77777777" w:rsidR="00651276" w:rsidRPr="00DE662E" w:rsidRDefault="00651276" w:rsidP="00253CFC">
            <w:r w:rsidRPr="00DE662E">
              <w:t>3</w:t>
            </w:r>
          </w:p>
        </w:tc>
        <w:tc>
          <w:tcPr>
            <w:tcW w:w="4680" w:type="dxa"/>
          </w:tcPr>
          <w:p w14:paraId="1A7B1C55" w14:textId="77777777" w:rsidR="00651276" w:rsidRPr="00DE662E" w:rsidRDefault="00651276" w:rsidP="00253CFC">
            <w:r w:rsidRPr="00DE662E">
              <w:t>Develop API to allow conversions using online platforms</w:t>
            </w:r>
          </w:p>
        </w:tc>
        <w:tc>
          <w:tcPr>
            <w:tcW w:w="1800" w:type="dxa"/>
          </w:tcPr>
          <w:p w14:paraId="7FFA9E13" w14:textId="77777777" w:rsidR="00651276" w:rsidRPr="00DE662E" w:rsidRDefault="00651276" w:rsidP="00253CFC">
            <w:r w:rsidRPr="00DE662E">
              <w:t>Usability</w:t>
            </w:r>
          </w:p>
        </w:tc>
        <w:tc>
          <w:tcPr>
            <w:tcW w:w="1795" w:type="dxa"/>
          </w:tcPr>
          <w:p w14:paraId="4C8F3DC1" w14:textId="77777777" w:rsidR="00651276" w:rsidRPr="00DE662E" w:rsidRDefault="00651276" w:rsidP="00253CFC">
            <w:r w:rsidRPr="00DE662E">
              <w:t>Desirable</w:t>
            </w:r>
          </w:p>
          <w:p w14:paraId="2E4102E2" w14:textId="77777777" w:rsidR="00651276" w:rsidRPr="00DE662E" w:rsidRDefault="00651276" w:rsidP="00253CFC">
            <w:pPr>
              <w:keepNext/>
            </w:pPr>
          </w:p>
        </w:tc>
      </w:tr>
    </w:tbl>
    <w:p w14:paraId="3870555E" w14:textId="797527A8" w:rsidR="00651276" w:rsidRPr="00DE662E" w:rsidRDefault="00651276" w:rsidP="00651276">
      <w:pPr>
        <w:pStyle w:val="Caption"/>
        <w:spacing w:line="360" w:lineRule="auto"/>
        <w:jc w:val="center"/>
        <w:rPr>
          <w:rFonts w:cs="Times New Roman"/>
        </w:rPr>
      </w:pPr>
      <w:bookmarkStart w:id="122" w:name="_Toc29850412"/>
      <w:bookmarkStart w:id="123" w:name="_Toc32220894"/>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00253CFC">
        <w:rPr>
          <w:rFonts w:cs="Times New Roman"/>
          <w:noProof/>
        </w:rPr>
        <w:t>5</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00253CFC">
        <w:rPr>
          <w:rFonts w:cs="Times New Roman"/>
          <w:noProof/>
        </w:rPr>
        <w:t>2</w:t>
      </w:r>
      <w:r w:rsidRPr="00DE662E">
        <w:rPr>
          <w:rFonts w:cs="Times New Roman"/>
          <w:noProof/>
        </w:rPr>
        <w:fldChar w:fldCharType="end"/>
      </w:r>
      <w:r w:rsidRPr="00DE662E">
        <w:rPr>
          <w:rFonts w:cs="Times New Roman"/>
        </w:rPr>
        <w:t xml:space="preserve"> Non Functional Requirements</w:t>
      </w:r>
      <w:bookmarkEnd w:id="122"/>
      <w:bookmarkEnd w:id="123"/>
    </w:p>
    <w:p w14:paraId="4887DC4D" w14:textId="77777777" w:rsidR="00651276" w:rsidRPr="00DE662E" w:rsidRDefault="00651276" w:rsidP="00651276">
      <w:pPr>
        <w:pStyle w:val="Heading2"/>
        <w:spacing w:after="160"/>
      </w:pPr>
      <w:bookmarkStart w:id="124" w:name="_Toc29850611"/>
      <w:bookmarkStart w:id="125" w:name="_Toc32220876"/>
      <w:bookmarkStart w:id="126" w:name="_Toc39155637"/>
      <w:r w:rsidRPr="00DE662E">
        <w:t>Chapter Summary</w:t>
      </w:r>
      <w:bookmarkEnd w:id="124"/>
      <w:bookmarkEnd w:id="125"/>
      <w:bookmarkEnd w:id="126"/>
    </w:p>
    <w:p w14:paraId="1F1B580E" w14:textId="77777777" w:rsidR="00651276" w:rsidRPr="00DE662E" w:rsidRDefault="00651276" w:rsidP="00651276">
      <w:r w:rsidRPr="00DE662E">
        <w:t>As chapter summary, first the stakeholders were identified and their roles were defined. After defining the roles, the requirement elicitation was carried out mainly with a questionnaire and a literature review. The outcomes of the questionnaire were discussed above with the statistics. Then the use case diagram of the system with the use case descriptions were discussed. After the use case diagram, the functional and non-functional requirements were identified.</w:t>
      </w:r>
    </w:p>
    <w:p w14:paraId="770DE201" w14:textId="77777777" w:rsidR="00651276" w:rsidRPr="00C12952" w:rsidRDefault="00651276" w:rsidP="00651276"/>
    <w:p w14:paraId="6AA44728" w14:textId="77777777" w:rsidR="00651276" w:rsidRDefault="00651276">
      <w:pPr>
        <w:spacing w:line="259" w:lineRule="auto"/>
      </w:pPr>
      <w:r>
        <w:br w:type="page"/>
      </w:r>
    </w:p>
    <w:p w14:paraId="3B4AC10B" w14:textId="77777777" w:rsidR="00651276" w:rsidRDefault="00651276" w:rsidP="00651276">
      <w:pPr>
        <w:pStyle w:val="Heading1"/>
      </w:pPr>
      <w:bookmarkStart w:id="127" w:name="_Toc39155638"/>
      <w:r>
        <w:lastRenderedPageBreak/>
        <w:t>Chapter 6: Design</w:t>
      </w:r>
      <w:bookmarkEnd w:id="127"/>
    </w:p>
    <w:p w14:paraId="3DDC91F9" w14:textId="77777777" w:rsidR="00651276" w:rsidRDefault="00651276" w:rsidP="00651276">
      <w:pPr>
        <w:pStyle w:val="Heading2"/>
      </w:pPr>
      <w:bookmarkStart w:id="128" w:name="_Toc39155639"/>
      <w:r>
        <w:t>Chapter Overview</w:t>
      </w:r>
      <w:bookmarkEnd w:id="128"/>
    </w:p>
    <w:p w14:paraId="51D8C22A" w14:textId="77777777" w:rsidR="00651276" w:rsidRDefault="00651276" w:rsidP="00651276">
      <w:r>
        <w:t>In this chapter, the class diagram, activity diagram and sequence diagram of the proposed solution will be elaborated and visually represented. Also an overview of all the diagrams will be elaborated at the end of this chapter.</w:t>
      </w:r>
    </w:p>
    <w:p w14:paraId="039DB4C1" w14:textId="77777777" w:rsidR="00651276" w:rsidRDefault="00651276" w:rsidP="00651276">
      <w:pPr>
        <w:rPr>
          <w:lang w:bidi="si-LK"/>
        </w:rPr>
      </w:pPr>
    </w:p>
    <w:p w14:paraId="542C0E61" w14:textId="77777777" w:rsidR="00651276" w:rsidRDefault="00651276" w:rsidP="00651276">
      <w:pPr>
        <w:pStyle w:val="Heading2"/>
      </w:pPr>
      <w:bookmarkStart w:id="129" w:name="_Toc39155640"/>
      <w:r>
        <w:t>Class Diagram</w:t>
      </w:r>
      <w:bookmarkEnd w:id="129"/>
    </w:p>
    <w:p w14:paraId="393076E8" w14:textId="77777777" w:rsidR="00651276" w:rsidRDefault="00651276" w:rsidP="00651276">
      <w:r w:rsidRPr="007C35FA">
        <w:t>Class diagram below represents the attributes and methods</w:t>
      </w:r>
      <w:r>
        <w:t xml:space="preserve"> of each class in the proposed raster to vector conversion platform. Each class’s relationship with each other is also shown and also aggregation/composition relationships. </w:t>
      </w:r>
      <w:r>
        <w:rPr>
          <w:noProof/>
          <w:lang w:eastAsia="en-GB"/>
        </w:rPr>
        <w:drawing>
          <wp:inline distT="0" distB="0" distL="0" distR="0" wp14:anchorId="0F479387" wp14:editId="47F34A21">
            <wp:extent cx="5943600" cy="4657725"/>
            <wp:effectExtent l="0" t="0" r="0" b="9525"/>
            <wp:docPr id="9" name="Picture 9" descr="C:\Users\Dillon Lakshman\AppData\Local\Microsoft\Windows\INetCache\Content.Word\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illon Lakshman\AppData\Local\Microsoft\Windows\INetCache\Content.Word\ClassDiagram.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657725"/>
                    </a:xfrm>
                    <a:prstGeom prst="rect">
                      <a:avLst/>
                    </a:prstGeom>
                    <a:noFill/>
                    <a:ln>
                      <a:noFill/>
                    </a:ln>
                  </pic:spPr>
                </pic:pic>
              </a:graphicData>
            </a:graphic>
          </wp:inline>
        </w:drawing>
      </w:r>
      <w:r>
        <w:br w:type="page"/>
      </w:r>
    </w:p>
    <w:p w14:paraId="134E69B1" w14:textId="77777777" w:rsidR="00651276" w:rsidRDefault="00651276" w:rsidP="00651276">
      <w:pPr>
        <w:pStyle w:val="Heading2"/>
      </w:pPr>
      <w:bookmarkStart w:id="130" w:name="_Toc39155641"/>
      <w:r>
        <w:lastRenderedPageBreak/>
        <w:t>Activity Diagram</w:t>
      </w:r>
      <w:bookmarkEnd w:id="130"/>
    </w:p>
    <w:p w14:paraId="423962BF" w14:textId="77777777" w:rsidR="00651276" w:rsidRPr="007C35FA" w:rsidRDefault="00651276" w:rsidP="00651276">
      <w:pPr>
        <w:rPr>
          <w:lang w:bidi="si-LK"/>
        </w:rPr>
      </w:pPr>
      <w:r>
        <w:rPr>
          <w:lang w:bidi="si-LK"/>
        </w:rPr>
        <w:t>The flow of activities in the Raster to Vector conversion platform is shown by the activity diagram shown below</w:t>
      </w:r>
      <w:r w:rsidRPr="007C35FA">
        <w:rPr>
          <w:lang w:bidi="si-LK"/>
        </w:rPr>
        <w:t>.</w:t>
      </w:r>
      <w:r>
        <w:rPr>
          <w:lang w:bidi="si-LK"/>
        </w:rPr>
        <w:t xml:space="preserve"> This diagram is created according to the flows that were described in the use case diagrams and descriptions. This can be identified as the successful flow of activities for converting an image from raster to vector.</w:t>
      </w:r>
    </w:p>
    <w:p w14:paraId="2E8E231D" w14:textId="77777777" w:rsidR="00651276" w:rsidRDefault="00651276" w:rsidP="00651276">
      <w:pPr>
        <w:jc w:val="center"/>
      </w:pPr>
      <w:r>
        <w:rPr>
          <w:noProof/>
          <w:lang w:eastAsia="en-GB"/>
        </w:rPr>
        <w:drawing>
          <wp:inline distT="0" distB="0" distL="0" distR="0" wp14:anchorId="5B6FB4A5" wp14:editId="677203EB">
            <wp:extent cx="4419600" cy="6524625"/>
            <wp:effectExtent l="0" t="0" r="0" b="9525"/>
            <wp:docPr id="8" name="Picture 8"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ctivity Diagram"/>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9600" cy="6524625"/>
                    </a:xfrm>
                    <a:prstGeom prst="rect">
                      <a:avLst/>
                    </a:prstGeom>
                    <a:noFill/>
                    <a:ln>
                      <a:noFill/>
                    </a:ln>
                  </pic:spPr>
                </pic:pic>
              </a:graphicData>
            </a:graphic>
          </wp:inline>
        </w:drawing>
      </w:r>
    </w:p>
    <w:p w14:paraId="1DE5CE54" w14:textId="77777777" w:rsidR="00651276" w:rsidRDefault="00651276" w:rsidP="00651276">
      <w:pPr>
        <w:pStyle w:val="Heading2"/>
      </w:pPr>
      <w:bookmarkStart w:id="131" w:name="_Toc39155642"/>
      <w:r>
        <w:lastRenderedPageBreak/>
        <w:t>Sequence Diagram</w:t>
      </w:r>
      <w:bookmarkEnd w:id="131"/>
    </w:p>
    <w:p w14:paraId="1429283D" w14:textId="77777777" w:rsidR="00651276" w:rsidRDefault="00651276" w:rsidP="00651276">
      <w:pPr>
        <w:jc w:val="center"/>
        <w:rPr>
          <w:lang w:bidi="si-LK"/>
        </w:rPr>
      </w:pPr>
      <w:r>
        <w:rPr>
          <w:noProof/>
          <w:lang w:eastAsia="en-GB"/>
        </w:rPr>
        <w:drawing>
          <wp:inline distT="0" distB="0" distL="0" distR="0" wp14:anchorId="1C0D3061" wp14:editId="4105C331">
            <wp:extent cx="5124450" cy="7529804"/>
            <wp:effectExtent l="0" t="0" r="0" b="0"/>
            <wp:docPr id="7" name="Picture 7" descr="C:\Users\Dillon Lakshman\AppData\Local\Microsoft\Windows\INetCache\Content.Word\Sequenc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illon Lakshman\AppData\Local\Microsoft\Windows\INetCache\Content.Word\SequenceDiagram.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28871" cy="7536300"/>
                    </a:xfrm>
                    <a:prstGeom prst="rect">
                      <a:avLst/>
                    </a:prstGeom>
                    <a:noFill/>
                    <a:ln>
                      <a:noFill/>
                    </a:ln>
                  </pic:spPr>
                </pic:pic>
              </a:graphicData>
            </a:graphic>
          </wp:inline>
        </w:drawing>
      </w:r>
    </w:p>
    <w:p w14:paraId="09F956B9" w14:textId="77777777" w:rsidR="00651276" w:rsidRDefault="00651276" w:rsidP="00651276">
      <w:pPr>
        <w:rPr>
          <w:lang w:bidi="si-LK"/>
        </w:rPr>
      </w:pPr>
      <w:r w:rsidRPr="004007D4">
        <w:rPr>
          <w:lang w:bidi="si-LK"/>
        </w:rPr>
        <w:lastRenderedPageBreak/>
        <w:t xml:space="preserve">The </w:t>
      </w:r>
      <w:r>
        <w:rPr>
          <w:lang w:bidi="si-LK"/>
        </w:rPr>
        <w:t>diagram</w:t>
      </w:r>
      <w:r w:rsidRPr="004007D4">
        <w:rPr>
          <w:lang w:bidi="si-LK"/>
        </w:rPr>
        <w:t xml:space="preserve"> </w:t>
      </w:r>
      <w:r>
        <w:rPr>
          <w:lang w:bidi="si-LK"/>
        </w:rPr>
        <w:t>above</w:t>
      </w:r>
      <w:r w:rsidRPr="004007D4">
        <w:rPr>
          <w:lang w:bidi="si-LK"/>
        </w:rPr>
        <w:t xml:space="preserve"> represents how the user interacts with the </w:t>
      </w:r>
      <w:r>
        <w:rPr>
          <w:lang w:bidi="si-LK"/>
        </w:rPr>
        <w:t>raster to vector conversion</w:t>
      </w:r>
      <w:r w:rsidRPr="004007D4">
        <w:rPr>
          <w:lang w:bidi="si-LK"/>
        </w:rPr>
        <w:t xml:space="preserve"> </w:t>
      </w:r>
      <w:r>
        <w:rPr>
          <w:lang w:bidi="si-LK"/>
        </w:rPr>
        <w:t>platform</w:t>
      </w:r>
      <w:r w:rsidRPr="004007D4">
        <w:rPr>
          <w:lang w:bidi="si-LK"/>
        </w:rPr>
        <w:t xml:space="preserve">. </w:t>
      </w:r>
      <w:r>
        <w:rPr>
          <w:lang w:bidi="si-LK"/>
        </w:rPr>
        <w:t xml:space="preserve">The user starts by opening up the application, which then initializes the conversion platform. Then the user can locate an image file that they wish to convert. Once the file is loaded. It will be verified if it is of the valid file types accepted by the system. If this is the case. The user will be allowed to </w:t>
      </w:r>
      <w:proofErr w:type="spellStart"/>
      <w:r>
        <w:rPr>
          <w:lang w:bidi="si-LK"/>
        </w:rPr>
        <w:t>analyze</w:t>
      </w:r>
      <w:proofErr w:type="spellEnd"/>
      <w:r>
        <w:rPr>
          <w:lang w:bidi="si-LK"/>
        </w:rPr>
        <w:t xml:space="preserve"> the file. The conversion platform then uses the image classification trained model to classify the image and get its accuracy as to which classification it belongs to. Using this information then the best fit parameters are identified. Then the user is allowed to click the convert button which then converts the image into a temporary location. The user is also showed a preview of the converted image. This can be considered the sequence followed for a successful image conversion.</w:t>
      </w:r>
    </w:p>
    <w:p w14:paraId="3D80B147" w14:textId="77777777" w:rsidR="00651276" w:rsidRPr="004007D4" w:rsidRDefault="00651276" w:rsidP="00651276">
      <w:pPr>
        <w:rPr>
          <w:lang w:bidi="si-LK"/>
        </w:rPr>
      </w:pPr>
    </w:p>
    <w:p w14:paraId="0D1DC1DE" w14:textId="77777777" w:rsidR="00651276" w:rsidRPr="00016CD4" w:rsidRDefault="00651276" w:rsidP="00651276">
      <w:pPr>
        <w:pStyle w:val="Heading2"/>
      </w:pPr>
      <w:bookmarkStart w:id="132" w:name="_Toc39155643"/>
      <w:r>
        <w:t>Chapter Summary</w:t>
      </w:r>
      <w:bookmarkEnd w:id="132"/>
    </w:p>
    <w:p w14:paraId="49A329A7" w14:textId="3F87A5BF" w:rsidR="00651276" w:rsidRPr="00016CD4" w:rsidRDefault="00193D2B" w:rsidP="00651276">
      <w:r>
        <w:t xml:space="preserve">The Chapter depicted the design diagrams of the system. Initially the class diagram of the system along with the activity diagram for the main flow of activities in the system was described. A sequence diagram for the passing of messages between the components of the system and how they interact was also depicted. </w:t>
      </w:r>
    </w:p>
    <w:p w14:paraId="1381DADD" w14:textId="4639902B" w:rsidR="000D18BD" w:rsidRDefault="000D18BD">
      <w:pPr>
        <w:spacing w:line="259" w:lineRule="auto"/>
      </w:pPr>
      <w:r>
        <w:br w:type="page"/>
      </w:r>
    </w:p>
    <w:p w14:paraId="373F37A1" w14:textId="4EACE86B" w:rsidR="000D18BD" w:rsidRDefault="000D18BD" w:rsidP="000D18BD">
      <w:pPr>
        <w:pStyle w:val="Heading1"/>
      </w:pPr>
      <w:bookmarkStart w:id="133" w:name="_Toc39155644"/>
      <w:r>
        <w:lastRenderedPageBreak/>
        <w:t>Chapter 7: Implementation</w:t>
      </w:r>
      <w:bookmarkEnd w:id="133"/>
    </w:p>
    <w:p w14:paraId="0F45FC97" w14:textId="77777777" w:rsidR="000D18BD" w:rsidRDefault="000D18BD" w:rsidP="000D18BD">
      <w:pPr>
        <w:pStyle w:val="Heading2"/>
      </w:pPr>
      <w:bookmarkStart w:id="134" w:name="_Toc39155645"/>
      <w:r>
        <w:t>Chapter Overview</w:t>
      </w:r>
      <w:bookmarkEnd w:id="134"/>
    </w:p>
    <w:p w14:paraId="1E1ED157" w14:textId="497D248E" w:rsidR="000D18BD" w:rsidRDefault="00B12101" w:rsidP="000D18BD">
      <w:r>
        <w:t>This chapter elaborates on the technologies selected for the implementation of this project. This chapter also explains the reasons behind selecting them as the suitable technologies for this project. It also describes the libraries and tools used in this project. The chapter then depicts the High level architecture of the project according to the design specified in chapter 6 of this research document. Finally screenshots of the implemented system are given along with the chapter conclusion.</w:t>
      </w:r>
    </w:p>
    <w:p w14:paraId="60F03BCB" w14:textId="77777777" w:rsidR="0094263D" w:rsidRDefault="0094263D" w:rsidP="000D18BD"/>
    <w:p w14:paraId="658A6E21" w14:textId="23793AF6" w:rsidR="00B12101" w:rsidRDefault="00B12101" w:rsidP="00B12101">
      <w:pPr>
        <w:pStyle w:val="Heading2"/>
      </w:pPr>
      <w:bookmarkStart w:id="135" w:name="_Toc39155646"/>
      <w:r>
        <w:t xml:space="preserve">Basic </w:t>
      </w:r>
      <w:r w:rsidR="0094263D">
        <w:t>Overview</w:t>
      </w:r>
      <w:r>
        <w:t xml:space="preserve"> of the System</w:t>
      </w:r>
      <w:bookmarkEnd w:id="135"/>
    </w:p>
    <w:p w14:paraId="5F40870F" w14:textId="42FB3643" w:rsidR="0094263D" w:rsidRDefault="0094263D" w:rsidP="0094263D">
      <w:pPr>
        <w:rPr>
          <w:lang w:bidi="si-LK"/>
        </w:rPr>
      </w:pPr>
      <w:r>
        <w:rPr>
          <w:lang w:bidi="si-LK"/>
        </w:rPr>
        <w:t xml:space="preserve">The basic component of the system can be divided into three main sub sections. These are the Main application which gets a raster image as an input, performs all acts of </w:t>
      </w:r>
      <w:proofErr w:type="spellStart"/>
      <w:r>
        <w:rPr>
          <w:lang w:bidi="si-LK"/>
        </w:rPr>
        <w:t>preprocessing</w:t>
      </w:r>
      <w:proofErr w:type="spellEnd"/>
      <w:r>
        <w:rPr>
          <w:lang w:bidi="si-LK"/>
        </w:rPr>
        <w:t xml:space="preserve"> on it and identifies the best fit conversion parameters for an output with high structural accuracy. The Image classifier that identifies what type of GIS image the main application is dealing with at the moment and the System that determines the best parameters for raster to vector conversion for a certain classification of images according to the structural accuracy comparison between input and output image.</w:t>
      </w:r>
    </w:p>
    <w:p w14:paraId="3A5D87A6" w14:textId="7CD7BC51" w:rsidR="0094263D" w:rsidRDefault="0094263D" w:rsidP="0094263D">
      <w:pPr>
        <w:rPr>
          <w:lang w:bidi="si-LK"/>
        </w:rPr>
      </w:pPr>
      <w:r>
        <w:rPr>
          <w:lang w:bidi="si-LK"/>
        </w:rPr>
        <w:t>The core functionality of all three of these components are implemented using the programming language Python. There are several libraries which are being employed to carry out specific tasks in each of these components and some are recurring libraries such as the python machine learning library that handles structural image comparison and the basic image processing libraries that are being employed for reading images and conversion of them into matrices for further operation to be carried out on them.</w:t>
      </w:r>
    </w:p>
    <w:p w14:paraId="7B605E2B" w14:textId="43C60468" w:rsidR="0094263D" w:rsidRDefault="0094263D" w:rsidP="0094263D">
      <w:pPr>
        <w:rPr>
          <w:lang w:bidi="si-LK"/>
        </w:rPr>
      </w:pPr>
      <w:r>
        <w:rPr>
          <w:lang w:bidi="si-LK"/>
        </w:rPr>
        <w:t>The User Interface of the Raster to Vector converter is implemented using Electron JS. A UI frame work that employs the power of HTML, CSS and JS to create cross platform desktop applications top of Node.js and Chromium. This will be further elaborated as this chapter continues.</w:t>
      </w:r>
      <w:r w:rsidR="00B81577">
        <w:rPr>
          <w:lang w:bidi="si-LK"/>
        </w:rPr>
        <w:t xml:space="preserve"> Parameters calculated are stored for future access for processing in csv format and are accessed and manipulated using the core language of the application which is Python. The </w:t>
      </w:r>
      <w:r w:rsidR="00B81577">
        <w:rPr>
          <w:lang w:bidi="si-LK"/>
        </w:rPr>
        <w:lastRenderedPageBreak/>
        <w:t xml:space="preserve">Backend of this application is implemented using python Flask API and will be further elaborated and justified as to its use in the sections below. </w:t>
      </w:r>
    </w:p>
    <w:p w14:paraId="0B404307" w14:textId="77777777" w:rsidR="00B81577" w:rsidRPr="0094263D" w:rsidRDefault="00B81577" w:rsidP="0094263D">
      <w:pPr>
        <w:rPr>
          <w:lang w:bidi="si-LK"/>
        </w:rPr>
      </w:pPr>
    </w:p>
    <w:p w14:paraId="57CF87F5" w14:textId="1EA3DBD5" w:rsidR="0094263D" w:rsidRDefault="00B12101" w:rsidP="00C879FF">
      <w:pPr>
        <w:pStyle w:val="Heading2"/>
      </w:pPr>
      <w:bookmarkStart w:id="136" w:name="_Toc39155647"/>
      <w:r>
        <w:t>Selection of Technologies</w:t>
      </w:r>
      <w:bookmarkEnd w:id="136"/>
    </w:p>
    <w:p w14:paraId="0594A317" w14:textId="0848210C" w:rsidR="00B81577" w:rsidRDefault="00B81577" w:rsidP="00B81577">
      <w:pPr>
        <w:rPr>
          <w:lang w:bidi="si-LK"/>
        </w:rPr>
      </w:pPr>
      <w:r>
        <w:rPr>
          <w:lang w:bidi="si-LK"/>
        </w:rPr>
        <w:t>In the next sections the selection and justification for each of the technologies, libraries and tools used in this project will be discussed.</w:t>
      </w:r>
    </w:p>
    <w:p w14:paraId="52288933" w14:textId="77777777" w:rsidR="007109F2" w:rsidRDefault="007109F2" w:rsidP="00B81577">
      <w:pPr>
        <w:rPr>
          <w:lang w:bidi="si-LK"/>
        </w:rPr>
      </w:pPr>
    </w:p>
    <w:p w14:paraId="3B4406F5" w14:textId="14D2E8FF" w:rsidR="0094263D" w:rsidRDefault="00B81577" w:rsidP="00B81577">
      <w:pPr>
        <w:pStyle w:val="Heading3"/>
      </w:pPr>
      <w:bookmarkStart w:id="137" w:name="_Toc39155648"/>
      <w:r>
        <w:t>Selection of Programming Language</w:t>
      </w:r>
      <w:bookmarkEnd w:id="137"/>
    </w:p>
    <w:p w14:paraId="7A413542" w14:textId="3838229F" w:rsidR="00B81577" w:rsidRDefault="00B81577" w:rsidP="00B81577">
      <w:pPr>
        <w:rPr>
          <w:lang w:bidi="si-LK"/>
        </w:rPr>
      </w:pPr>
      <w:r>
        <w:rPr>
          <w:lang w:bidi="si-LK"/>
        </w:rPr>
        <w:t>As most of the image processing, pre</w:t>
      </w:r>
      <w:r w:rsidR="00167591">
        <w:rPr>
          <w:lang w:bidi="si-LK"/>
        </w:rPr>
        <w:t>-</w:t>
      </w:r>
      <w:r>
        <w:rPr>
          <w:lang w:bidi="si-LK"/>
        </w:rPr>
        <w:t xml:space="preserve">processing libraries and machine learning libraries are libraries that are implemented on the language </w:t>
      </w:r>
      <w:r w:rsidRPr="00B81577">
        <w:rPr>
          <w:b/>
          <w:lang w:bidi="si-LK"/>
        </w:rPr>
        <w:t>Python</w:t>
      </w:r>
      <w:r w:rsidR="00BB5FAF">
        <w:rPr>
          <w:b/>
          <w:lang w:bidi="si-LK"/>
        </w:rPr>
        <w:t xml:space="preserve"> (Python v3.6)</w:t>
      </w:r>
      <w:r>
        <w:rPr>
          <w:lang w:bidi="si-LK"/>
        </w:rPr>
        <w:t>, it has been chosen as the language of implementation for the core features of the applications backend. There were also other reasons contributing to the selection of this language as the preferred language to be used in this project. Those are as follows.</w:t>
      </w:r>
    </w:p>
    <w:p w14:paraId="513F7A00" w14:textId="4D34F2C3" w:rsidR="00B81577" w:rsidRDefault="00F5401E" w:rsidP="00B81577">
      <w:pPr>
        <w:pStyle w:val="ListParagraph"/>
        <w:numPr>
          <w:ilvl w:val="0"/>
          <w:numId w:val="42"/>
        </w:numPr>
        <w:rPr>
          <w:lang w:bidi="si-LK"/>
        </w:rPr>
      </w:pPr>
      <w:r>
        <w:rPr>
          <w:lang w:bidi="si-LK"/>
        </w:rPr>
        <w:t>It is</w:t>
      </w:r>
      <w:r w:rsidR="00B81577" w:rsidRPr="00B81577">
        <w:rPr>
          <w:lang w:bidi="si-LK"/>
        </w:rPr>
        <w:t xml:space="preserve"> multi-paradigm programming language</w:t>
      </w:r>
      <w:r>
        <w:rPr>
          <w:lang w:bidi="si-LK"/>
        </w:rPr>
        <w:t xml:space="preserve"> </w:t>
      </w:r>
      <w:r w:rsidR="003D75A8">
        <w:rPr>
          <w:lang w:bidi="si-LK"/>
        </w:rPr>
        <w:t>Therefore</w:t>
      </w:r>
      <w:r w:rsidR="003D75A8" w:rsidRPr="00B81577">
        <w:rPr>
          <w:lang w:bidi="si-LK"/>
        </w:rPr>
        <w:t>;</w:t>
      </w:r>
      <w:r w:rsidR="00B81577" w:rsidRPr="00B81577">
        <w:rPr>
          <w:lang w:bidi="si-LK"/>
        </w:rPr>
        <w:t xml:space="preserve"> it </w:t>
      </w:r>
      <w:r>
        <w:rPr>
          <w:lang w:bidi="si-LK"/>
        </w:rPr>
        <w:t>allows</w:t>
      </w:r>
      <w:r w:rsidR="00B81577" w:rsidRPr="00B81577">
        <w:rPr>
          <w:lang w:bidi="si-LK"/>
        </w:rPr>
        <w:t xml:space="preserve"> different programming approach</w:t>
      </w:r>
      <w:r>
        <w:rPr>
          <w:lang w:bidi="si-LK"/>
        </w:rPr>
        <w:t>es</w:t>
      </w:r>
      <w:r w:rsidR="00B81577" w:rsidRPr="00B81577">
        <w:rPr>
          <w:lang w:bidi="si-LK"/>
        </w:rPr>
        <w:t>.</w:t>
      </w:r>
      <w:r w:rsidR="00B81577">
        <w:rPr>
          <w:lang w:bidi="si-LK"/>
        </w:rPr>
        <w:t xml:space="preserve"> Hence allowing it to follow the OOP design approach.</w:t>
      </w:r>
    </w:p>
    <w:p w14:paraId="0AFFEB23" w14:textId="49F8F079" w:rsidR="00B81577" w:rsidRDefault="00B81577" w:rsidP="00B81577">
      <w:pPr>
        <w:pStyle w:val="ListParagraph"/>
        <w:numPr>
          <w:ilvl w:val="0"/>
          <w:numId w:val="42"/>
        </w:numPr>
        <w:rPr>
          <w:lang w:bidi="si-LK"/>
        </w:rPr>
      </w:pPr>
      <w:r>
        <w:rPr>
          <w:lang w:bidi="si-LK"/>
        </w:rPr>
        <w:t>Backed up with good documentation and an active and helpful community that is passionate about it.</w:t>
      </w:r>
    </w:p>
    <w:p w14:paraId="6E2E20DB" w14:textId="3CD12147" w:rsidR="00B81577" w:rsidRDefault="00B81577" w:rsidP="00B81577">
      <w:pPr>
        <w:pStyle w:val="ListParagraph"/>
        <w:numPr>
          <w:ilvl w:val="0"/>
          <w:numId w:val="42"/>
        </w:numPr>
        <w:rPr>
          <w:lang w:bidi="si-LK"/>
        </w:rPr>
      </w:pPr>
      <w:r>
        <w:rPr>
          <w:lang w:bidi="si-LK"/>
        </w:rPr>
        <w:t>Support for wrappers to enable other languages to be integrated to the application. Allowing flexibility in coding certain features.</w:t>
      </w:r>
    </w:p>
    <w:p w14:paraId="3DF6704B" w14:textId="78243A12" w:rsidR="00B81577" w:rsidRDefault="00B81577" w:rsidP="00B81577">
      <w:pPr>
        <w:pStyle w:val="ListParagraph"/>
        <w:numPr>
          <w:ilvl w:val="0"/>
          <w:numId w:val="42"/>
        </w:numPr>
        <w:rPr>
          <w:lang w:bidi="si-LK"/>
        </w:rPr>
      </w:pPr>
      <w:r>
        <w:rPr>
          <w:lang w:bidi="si-LK"/>
        </w:rPr>
        <w:t xml:space="preserve">Ability to extend functionality with </w:t>
      </w:r>
      <w:r w:rsidR="00A02D59">
        <w:rPr>
          <w:lang w:bidi="si-LK"/>
        </w:rPr>
        <w:t>libraries that support various machine learning functions.</w:t>
      </w:r>
    </w:p>
    <w:p w14:paraId="20D4CEDC" w14:textId="35249803" w:rsidR="007109F2" w:rsidRDefault="007109F2" w:rsidP="007109F2">
      <w:pPr>
        <w:rPr>
          <w:lang w:bidi="si-LK"/>
        </w:rPr>
      </w:pPr>
    </w:p>
    <w:p w14:paraId="5A65C8C8" w14:textId="32A2AE56" w:rsidR="004D7126" w:rsidRDefault="004D7126" w:rsidP="004D7126">
      <w:pPr>
        <w:pStyle w:val="Heading3"/>
      </w:pPr>
      <w:bookmarkStart w:id="138" w:name="_Toc39155649"/>
      <w:r>
        <w:t>Selection of UI Framework</w:t>
      </w:r>
      <w:bookmarkEnd w:id="138"/>
    </w:p>
    <w:p w14:paraId="2606DCAE" w14:textId="47FB6D88" w:rsidR="004D7126" w:rsidRDefault="004D7126" w:rsidP="004D7126">
      <w:pPr>
        <w:rPr>
          <w:lang w:bidi="si-LK"/>
        </w:rPr>
      </w:pPr>
      <w:r>
        <w:rPr>
          <w:lang w:bidi="si-LK"/>
        </w:rPr>
        <w:t>The UI framework selected for implementing this project is Electron JS. Electron JS</w:t>
      </w:r>
      <w:r w:rsidR="001407D7">
        <w:rPr>
          <w:lang w:bidi="si-LK"/>
        </w:rPr>
        <w:t xml:space="preserve"> is a framework powered by </w:t>
      </w:r>
      <w:proofErr w:type="spellStart"/>
      <w:r w:rsidR="001407D7">
        <w:rPr>
          <w:lang w:bidi="si-LK"/>
        </w:rPr>
        <w:t>Node.Js</w:t>
      </w:r>
      <w:proofErr w:type="spellEnd"/>
      <w:r w:rsidR="001407D7">
        <w:rPr>
          <w:lang w:bidi="si-LK"/>
        </w:rPr>
        <w:t xml:space="preserve"> and </w:t>
      </w:r>
      <w:proofErr w:type="spellStart"/>
      <w:r w:rsidR="001407D7">
        <w:rPr>
          <w:lang w:bidi="si-LK"/>
        </w:rPr>
        <w:t>Chormium</w:t>
      </w:r>
      <w:proofErr w:type="spellEnd"/>
      <w:r w:rsidR="001407D7">
        <w:rPr>
          <w:lang w:bidi="si-LK"/>
        </w:rPr>
        <w:t xml:space="preserve"> that allows the implementation of cross platform desktop-suite applications using HTML, CSS and JS. The reasons for selecting electron JS as the preferred framework for implementing the UI component of this project are as follows.</w:t>
      </w:r>
    </w:p>
    <w:p w14:paraId="13A5C304" w14:textId="78E1EE86" w:rsidR="001407D7" w:rsidRDefault="001407D7" w:rsidP="001407D7">
      <w:pPr>
        <w:pStyle w:val="ListParagraph"/>
        <w:numPr>
          <w:ilvl w:val="0"/>
          <w:numId w:val="46"/>
        </w:numPr>
        <w:rPr>
          <w:lang w:bidi="si-LK"/>
        </w:rPr>
      </w:pPr>
      <w:r>
        <w:rPr>
          <w:lang w:bidi="si-LK"/>
        </w:rPr>
        <w:lastRenderedPageBreak/>
        <w:t>It is an efficient framework that takes care of tedious parts of developing a desktop application such as providing native menus and notification system, crash reporting system and tools for debugging etc.</w:t>
      </w:r>
    </w:p>
    <w:p w14:paraId="47D02C64" w14:textId="0E887981" w:rsidR="001407D7" w:rsidRDefault="001407D7" w:rsidP="001407D7">
      <w:pPr>
        <w:pStyle w:val="ListParagraph"/>
        <w:numPr>
          <w:ilvl w:val="0"/>
          <w:numId w:val="46"/>
        </w:numPr>
        <w:rPr>
          <w:lang w:bidi="si-LK"/>
        </w:rPr>
      </w:pPr>
      <w:r>
        <w:rPr>
          <w:lang w:bidi="si-LK"/>
        </w:rPr>
        <w:t>The author has prior experience and knowledge working on a similar framework. Therefore, allowing way adaptation to quickly implement and deploy the front end of the application.</w:t>
      </w:r>
    </w:p>
    <w:p w14:paraId="0CB4CE72" w14:textId="1639DDA6" w:rsidR="001407D7" w:rsidRDefault="001407D7" w:rsidP="001407D7">
      <w:pPr>
        <w:pStyle w:val="ListParagraph"/>
        <w:numPr>
          <w:ilvl w:val="0"/>
          <w:numId w:val="46"/>
        </w:numPr>
        <w:rPr>
          <w:lang w:bidi="si-LK"/>
        </w:rPr>
      </w:pPr>
      <w:r>
        <w:rPr>
          <w:lang w:bidi="si-LK"/>
        </w:rPr>
        <w:t>The framework allows for creative User interface to be created and to be developed in to a user friendly experience with ease.</w:t>
      </w:r>
    </w:p>
    <w:p w14:paraId="44F8E147" w14:textId="77777777" w:rsidR="007109F2" w:rsidRPr="004D7126" w:rsidRDefault="007109F2" w:rsidP="007109F2">
      <w:pPr>
        <w:rPr>
          <w:lang w:bidi="si-LK"/>
        </w:rPr>
      </w:pPr>
    </w:p>
    <w:p w14:paraId="11D29CBD" w14:textId="223F51D1" w:rsidR="0094263D" w:rsidRDefault="00B12101" w:rsidP="00C879FF">
      <w:pPr>
        <w:pStyle w:val="Heading3"/>
      </w:pPr>
      <w:bookmarkStart w:id="139" w:name="_Toc39155650"/>
      <w:r>
        <w:t>Selection of Libraries</w:t>
      </w:r>
      <w:bookmarkEnd w:id="139"/>
    </w:p>
    <w:p w14:paraId="7232747F" w14:textId="70F567D3" w:rsidR="001407D7" w:rsidRDefault="001407D7" w:rsidP="001407D7">
      <w:pPr>
        <w:pStyle w:val="Heading4"/>
      </w:pPr>
      <w:r>
        <w:t>Scikit-learn (Image quantization)</w:t>
      </w:r>
    </w:p>
    <w:p w14:paraId="119D05D0" w14:textId="03E6B09B" w:rsidR="001407D7" w:rsidRDefault="001407D7" w:rsidP="001407D7">
      <w:pPr>
        <w:rPr>
          <w:lang w:bidi="si-LK"/>
        </w:rPr>
      </w:pPr>
      <w:r>
        <w:rPr>
          <w:lang w:bidi="si-LK"/>
        </w:rPr>
        <w:t xml:space="preserve">Scikit-learn is a python library that provides unsupervised machine learning algorithms. It is a library that is built upon other common python libraries such as </w:t>
      </w:r>
      <w:proofErr w:type="spellStart"/>
      <w:r>
        <w:rPr>
          <w:lang w:bidi="si-LK"/>
        </w:rPr>
        <w:t>matplotlib</w:t>
      </w:r>
      <w:proofErr w:type="spellEnd"/>
      <w:r>
        <w:rPr>
          <w:lang w:bidi="si-LK"/>
        </w:rPr>
        <w:t xml:space="preserve">, </w:t>
      </w:r>
      <w:proofErr w:type="spellStart"/>
      <w:r>
        <w:rPr>
          <w:lang w:bidi="si-LK"/>
        </w:rPr>
        <w:t>NumPy</w:t>
      </w:r>
      <w:proofErr w:type="spellEnd"/>
      <w:r>
        <w:rPr>
          <w:lang w:bidi="si-LK"/>
        </w:rPr>
        <w:t xml:space="preserve"> and Pandas. Out of the many algorithms that </w:t>
      </w:r>
      <w:r w:rsidR="007109F2">
        <w:rPr>
          <w:lang w:bidi="si-LK"/>
        </w:rPr>
        <w:t>Scikit</w:t>
      </w:r>
      <w:r>
        <w:rPr>
          <w:lang w:bidi="si-LK"/>
        </w:rPr>
        <w:t xml:space="preserve"> learn provides, this project will be utilizing the K-Means Algorithm which is a Clustering algorithm which will be used to quantize the </w:t>
      </w:r>
      <w:r w:rsidR="00511951">
        <w:rPr>
          <w:lang w:bidi="si-LK"/>
        </w:rPr>
        <w:t>colours</w:t>
      </w:r>
      <w:r>
        <w:rPr>
          <w:lang w:bidi="si-LK"/>
        </w:rPr>
        <w:t xml:space="preserve"> found in an image to ease in raster to vector conversion and execute other functionalities which ease processing overheads and therefore, reduce processing time of the system.</w:t>
      </w:r>
    </w:p>
    <w:p w14:paraId="4411D59E" w14:textId="77777777" w:rsidR="007109F2" w:rsidRPr="001407D7" w:rsidRDefault="007109F2" w:rsidP="001407D7">
      <w:pPr>
        <w:rPr>
          <w:lang w:bidi="si-LK"/>
        </w:rPr>
      </w:pPr>
    </w:p>
    <w:p w14:paraId="5A830F78" w14:textId="17F63877" w:rsidR="001407D7" w:rsidRDefault="00511951" w:rsidP="007109F2">
      <w:pPr>
        <w:pStyle w:val="Heading4"/>
      </w:pPr>
      <w:r>
        <w:t>Scikit-Image</w:t>
      </w:r>
      <w:r w:rsidR="007109F2">
        <w:t xml:space="preserve"> (Structural Similarity Index)</w:t>
      </w:r>
    </w:p>
    <w:p w14:paraId="5BE0EFC4" w14:textId="7B3CE7C9" w:rsidR="007109F2" w:rsidRDefault="007109F2" w:rsidP="007109F2">
      <w:pPr>
        <w:rPr>
          <w:lang w:bidi="si-LK"/>
        </w:rPr>
      </w:pPr>
      <w:r>
        <w:rPr>
          <w:lang w:bidi="si-LK"/>
        </w:rPr>
        <w:t xml:space="preserve">Scikit-Image is a python Image processing library that is built on other common python libraries such as </w:t>
      </w:r>
      <w:proofErr w:type="spellStart"/>
      <w:r>
        <w:rPr>
          <w:lang w:bidi="si-LK"/>
        </w:rPr>
        <w:t>numPy</w:t>
      </w:r>
      <w:proofErr w:type="spellEnd"/>
      <w:r>
        <w:rPr>
          <w:lang w:bidi="si-LK"/>
        </w:rPr>
        <w:t xml:space="preserve"> and </w:t>
      </w:r>
      <w:proofErr w:type="spellStart"/>
      <w:r>
        <w:rPr>
          <w:lang w:bidi="si-LK"/>
        </w:rPr>
        <w:t>sciPy</w:t>
      </w:r>
      <w:proofErr w:type="spellEnd"/>
      <w:r>
        <w:rPr>
          <w:lang w:bidi="si-LK"/>
        </w:rPr>
        <w:t>. We will be using the set of methods that are created for comparing structural similarity and obtaining and index between two images of the same dimensions for the purpose of this project.</w:t>
      </w:r>
    </w:p>
    <w:p w14:paraId="695A6004" w14:textId="02630D93" w:rsidR="007109F2" w:rsidRDefault="007109F2" w:rsidP="007109F2">
      <w:pPr>
        <w:rPr>
          <w:lang w:bidi="si-LK"/>
        </w:rPr>
      </w:pPr>
    </w:p>
    <w:p w14:paraId="2D0C5FA6" w14:textId="4C9F4C06" w:rsidR="007109F2" w:rsidRDefault="00167591" w:rsidP="007109F2">
      <w:pPr>
        <w:pStyle w:val="Heading4"/>
      </w:pPr>
      <w:r>
        <w:t>Tensorflow</w:t>
      </w:r>
      <w:r w:rsidR="007109F2">
        <w:t xml:space="preserve"> (</w:t>
      </w:r>
      <w:r>
        <w:t>Keras</w:t>
      </w:r>
      <w:r w:rsidR="007109F2">
        <w:t xml:space="preserve"> – Image classification CNN)</w:t>
      </w:r>
    </w:p>
    <w:p w14:paraId="5361EFC7" w14:textId="163457E7" w:rsidR="007109F2" w:rsidRDefault="000B2B33" w:rsidP="007109F2">
      <w:pPr>
        <w:rPr>
          <w:lang w:bidi="si-LK"/>
        </w:rPr>
      </w:pPr>
      <w:r>
        <w:rPr>
          <w:lang w:bidi="si-LK"/>
        </w:rPr>
        <w:t xml:space="preserve">Tensorflow is an open source end to end machine learning platform. It supports multiple programming languages including python which is the core programming language used in this project. Its API is also available in multiple versions; this project will be using version r2.1 (stable) to implement the image classification training model that will be deployed using </w:t>
      </w:r>
      <w:r>
        <w:rPr>
          <w:lang w:bidi="si-LK"/>
        </w:rPr>
        <w:lastRenderedPageBreak/>
        <w:t>Tensorflow. Tensorflow allows multiple levels of abstraction. Due to this, the project will be utilizing the high level Keras API provided by Tensorflow. The Keras API will be utilized to implement a simple Image processing model using the layers provided to create a Convoluted Neural Network (CNN) to classify GIS related image according to the training data sets obtained.</w:t>
      </w:r>
    </w:p>
    <w:p w14:paraId="711CE499" w14:textId="7C7ABDCF" w:rsidR="00167591" w:rsidRDefault="00167591" w:rsidP="007109F2">
      <w:pPr>
        <w:rPr>
          <w:lang w:bidi="si-LK"/>
        </w:rPr>
      </w:pPr>
    </w:p>
    <w:p w14:paraId="0BD0B4B3" w14:textId="09E612C2" w:rsidR="00167591" w:rsidRDefault="00167591" w:rsidP="00167591">
      <w:pPr>
        <w:pStyle w:val="Heading4"/>
      </w:pPr>
      <w:proofErr w:type="spellStart"/>
      <w:r>
        <w:t>OpenCV</w:t>
      </w:r>
      <w:proofErr w:type="spellEnd"/>
    </w:p>
    <w:p w14:paraId="5A6A4683" w14:textId="647F0C29" w:rsidR="00167591" w:rsidRDefault="00167591" w:rsidP="00167591">
      <w:pPr>
        <w:rPr>
          <w:lang w:bidi="si-LK"/>
        </w:rPr>
      </w:pPr>
      <w:r>
        <w:rPr>
          <w:lang w:bidi="si-LK"/>
        </w:rPr>
        <w:t>Open Computer Vision Library (</w:t>
      </w:r>
      <w:proofErr w:type="spellStart"/>
      <w:r>
        <w:rPr>
          <w:lang w:bidi="si-LK"/>
        </w:rPr>
        <w:t>OpenCV</w:t>
      </w:r>
      <w:proofErr w:type="spellEnd"/>
      <w:r>
        <w:rPr>
          <w:lang w:bidi="si-LK"/>
        </w:rPr>
        <w:t>) is another Image processing library that supports the programming language python among other programming languages that is being used for image processing in this project.</w:t>
      </w:r>
    </w:p>
    <w:p w14:paraId="1EFF6170" w14:textId="77777777" w:rsidR="00BB5FAF" w:rsidRDefault="00BB5FAF" w:rsidP="00167591">
      <w:pPr>
        <w:rPr>
          <w:lang w:bidi="si-LK"/>
        </w:rPr>
      </w:pPr>
    </w:p>
    <w:p w14:paraId="557567F7" w14:textId="23D1F2AC" w:rsidR="00BB5FAF" w:rsidRDefault="00BB5FAF" w:rsidP="00BB5FAF">
      <w:pPr>
        <w:pStyle w:val="Heading4"/>
      </w:pPr>
      <w:r>
        <w:t>Python Flask API Framework</w:t>
      </w:r>
    </w:p>
    <w:p w14:paraId="74B8593A" w14:textId="188F6A3F" w:rsidR="00167591" w:rsidRDefault="00BB5FAF" w:rsidP="00167591">
      <w:pPr>
        <w:rPr>
          <w:lang w:bidi="si-LK"/>
        </w:rPr>
      </w:pPr>
      <w:r>
        <w:rPr>
          <w:lang w:bidi="si-LK"/>
        </w:rPr>
        <w:t xml:space="preserve">For the Application Programming Interface that is used to expose the backend functionality to the frontend desktop application, FLASK a </w:t>
      </w:r>
      <w:r w:rsidR="008E29E5">
        <w:rPr>
          <w:lang w:bidi="si-LK"/>
        </w:rPr>
        <w:t>popular</w:t>
      </w:r>
      <w:r>
        <w:rPr>
          <w:lang w:bidi="si-LK"/>
        </w:rPr>
        <w:t xml:space="preserve"> python based API will be used. The advantages of using Flask as the selected API for the project are as follows.</w:t>
      </w:r>
    </w:p>
    <w:p w14:paraId="778D0067" w14:textId="019E7D43" w:rsidR="00BB5FAF" w:rsidRDefault="00BB5FAF" w:rsidP="00167591">
      <w:pPr>
        <w:rPr>
          <w:lang w:bidi="si-LK"/>
        </w:rPr>
      </w:pPr>
      <w:r>
        <w:rPr>
          <w:lang w:bidi="si-LK"/>
        </w:rPr>
        <w:t xml:space="preserve">When compared to popular web frameworks such as Django, Rails, Play and </w:t>
      </w:r>
      <w:proofErr w:type="spellStart"/>
      <w:r>
        <w:rPr>
          <w:lang w:bidi="si-LK"/>
        </w:rPr>
        <w:t>Lar</w:t>
      </w:r>
      <w:r w:rsidR="008E29E5">
        <w:rPr>
          <w:lang w:bidi="si-LK"/>
        </w:rPr>
        <w:t>ave</w:t>
      </w:r>
      <w:r>
        <w:rPr>
          <w:lang w:bidi="si-LK"/>
        </w:rPr>
        <w:t>l</w:t>
      </w:r>
      <w:proofErr w:type="spellEnd"/>
      <w:r w:rsidR="008E29E5">
        <w:rPr>
          <w:lang w:bidi="si-LK"/>
        </w:rPr>
        <w:t xml:space="preserve"> etc. Flask can be considered a significantly minimal web framework. This allow the programmer to implement flask applications in any design structure. In this case OOP based. As OOAD is selected as the preferred Software Design methodology as specified in the third chapter of this document. Flask has been chosen the Framework to be used to implement the backend exposing API in this project.</w:t>
      </w:r>
    </w:p>
    <w:p w14:paraId="03D5C09F" w14:textId="77777777" w:rsidR="00BB5FAF" w:rsidRPr="00167591" w:rsidRDefault="00BB5FAF" w:rsidP="00167591">
      <w:pPr>
        <w:rPr>
          <w:lang w:bidi="si-LK"/>
        </w:rPr>
      </w:pPr>
    </w:p>
    <w:p w14:paraId="3CC5CB1B" w14:textId="57D3C40B" w:rsidR="00B12101" w:rsidRDefault="00B12101" w:rsidP="00B81577">
      <w:pPr>
        <w:pStyle w:val="Heading3"/>
      </w:pPr>
      <w:bookmarkStart w:id="140" w:name="_Toc39155651"/>
      <w:r>
        <w:t>Selection of Tools</w:t>
      </w:r>
      <w:bookmarkEnd w:id="140"/>
    </w:p>
    <w:p w14:paraId="316C0A33" w14:textId="69FD8DB2" w:rsidR="0094263D" w:rsidRDefault="00167591" w:rsidP="00167591">
      <w:pPr>
        <w:pStyle w:val="Heading4"/>
      </w:pPr>
      <w:r>
        <w:t>Selection of IDEs</w:t>
      </w:r>
    </w:p>
    <w:p w14:paraId="7F546D56" w14:textId="4DCA6390" w:rsidR="00167591" w:rsidRDefault="00167591" w:rsidP="00167591">
      <w:r>
        <w:t xml:space="preserve">IntelliJ </w:t>
      </w:r>
      <w:proofErr w:type="spellStart"/>
      <w:r>
        <w:t>Pycharm</w:t>
      </w:r>
      <w:proofErr w:type="spellEnd"/>
      <w:r>
        <w:t xml:space="preserve"> is a </w:t>
      </w:r>
      <w:r w:rsidR="00BB5FAF">
        <w:t>phenomenal</w:t>
      </w:r>
      <w:r>
        <w:t xml:space="preserve"> IDE developed b</w:t>
      </w:r>
      <w:r w:rsidR="00BB5FAF">
        <w:t>y</w:t>
      </w:r>
      <w:r>
        <w:t xml:space="preserve"> </w:t>
      </w:r>
      <w:proofErr w:type="spellStart"/>
      <w:r>
        <w:t>Jetbrains</w:t>
      </w:r>
      <w:proofErr w:type="spellEnd"/>
      <w:r w:rsidR="00BB5FAF">
        <w:t xml:space="preserve"> </w:t>
      </w:r>
      <w:proofErr w:type="spellStart"/>
      <w:r w:rsidR="00BB5FAF">
        <w:t>s.r.o</w:t>
      </w:r>
      <w:proofErr w:type="spellEnd"/>
      <w:r w:rsidR="00BB5FAF">
        <w:t xml:space="preserve">. This is a very popular IDE used for Python Software Development. </w:t>
      </w:r>
      <w:proofErr w:type="spellStart"/>
      <w:r w:rsidR="00BB5FAF">
        <w:t>PyCharm</w:t>
      </w:r>
      <w:proofErr w:type="spellEnd"/>
      <w:r w:rsidR="00BB5FAF">
        <w:t xml:space="preserve"> also enables the project to be created in its own Virtual environment for which python </w:t>
      </w:r>
      <w:proofErr w:type="spellStart"/>
      <w:r w:rsidR="00BB5FAF">
        <w:t>Conda</w:t>
      </w:r>
      <w:proofErr w:type="spellEnd"/>
      <w:r w:rsidR="00BB5FAF">
        <w:t xml:space="preserve"> will be used. </w:t>
      </w:r>
    </w:p>
    <w:p w14:paraId="2ADB1309" w14:textId="520022C0" w:rsidR="00167591" w:rsidRDefault="00167591" w:rsidP="00BB5FAF">
      <w:pPr>
        <w:pStyle w:val="ListParagraph"/>
        <w:numPr>
          <w:ilvl w:val="0"/>
          <w:numId w:val="47"/>
        </w:numPr>
      </w:pPr>
      <w:r>
        <w:t>Existing experience of the author.</w:t>
      </w:r>
    </w:p>
    <w:p w14:paraId="3F31E6C4" w14:textId="21CDB7C4" w:rsidR="00167591" w:rsidRDefault="00167591" w:rsidP="00BB5FAF">
      <w:pPr>
        <w:pStyle w:val="ListParagraph"/>
        <w:numPr>
          <w:ilvl w:val="0"/>
          <w:numId w:val="47"/>
        </w:numPr>
      </w:pPr>
      <w:r>
        <w:lastRenderedPageBreak/>
        <w:t xml:space="preserve">Better </w:t>
      </w:r>
      <w:proofErr w:type="spellStart"/>
      <w:r>
        <w:t>intellisense</w:t>
      </w:r>
      <w:proofErr w:type="spellEnd"/>
      <w:r>
        <w:t xml:space="preserve"> for </w:t>
      </w:r>
      <w:r w:rsidR="00BB5FAF">
        <w:t xml:space="preserve">Python Development provided by the </w:t>
      </w:r>
    </w:p>
    <w:p w14:paraId="14DD1272" w14:textId="385AAC7B" w:rsidR="00BB5FAF" w:rsidRDefault="00BB5FAF" w:rsidP="00424D2E">
      <w:pPr>
        <w:pStyle w:val="ListParagraph"/>
        <w:numPr>
          <w:ilvl w:val="0"/>
          <w:numId w:val="47"/>
        </w:numPr>
        <w:rPr>
          <w:lang w:bidi="si-LK"/>
        </w:rPr>
      </w:pPr>
      <w:r w:rsidRPr="00BB5FAF">
        <w:rPr>
          <w:lang w:bidi="si-LK"/>
        </w:rPr>
        <w:t>PEP8 checks</w:t>
      </w:r>
      <w:r>
        <w:rPr>
          <w:lang w:bidi="si-LK"/>
        </w:rPr>
        <w:t xml:space="preserve"> for better code quality and alerts when violated with fix suggestions</w:t>
      </w:r>
    </w:p>
    <w:p w14:paraId="6599792E" w14:textId="74B0203E" w:rsidR="00BB5FAF" w:rsidRPr="00167591" w:rsidRDefault="00BB5FAF" w:rsidP="00BB5FAF">
      <w:pPr>
        <w:rPr>
          <w:lang w:bidi="si-LK"/>
        </w:rPr>
      </w:pPr>
      <w:r>
        <w:rPr>
          <w:lang w:bidi="si-LK"/>
        </w:rPr>
        <w:t xml:space="preserve">For Frontend Development Visual Studio Code will be used, as it supports code suggestion and formatting support for the mainly used three languages used in the front end framework which are HTML, JS, CSS. </w:t>
      </w:r>
    </w:p>
    <w:p w14:paraId="064A8B94" w14:textId="4649C886" w:rsidR="007109F2" w:rsidRDefault="007109F2" w:rsidP="0094263D">
      <w:pPr>
        <w:rPr>
          <w:lang w:bidi="si-LK"/>
        </w:rPr>
      </w:pPr>
    </w:p>
    <w:p w14:paraId="23501E8D" w14:textId="5C94F8D7" w:rsidR="00B12101" w:rsidRDefault="00B12101" w:rsidP="00B12101">
      <w:pPr>
        <w:pStyle w:val="Heading2"/>
      </w:pPr>
      <w:bookmarkStart w:id="141" w:name="_Toc39155652"/>
      <w:r>
        <w:t>Implementation of Components</w:t>
      </w:r>
      <w:bookmarkEnd w:id="141"/>
    </w:p>
    <w:p w14:paraId="5A1B358F" w14:textId="6C3B9E6F" w:rsidR="008E29E5" w:rsidRDefault="008E29E5" w:rsidP="008820E7">
      <w:pPr>
        <w:pStyle w:val="Heading3"/>
      </w:pPr>
      <w:bookmarkStart w:id="142" w:name="_Toc39155653"/>
      <w:r>
        <w:t>Parameter Trainer</w:t>
      </w:r>
      <w:r w:rsidR="004E1607">
        <w:t xml:space="preserve"> Component</w:t>
      </w:r>
      <w:bookmarkEnd w:id="142"/>
    </w:p>
    <w:p w14:paraId="10974B5F" w14:textId="50C30286" w:rsidR="00404321" w:rsidRPr="00404321" w:rsidRDefault="008820E7" w:rsidP="008820E7">
      <w:pPr>
        <w:rPr>
          <w:lang w:bidi="si-LK"/>
        </w:rPr>
      </w:pPr>
      <w:r>
        <w:rPr>
          <w:lang w:bidi="si-LK"/>
        </w:rPr>
        <w:t>This component handles the pre trai</w:t>
      </w:r>
      <w:r w:rsidR="00404321">
        <w:rPr>
          <w:lang w:bidi="si-LK"/>
        </w:rPr>
        <w:t>ning of the system to determine the best conversion parameters for each classification of GIS image</w:t>
      </w:r>
      <w:r w:rsidR="004E1607">
        <w:rPr>
          <w:lang w:bidi="si-LK"/>
        </w:rPr>
        <w:t xml:space="preserve"> determined by the image classification model. It contains the methods for various image pre-processing functions that are used throughout the system as well.</w:t>
      </w:r>
    </w:p>
    <w:p w14:paraId="09DAFD11" w14:textId="78B460CF" w:rsidR="008820E7" w:rsidRDefault="008820E7" w:rsidP="008820E7">
      <w:pPr>
        <w:pStyle w:val="Heading4"/>
      </w:pPr>
      <w:r>
        <w:t xml:space="preserve">Image </w:t>
      </w:r>
      <w:r w:rsidR="004E1607">
        <w:t>Resizing</w:t>
      </w:r>
      <w:r>
        <w:t xml:space="preserve"> </w:t>
      </w:r>
    </w:p>
    <w:p w14:paraId="5686FFB6" w14:textId="77777777" w:rsidR="004E1607" w:rsidRDefault="004E1607" w:rsidP="008820E7">
      <w:pPr>
        <w:rPr>
          <w:noProof/>
          <w:lang w:eastAsia="en-GB"/>
        </w:rPr>
      </w:pPr>
    </w:p>
    <w:p w14:paraId="5C38CF8E" w14:textId="14AD46EF" w:rsidR="008820E7" w:rsidRPr="008820E7" w:rsidRDefault="008820E7" w:rsidP="008820E7">
      <w:pPr>
        <w:rPr>
          <w:b/>
          <w:lang w:bidi="si-LK"/>
        </w:rPr>
      </w:pPr>
      <w:r>
        <w:rPr>
          <w:noProof/>
          <w:lang w:eastAsia="en-GB"/>
        </w:rPr>
        <w:drawing>
          <wp:inline distT="0" distB="0" distL="0" distR="0" wp14:anchorId="016B463D" wp14:editId="4A1B4EDD">
            <wp:extent cx="4768850" cy="1019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65259"/>
                    <a:stretch/>
                  </pic:blipFill>
                  <pic:spPr bwMode="auto">
                    <a:xfrm>
                      <a:off x="0" y="0"/>
                      <a:ext cx="4779494" cy="1021450"/>
                    </a:xfrm>
                    <a:prstGeom prst="rect">
                      <a:avLst/>
                    </a:prstGeom>
                    <a:ln>
                      <a:noFill/>
                    </a:ln>
                    <a:extLst>
                      <a:ext uri="{53640926-AAD7-44D8-BBD7-CCE9431645EC}">
                        <a14:shadowObscured xmlns:a14="http://schemas.microsoft.com/office/drawing/2010/main"/>
                      </a:ext>
                    </a:extLst>
                  </pic:spPr>
                </pic:pic>
              </a:graphicData>
            </a:graphic>
          </wp:inline>
        </w:drawing>
      </w:r>
    </w:p>
    <w:p w14:paraId="1B1B5FEE" w14:textId="2D6B8D08" w:rsidR="0094263D" w:rsidRDefault="004E1607" w:rsidP="0094263D">
      <w:pPr>
        <w:rPr>
          <w:lang w:bidi="si-LK"/>
        </w:rPr>
      </w:pPr>
      <w:r>
        <w:rPr>
          <w:lang w:bidi="si-LK"/>
        </w:rPr>
        <w:t xml:space="preserve">The image pre-processing functions that ready the image for the training and </w:t>
      </w:r>
      <w:proofErr w:type="spellStart"/>
      <w:r>
        <w:rPr>
          <w:lang w:bidi="si-LK"/>
        </w:rPr>
        <w:t>ssim</w:t>
      </w:r>
      <w:proofErr w:type="spellEnd"/>
      <w:r>
        <w:rPr>
          <w:lang w:bidi="si-LK"/>
        </w:rPr>
        <w:t xml:space="preserve"> functions are a vital part of the whole system. Every time an image is to be imported and converted using open cv. After it is imported it has to be resized to certain dimension for operation such as quantization and structural analysis to be run on them. As some images are too large. They may cause the system to run out of memory. Hence for operations such as image classification model training and Structural similarity index to be calculated on the image data sets it should be scaled down to a constant size. </w:t>
      </w:r>
      <w:r w:rsidRPr="004E1607">
        <w:rPr>
          <w:highlight w:val="yellow"/>
          <w:lang w:bidi="si-LK"/>
        </w:rPr>
        <w:t xml:space="preserve">This also helps with training of the image classification model as images with similar </w:t>
      </w:r>
      <w:proofErr w:type="gramStart"/>
      <w:r w:rsidR="001D41D7">
        <w:rPr>
          <w:highlight w:val="yellow"/>
          <w:lang w:bidi="si-LK"/>
        </w:rPr>
        <w:t>dimensions</w:t>
      </w:r>
      <w:proofErr w:type="gramEnd"/>
      <w:r w:rsidRPr="004E1607">
        <w:rPr>
          <w:highlight w:val="yellow"/>
          <w:lang w:bidi="si-LK"/>
        </w:rPr>
        <w:t xml:space="preserve"> train better with less inconsistencies.</w:t>
      </w:r>
    </w:p>
    <w:p w14:paraId="4ACABC2C" w14:textId="2A4B8424" w:rsidR="004E1607" w:rsidRDefault="004E1607" w:rsidP="0094263D">
      <w:pPr>
        <w:rPr>
          <w:lang w:bidi="si-LK"/>
        </w:rPr>
      </w:pPr>
      <w:r>
        <w:rPr>
          <w:lang w:bidi="si-LK"/>
        </w:rPr>
        <w:t>This function gets an image and a width and scales the image height, maintaining its aspect ratio to the newly defined width</w:t>
      </w:r>
      <w:r w:rsidR="005A68DD">
        <w:rPr>
          <w:lang w:bidi="si-LK"/>
        </w:rPr>
        <w:t xml:space="preserve"> and returns it</w:t>
      </w:r>
      <w:r>
        <w:rPr>
          <w:lang w:bidi="si-LK"/>
        </w:rPr>
        <w:t>.</w:t>
      </w:r>
    </w:p>
    <w:p w14:paraId="7127A74D" w14:textId="194A3939" w:rsidR="004E1607" w:rsidRDefault="004E1607" w:rsidP="004E1607">
      <w:pPr>
        <w:pStyle w:val="Heading4"/>
        <w:rPr>
          <w:noProof/>
          <w:lang w:eastAsia="en-GB"/>
        </w:rPr>
      </w:pPr>
      <w:r>
        <w:lastRenderedPageBreak/>
        <w:t>Image Colour Quantization</w:t>
      </w:r>
    </w:p>
    <w:p w14:paraId="36D368D5" w14:textId="1951C60D" w:rsidR="004E1607" w:rsidRDefault="004E1607" w:rsidP="0094263D">
      <w:pPr>
        <w:rPr>
          <w:lang w:bidi="si-LK"/>
        </w:rPr>
      </w:pPr>
      <w:r>
        <w:rPr>
          <w:noProof/>
          <w:lang w:eastAsia="en-GB"/>
        </w:rPr>
        <w:drawing>
          <wp:inline distT="0" distB="0" distL="0" distR="0" wp14:anchorId="566FB99F" wp14:editId="21176386">
            <wp:extent cx="4768850" cy="1790658"/>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8962"/>
                    <a:stretch/>
                  </pic:blipFill>
                  <pic:spPr bwMode="auto">
                    <a:xfrm>
                      <a:off x="0" y="0"/>
                      <a:ext cx="4779494" cy="1794655"/>
                    </a:xfrm>
                    <a:prstGeom prst="rect">
                      <a:avLst/>
                    </a:prstGeom>
                    <a:ln>
                      <a:noFill/>
                    </a:ln>
                    <a:extLst>
                      <a:ext uri="{53640926-AAD7-44D8-BBD7-CCE9431645EC}">
                        <a14:shadowObscured xmlns:a14="http://schemas.microsoft.com/office/drawing/2010/main"/>
                      </a:ext>
                    </a:extLst>
                  </pic:spPr>
                </pic:pic>
              </a:graphicData>
            </a:graphic>
          </wp:inline>
        </w:drawing>
      </w:r>
    </w:p>
    <w:p w14:paraId="4A5AAEC2" w14:textId="7E9A2338" w:rsidR="004E1607" w:rsidRDefault="00FC0CC1" w:rsidP="0094263D">
      <w:pPr>
        <w:rPr>
          <w:lang w:bidi="si-LK"/>
        </w:rPr>
      </w:pPr>
      <w:r>
        <w:rPr>
          <w:lang w:bidi="si-LK"/>
        </w:rPr>
        <w:t>Image quantization is also an important pre-processing functionality that is being employed to reduce the computational power required and time of running of the system when dealing with high quality images with high number of colours that also might make the conversion software run out of memory due there being really high polygon count when raster to vector conversion is to be done. Colour quantization in method is done by using the clustering algorithm found in k-means and passing the number of clusters to be used when quantization of the image. The image should be converted to the LAB colour format before being used to in the clustering algorithm the image after quantization is converted back into the BGR format the default colour space configuration for Open CV. The quantized image is then returned.</w:t>
      </w:r>
    </w:p>
    <w:p w14:paraId="7A4605E3" w14:textId="77777777" w:rsidR="005A68DD" w:rsidRDefault="005A68DD" w:rsidP="0094263D">
      <w:pPr>
        <w:rPr>
          <w:lang w:bidi="si-LK"/>
        </w:rPr>
      </w:pPr>
    </w:p>
    <w:p w14:paraId="0011F188" w14:textId="16AF3BF3" w:rsidR="005A68DD" w:rsidRDefault="005A68DD" w:rsidP="005A68DD">
      <w:pPr>
        <w:pStyle w:val="Heading4"/>
      </w:pPr>
      <w:r>
        <w:t>Converting SVG into PNG</w:t>
      </w:r>
    </w:p>
    <w:p w14:paraId="5B9B8E07" w14:textId="31BFCA48" w:rsidR="005A68DD" w:rsidRDefault="005A68DD" w:rsidP="005A68DD">
      <w:pPr>
        <w:rPr>
          <w:lang w:bidi="si-LK"/>
        </w:rPr>
      </w:pPr>
      <w:r>
        <w:rPr>
          <w:noProof/>
          <w:lang w:eastAsia="en-GB"/>
        </w:rPr>
        <w:drawing>
          <wp:inline distT="0" distB="0" distL="0" distR="0" wp14:anchorId="0D7B51EB" wp14:editId="483B9B40">
            <wp:extent cx="4038600" cy="3059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22682" cy="312325"/>
                    </a:xfrm>
                    <a:prstGeom prst="rect">
                      <a:avLst/>
                    </a:prstGeom>
                  </pic:spPr>
                </pic:pic>
              </a:graphicData>
            </a:graphic>
          </wp:inline>
        </w:drawing>
      </w:r>
    </w:p>
    <w:p w14:paraId="25BFF271" w14:textId="5DA535B1" w:rsidR="005A68DD" w:rsidRDefault="005A68DD" w:rsidP="005A68DD">
      <w:pPr>
        <w:rPr>
          <w:lang w:bidi="si-LK"/>
        </w:rPr>
      </w:pPr>
      <w:r>
        <w:rPr>
          <w:lang w:bidi="si-LK"/>
        </w:rPr>
        <w:t xml:space="preserve">As there is no python library to convert SVG images into PNG format, a library known as </w:t>
      </w:r>
      <w:proofErr w:type="spellStart"/>
      <w:r>
        <w:rPr>
          <w:lang w:bidi="si-LK"/>
        </w:rPr>
        <w:t>inkscape</w:t>
      </w:r>
      <w:proofErr w:type="spellEnd"/>
      <w:r>
        <w:rPr>
          <w:lang w:bidi="si-LK"/>
        </w:rPr>
        <w:t xml:space="preserve"> is being used to do this process. The requirement for an SVG image to be converted to PNG comes when the result conversion has to be compared to the original image to identify its Structural similarity as that is the index used to measure the quality of the output in this project. This code calls a sub process call and runs the svg2png batch file which accepts 2 arguments which are the path of the image to be converted and the output path where the converted image will be saved to. Sub process is an inbuilt module in python that allows the spawning of new processes and obtain their return codes.</w:t>
      </w:r>
    </w:p>
    <w:p w14:paraId="2609BDFD" w14:textId="5ECA61F5" w:rsidR="005A68DD" w:rsidRDefault="005A68DD" w:rsidP="005A68DD">
      <w:pPr>
        <w:rPr>
          <w:lang w:bidi="si-LK"/>
        </w:rPr>
      </w:pPr>
    </w:p>
    <w:p w14:paraId="151CE60C" w14:textId="27E0D4AC" w:rsidR="005A68DD" w:rsidRDefault="005A68DD" w:rsidP="005A68DD">
      <w:pPr>
        <w:pStyle w:val="Heading4"/>
      </w:pPr>
      <w:r>
        <w:lastRenderedPageBreak/>
        <w:t>SVG2PNG.bat</w:t>
      </w:r>
    </w:p>
    <w:p w14:paraId="774BA080" w14:textId="6957230F" w:rsidR="005A68DD" w:rsidRDefault="005A68DD" w:rsidP="005A68DD">
      <w:pPr>
        <w:rPr>
          <w:lang w:bidi="si-LK"/>
        </w:rPr>
      </w:pPr>
      <w:r>
        <w:rPr>
          <w:noProof/>
          <w:lang w:eastAsia="en-GB"/>
        </w:rPr>
        <w:drawing>
          <wp:inline distT="0" distB="0" distL="0" distR="0" wp14:anchorId="4D56A140" wp14:editId="4CA176CB">
            <wp:extent cx="2505075" cy="121481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17842" cy="1221001"/>
                    </a:xfrm>
                    <a:prstGeom prst="rect">
                      <a:avLst/>
                    </a:prstGeom>
                  </pic:spPr>
                </pic:pic>
              </a:graphicData>
            </a:graphic>
          </wp:inline>
        </w:drawing>
      </w:r>
    </w:p>
    <w:p w14:paraId="4EE8E412" w14:textId="3B325A96" w:rsidR="005A68DD" w:rsidRPr="005A68DD" w:rsidRDefault="005A68DD" w:rsidP="005A68DD">
      <w:pPr>
        <w:rPr>
          <w:lang w:bidi="si-LK"/>
        </w:rPr>
      </w:pPr>
      <w:proofErr w:type="spellStart"/>
      <w:r>
        <w:rPr>
          <w:lang w:bidi="si-LK"/>
        </w:rPr>
        <w:t>Inkscape</w:t>
      </w:r>
      <w:proofErr w:type="spellEnd"/>
      <w:r>
        <w:rPr>
          <w:lang w:bidi="si-LK"/>
        </w:rPr>
        <w:t xml:space="preserve"> is an open source Vector graphics editor. It also has a command line version of its tool and also supports functionalities such as conversion vector data formats to PNG or jpeg formats. This batch file takes the power of the </w:t>
      </w:r>
      <w:proofErr w:type="spellStart"/>
      <w:r>
        <w:rPr>
          <w:lang w:bidi="si-LK"/>
        </w:rPr>
        <w:t>inksacpe</w:t>
      </w:r>
      <w:proofErr w:type="spellEnd"/>
      <w:r>
        <w:rPr>
          <w:lang w:bidi="si-LK"/>
        </w:rPr>
        <w:t xml:space="preserve"> command line tool and converts the image that it obtains as the first augment and saves it in the location provided in the second argument. As mentioned above this batch file is invoked though python using sub processes.</w:t>
      </w:r>
    </w:p>
    <w:p w14:paraId="547E55FC" w14:textId="77777777" w:rsidR="004E1607" w:rsidRDefault="004E1607" w:rsidP="0094263D">
      <w:pPr>
        <w:rPr>
          <w:lang w:bidi="si-LK"/>
        </w:rPr>
      </w:pPr>
    </w:p>
    <w:p w14:paraId="636D0BB5" w14:textId="1152B155" w:rsidR="008820E7" w:rsidRPr="008820E7" w:rsidRDefault="008820E7" w:rsidP="008820E7">
      <w:pPr>
        <w:pStyle w:val="Heading4"/>
      </w:pPr>
      <w:r w:rsidRPr="008820E7">
        <w:t>Image Structural Similarity Index Calculator</w:t>
      </w:r>
    </w:p>
    <w:p w14:paraId="2C69D628" w14:textId="2F79CEBA" w:rsidR="008820E7" w:rsidRDefault="008820E7" w:rsidP="0094263D">
      <w:pPr>
        <w:rPr>
          <w:lang w:bidi="si-LK"/>
        </w:rPr>
      </w:pPr>
      <w:r>
        <w:rPr>
          <w:noProof/>
          <w:lang w:eastAsia="en-GB"/>
        </w:rPr>
        <w:drawing>
          <wp:inline distT="0" distB="0" distL="0" distR="0" wp14:anchorId="6D8B136A" wp14:editId="5649BC11">
            <wp:extent cx="3838575" cy="1269958"/>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60575" cy="1277236"/>
                    </a:xfrm>
                    <a:prstGeom prst="rect">
                      <a:avLst/>
                    </a:prstGeom>
                  </pic:spPr>
                </pic:pic>
              </a:graphicData>
            </a:graphic>
          </wp:inline>
        </w:drawing>
      </w:r>
    </w:p>
    <w:p w14:paraId="6EFC8D02" w14:textId="27E13D63" w:rsidR="005A68DD" w:rsidRDefault="00EE087F" w:rsidP="0094263D">
      <w:pPr>
        <w:rPr>
          <w:lang w:bidi="si-LK"/>
        </w:rPr>
      </w:pPr>
      <w:r>
        <w:rPr>
          <w:lang w:bidi="si-LK"/>
        </w:rPr>
        <w:t>Structural similarity index measure (SSIM) calculates</w:t>
      </w:r>
      <w:r w:rsidR="00993D3E">
        <w:rPr>
          <w:lang w:bidi="si-LK"/>
        </w:rPr>
        <w:t xml:space="preserve"> the mean squared error (MSE). Structural similarity takes texture of an image to account when comparing the original and to be compared to image. Two images are passed in as parameters where the later image is resized to be the same size as the original image, then using Scikit-images SSIM algorithm the similarity between these two images are calculated and returned as a percentage.</w:t>
      </w:r>
    </w:p>
    <w:p w14:paraId="338B6EF7" w14:textId="06FCBC56" w:rsidR="005A68DD" w:rsidRDefault="005A68DD" w:rsidP="0094263D">
      <w:pPr>
        <w:rPr>
          <w:lang w:bidi="si-LK"/>
        </w:rPr>
      </w:pPr>
    </w:p>
    <w:p w14:paraId="28D1D9A7" w14:textId="1597AE2B" w:rsidR="00993D3E" w:rsidRDefault="00993D3E" w:rsidP="0094263D">
      <w:pPr>
        <w:rPr>
          <w:lang w:bidi="si-LK"/>
        </w:rPr>
      </w:pPr>
    </w:p>
    <w:p w14:paraId="77015A92" w14:textId="09FC80AA" w:rsidR="00993D3E" w:rsidRDefault="00993D3E" w:rsidP="0094263D">
      <w:pPr>
        <w:rPr>
          <w:lang w:bidi="si-LK"/>
        </w:rPr>
      </w:pPr>
    </w:p>
    <w:p w14:paraId="36E0A358" w14:textId="62E7398A" w:rsidR="00993D3E" w:rsidRDefault="00993D3E" w:rsidP="0094263D">
      <w:pPr>
        <w:rPr>
          <w:lang w:bidi="si-LK"/>
        </w:rPr>
      </w:pPr>
    </w:p>
    <w:p w14:paraId="5B97436A" w14:textId="77777777" w:rsidR="00993D3E" w:rsidRDefault="00993D3E" w:rsidP="0094263D">
      <w:pPr>
        <w:rPr>
          <w:lang w:bidi="si-LK"/>
        </w:rPr>
      </w:pPr>
    </w:p>
    <w:p w14:paraId="7631B5C1" w14:textId="00DABF1C" w:rsidR="008820E7" w:rsidRDefault="008820E7" w:rsidP="008820E7">
      <w:pPr>
        <w:pStyle w:val="Heading4"/>
      </w:pPr>
      <w:r>
        <w:lastRenderedPageBreak/>
        <w:t>Variable Trainer Process</w:t>
      </w:r>
    </w:p>
    <w:p w14:paraId="62E249B2" w14:textId="28A62BE8" w:rsidR="008820E7" w:rsidRPr="008820E7" w:rsidRDefault="008820E7" w:rsidP="008820E7">
      <w:pPr>
        <w:rPr>
          <w:lang w:bidi="si-LK"/>
        </w:rPr>
      </w:pPr>
      <w:r>
        <w:rPr>
          <w:noProof/>
          <w:lang w:eastAsia="en-GB"/>
        </w:rPr>
        <w:drawing>
          <wp:inline distT="0" distB="0" distL="0" distR="0" wp14:anchorId="09EF1A5B" wp14:editId="4BC973A4">
            <wp:extent cx="5514362" cy="6819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25268" cy="6833388"/>
                    </a:xfrm>
                    <a:prstGeom prst="rect">
                      <a:avLst/>
                    </a:prstGeom>
                  </pic:spPr>
                </pic:pic>
              </a:graphicData>
            </a:graphic>
          </wp:inline>
        </w:drawing>
      </w:r>
    </w:p>
    <w:p w14:paraId="2D490BD1" w14:textId="55022302" w:rsidR="008820E7" w:rsidRDefault="008820E7" w:rsidP="0094263D">
      <w:pPr>
        <w:rPr>
          <w:lang w:bidi="si-LK"/>
        </w:rPr>
      </w:pPr>
      <w:r>
        <w:rPr>
          <w:noProof/>
          <w:lang w:eastAsia="en-GB"/>
        </w:rPr>
        <w:lastRenderedPageBreak/>
        <w:drawing>
          <wp:inline distT="0" distB="0" distL="0" distR="0" wp14:anchorId="131F6D98" wp14:editId="0E2EF28A">
            <wp:extent cx="4868356" cy="3895725"/>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86854" cy="3910527"/>
                    </a:xfrm>
                    <a:prstGeom prst="rect">
                      <a:avLst/>
                    </a:prstGeom>
                  </pic:spPr>
                </pic:pic>
              </a:graphicData>
            </a:graphic>
          </wp:inline>
        </w:drawing>
      </w:r>
    </w:p>
    <w:p w14:paraId="6DFD9EB7" w14:textId="4DBFB667" w:rsidR="00993D3E" w:rsidRDefault="00993D3E" w:rsidP="0094263D">
      <w:pPr>
        <w:rPr>
          <w:lang w:bidi="si-LK"/>
        </w:rPr>
      </w:pPr>
      <w:r>
        <w:rPr>
          <w:lang w:bidi="si-LK"/>
        </w:rPr>
        <w:t>The full process of identifying best fit parameters of each classification of image as classified by the trained image classification model starts by creating and initializing the directories required by the function to store and read images to and from. Once all directories are initialized and the paths to the data set directories are all validated A for loop loops through all the data for the necessary category (images). The image is then resized and quantized using the methods described above. The processed image is then stored in a temporary location which gets overwritten every time the for loop moves into a new iteration. A csv writer then is opened and a csv of the name of the image is created to store the parameters, and similarity of each conversion. Then the code enters a series of nested for loops that iterate each through a single parameters possible values. The temporary image is then converted using these parameters each time. Converted to PNG</w:t>
      </w:r>
      <w:r w:rsidR="00240152">
        <w:rPr>
          <w:lang w:bidi="si-LK"/>
        </w:rPr>
        <w:t xml:space="preserve"> using the method described above</w:t>
      </w:r>
      <w:r>
        <w:rPr>
          <w:lang w:bidi="si-LK"/>
        </w:rPr>
        <w:t xml:space="preserve"> and stored and then the converted PNG and the temp image is compared to identify similarity between them using the method described above. The values are then stored in the csv file and after all the parameter values are iterated through the initial for loops moves on to the next image. After all images in the directory have </w:t>
      </w:r>
      <w:r w:rsidR="00240152">
        <w:rPr>
          <w:lang w:bidi="si-LK"/>
        </w:rPr>
        <w:t>been iterated through the function is ended.</w:t>
      </w:r>
    </w:p>
    <w:p w14:paraId="4EC57472" w14:textId="4999373E" w:rsidR="00240152" w:rsidRDefault="00240152" w:rsidP="00240152">
      <w:pPr>
        <w:pStyle w:val="Heading4"/>
      </w:pPr>
      <w:r>
        <w:lastRenderedPageBreak/>
        <w:t>Create Best Fit Parameters for category</w:t>
      </w:r>
    </w:p>
    <w:p w14:paraId="0DF89E6B" w14:textId="78DA4165" w:rsidR="00240152" w:rsidRDefault="00240152" w:rsidP="0094263D">
      <w:pPr>
        <w:rPr>
          <w:lang w:bidi="si-LK"/>
        </w:rPr>
      </w:pPr>
      <w:r>
        <w:rPr>
          <w:noProof/>
          <w:lang w:eastAsia="en-GB"/>
        </w:rPr>
        <w:drawing>
          <wp:inline distT="0" distB="0" distL="0" distR="0" wp14:anchorId="680BB4CD" wp14:editId="6190E93F">
            <wp:extent cx="5943600" cy="40220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4022090"/>
                    </a:xfrm>
                    <a:prstGeom prst="rect">
                      <a:avLst/>
                    </a:prstGeom>
                  </pic:spPr>
                </pic:pic>
              </a:graphicData>
            </a:graphic>
          </wp:inline>
        </w:drawing>
      </w:r>
    </w:p>
    <w:p w14:paraId="1B18C263" w14:textId="64513ADC" w:rsidR="00240152" w:rsidRDefault="00240152" w:rsidP="0094263D">
      <w:pPr>
        <w:rPr>
          <w:lang w:bidi="si-LK"/>
        </w:rPr>
      </w:pPr>
      <w:r>
        <w:rPr>
          <w:lang w:bidi="si-LK"/>
        </w:rPr>
        <w:t xml:space="preserve">The parameter and </w:t>
      </w:r>
      <w:proofErr w:type="spellStart"/>
      <w:r>
        <w:rPr>
          <w:lang w:bidi="si-LK"/>
        </w:rPr>
        <w:t>ssim</w:t>
      </w:r>
      <w:proofErr w:type="spellEnd"/>
      <w:r>
        <w:rPr>
          <w:lang w:bidi="si-LK"/>
        </w:rPr>
        <w:t xml:space="preserve"> csv files are read by a for loop where each is arranged in descending order of their </w:t>
      </w:r>
      <w:proofErr w:type="spellStart"/>
      <w:r>
        <w:rPr>
          <w:lang w:bidi="si-LK"/>
        </w:rPr>
        <w:t>ssim</w:t>
      </w:r>
      <w:proofErr w:type="spellEnd"/>
      <w:r>
        <w:rPr>
          <w:lang w:bidi="si-LK"/>
        </w:rPr>
        <w:t xml:space="preserve"> values and the highest </w:t>
      </w:r>
      <w:proofErr w:type="spellStart"/>
      <w:r>
        <w:rPr>
          <w:lang w:bidi="si-LK"/>
        </w:rPr>
        <w:t>ssim</w:t>
      </w:r>
      <w:proofErr w:type="spellEnd"/>
      <w:r>
        <w:rPr>
          <w:lang w:bidi="si-LK"/>
        </w:rPr>
        <w:t xml:space="preserve"> value of each parameter file is taken and noted down in a csv file. This csv file then contains the best parameters that were used to get the highest </w:t>
      </w:r>
      <w:proofErr w:type="spellStart"/>
      <w:r>
        <w:rPr>
          <w:lang w:bidi="si-LK"/>
        </w:rPr>
        <w:t>ssim</w:t>
      </w:r>
      <w:proofErr w:type="spellEnd"/>
      <w:r>
        <w:rPr>
          <w:lang w:bidi="si-LK"/>
        </w:rPr>
        <w:t xml:space="preserve"> value in all of the images that were used as the data set. In the previous method where the parameter iteration and </w:t>
      </w:r>
      <w:proofErr w:type="spellStart"/>
      <w:r>
        <w:rPr>
          <w:lang w:bidi="si-LK"/>
        </w:rPr>
        <w:t>ssim</w:t>
      </w:r>
      <w:proofErr w:type="spellEnd"/>
      <w:r>
        <w:rPr>
          <w:lang w:bidi="si-LK"/>
        </w:rPr>
        <w:t xml:space="preserve"> is carried out. This csv is then saved.</w:t>
      </w:r>
    </w:p>
    <w:p w14:paraId="1B4BE6B0" w14:textId="77777777" w:rsidR="00240152" w:rsidRDefault="00240152" w:rsidP="0094263D">
      <w:pPr>
        <w:rPr>
          <w:lang w:bidi="si-LK"/>
        </w:rPr>
      </w:pPr>
    </w:p>
    <w:p w14:paraId="29261E53" w14:textId="17C9346D" w:rsidR="00240152" w:rsidRDefault="00240152" w:rsidP="00240152">
      <w:pPr>
        <w:pStyle w:val="Heading4"/>
      </w:pPr>
      <w:proofErr w:type="spellStart"/>
      <w:r>
        <w:t>Cleanup</w:t>
      </w:r>
      <w:proofErr w:type="spellEnd"/>
    </w:p>
    <w:p w14:paraId="1CECF23F" w14:textId="307E27EA" w:rsidR="00240152" w:rsidRDefault="00240152" w:rsidP="00240152">
      <w:pPr>
        <w:rPr>
          <w:lang w:bidi="si-LK"/>
        </w:rPr>
      </w:pPr>
      <w:r>
        <w:rPr>
          <w:noProof/>
          <w:lang w:eastAsia="en-GB"/>
        </w:rPr>
        <w:drawing>
          <wp:inline distT="0" distB="0" distL="0" distR="0" wp14:anchorId="2646BEAA" wp14:editId="030D4E36">
            <wp:extent cx="5514975" cy="781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14975" cy="781050"/>
                    </a:xfrm>
                    <a:prstGeom prst="rect">
                      <a:avLst/>
                    </a:prstGeom>
                  </pic:spPr>
                </pic:pic>
              </a:graphicData>
            </a:graphic>
          </wp:inline>
        </w:drawing>
      </w:r>
    </w:p>
    <w:p w14:paraId="72CDFB9F" w14:textId="545BBFB5" w:rsidR="00240152" w:rsidRDefault="00240152" w:rsidP="00240152">
      <w:pPr>
        <w:rPr>
          <w:lang w:bidi="si-LK"/>
        </w:rPr>
      </w:pPr>
      <w:r>
        <w:rPr>
          <w:lang w:bidi="si-LK"/>
        </w:rPr>
        <w:t>Deletes all the temporary csv files created in the process of sorting and creating the final category best fit parameter csv file.</w:t>
      </w:r>
    </w:p>
    <w:p w14:paraId="08119F43" w14:textId="0A268ADD" w:rsidR="008820E7" w:rsidRDefault="008820E7" w:rsidP="008820E7">
      <w:pPr>
        <w:pStyle w:val="Heading4"/>
      </w:pPr>
      <w:r>
        <w:lastRenderedPageBreak/>
        <w:t>Full Training Process Executor</w:t>
      </w:r>
    </w:p>
    <w:p w14:paraId="2F96EF88" w14:textId="542A7CE1" w:rsidR="008820E7" w:rsidRDefault="008820E7" w:rsidP="008820E7">
      <w:pPr>
        <w:rPr>
          <w:lang w:bidi="si-LK"/>
        </w:rPr>
      </w:pPr>
      <w:r>
        <w:rPr>
          <w:noProof/>
          <w:lang w:eastAsia="en-GB"/>
        </w:rPr>
        <w:drawing>
          <wp:inline distT="0" distB="0" distL="0" distR="0" wp14:anchorId="7D05B447" wp14:editId="7ECF2D45">
            <wp:extent cx="2209800" cy="91690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225895" cy="923579"/>
                    </a:xfrm>
                    <a:prstGeom prst="rect">
                      <a:avLst/>
                    </a:prstGeom>
                  </pic:spPr>
                </pic:pic>
              </a:graphicData>
            </a:graphic>
          </wp:inline>
        </w:drawing>
      </w:r>
    </w:p>
    <w:p w14:paraId="62F0D0A7" w14:textId="68DB74CB" w:rsidR="008820E7" w:rsidRDefault="00240152" w:rsidP="008820E7">
      <w:pPr>
        <w:rPr>
          <w:lang w:bidi="si-LK"/>
        </w:rPr>
      </w:pPr>
      <w:r>
        <w:rPr>
          <w:lang w:bidi="si-LK"/>
        </w:rPr>
        <w:t>This method runs all of the methods described above in their proper sequence. This process is fully auto mated and the sample space for the best fir parameters can be increased simply by increasing the dataset of images per category. And as this is an automated process. There is no monitoring required by the user of the application to create the best fit parameter files.</w:t>
      </w:r>
    </w:p>
    <w:p w14:paraId="5320D91A" w14:textId="58B763FE" w:rsidR="00DD148C" w:rsidRDefault="00DD148C" w:rsidP="008820E7">
      <w:pPr>
        <w:rPr>
          <w:lang w:bidi="si-LK"/>
        </w:rPr>
      </w:pPr>
    </w:p>
    <w:p w14:paraId="0E83E756" w14:textId="596DF131" w:rsidR="00DD148C" w:rsidRDefault="00DD148C" w:rsidP="00DD148C">
      <w:pPr>
        <w:pStyle w:val="Heading3"/>
      </w:pPr>
      <w:bookmarkStart w:id="143" w:name="_Toc39155654"/>
      <w:r>
        <w:t>Image Classifier Component</w:t>
      </w:r>
      <w:bookmarkEnd w:id="143"/>
    </w:p>
    <w:p w14:paraId="69CACA7A" w14:textId="51842D4B" w:rsidR="00DD148C" w:rsidRDefault="00DD148C" w:rsidP="00DD148C">
      <w:pPr>
        <w:rPr>
          <w:lang w:bidi="si-LK"/>
        </w:rPr>
      </w:pPr>
      <w:r>
        <w:rPr>
          <w:lang w:bidi="si-LK"/>
        </w:rPr>
        <w:t>This component handles the classification of various types of GIS data into three main categories. Satellite Imagery, Land classification Images and Scanned maps. This component has three main subcomponents. One that prepares the data and creates the training data set, the Model training component and the component that creates the neural network model with its layers and other parameters.</w:t>
      </w:r>
    </w:p>
    <w:p w14:paraId="56CA8344" w14:textId="77777777" w:rsidR="00FB5E4E" w:rsidRPr="00DD148C" w:rsidRDefault="00FB5E4E" w:rsidP="00DD148C">
      <w:pPr>
        <w:rPr>
          <w:lang w:bidi="si-LK"/>
        </w:rPr>
      </w:pPr>
    </w:p>
    <w:p w14:paraId="1113086E" w14:textId="290625C1" w:rsidR="00DD148C" w:rsidRPr="00DD148C" w:rsidRDefault="00DD148C" w:rsidP="00DD148C">
      <w:pPr>
        <w:pStyle w:val="Heading4"/>
      </w:pPr>
      <w:r>
        <w:t>Create and Prepare Training Data</w:t>
      </w:r>
    </w:p>
    <w:p w14:paraId="69B6DA33" w14:textId="0AE0DD88" w:rsidR="00DD148C" w:rsidRPr="00DD148C" w:rsidRDefault="00DD148C" w:rsidP="00DD148C">
      <w:pPr>
        <w:rPr>
          <w:lang w:bidi="si-LK"/>
        </w:rPr>
      </w:pPr>
      <w:r>
        <w:rPr>
          <w:noProof/>
          <w:lang w:eastAsia="en-GB"/>
        </w:rPr>
        <w:drawing>
          <wp:inline distT="0" distB="0" distL="0" distR="0" wp14:anchorId="6F9F55A3" wp14:editId="5A92C4C5">
            <wp:extent cx="4556342" cy="1847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39807" cy="1881700"/>
                    </a:xfrm>
                    <a:prstGeom prst="rect">
                      <a:avLst/>
                    </a:prstGeom>
                  </pic:spPr>
                </pic:pic>
              </a:graphicData>
            </a:graphic>
          </wp:inline>
        </w:drawing>
      </w:r>
    </w:p>
    <w:p w14:paraId="55C879B7" w14:textId="321AAC8F" w:rsidR="00240152" w:rsidRDefault="00DD148C" w:rsidP="008820E7">
      <w:pPr>
        <w:rPr>
          <w:lang w:bidi="si-LK"/>
        </w:rPr>
      </w:pPr>
      <w:r>
        <w:rPr>
          <w:lang w:bidi="si-LK"/>
        </w:rPr>
        <w:t xml:space="preserve">The images from a directory are loaded onto the application and stored in an </w:t>
      </w:r>
      <w:proofErr w:type="spellStart"/>
      <w:r>
        <w:rPr>
          <w:lang w:bidi="si-LK"/>
        </w:rPr>
        <w:t>numpy</w:t>
      </w:r>
      <w:proofErr w:type="spellEnd"/>
      <w:r>
        <w:rPr>
          <w:lang w:bidi="si-LK"/>
        </w:rPr>
        <w:t xml:space="preserve"> image array. The images here are loaded in grayscale (2 channels) and are indexed with the category, which is their folder name in which they reside in the data directory. The data is then shuffled to get better </w:t>
      </w:r>
      <w:r>
        <w:rPr>
          <w:lang w:bidi="si-LK"/>
        </w:rPr>
        <w:lastRenderedPageBreak/>
        <w:t>test result when training the system as it gets trained to each category randomly without being trained one after the other. This can help with the performance of the trained models accuracy.</w:t>
      </w:r>
    </w:p>
    <w:p w14:paraId="445AB028" w14:textId="77777777" w:rsidR="00FB5E4E" w:rsidRDefault="00FB5E4E" w:rsidP="008820E7">
      <w:pPr>
        <w:rPr>
          <w:lang w:bidi="si-LK"/>
        </w:rPr>
      </w:pPr>
    </w:p>
    <w:p w14:paraId="3522C7B2" w14:textId="2B597991" w:rsidR="00DD148C" w:rsidRDefault="00805FC1" w:rsidP="00805FC1">
      <w:pPr>
        <w:pStyle w:val="Heading4"/>
      </w:pPr>
      <w:r>
        <w:t>Training Image Classification Model</w:t>
      </w:r>
    </w:p>
    <w:p w14:paraId="22996D58" w14:textId="7CA94787" w:rsidR="00805FC1" w:rsidRDefault="00805FC1" w:rsidP="008820E7">
      <w:pPr>
        <w:rPr>
          <w:lang w:bidi="si-LK"/>
        </w:rPr>
      </w:pPr>
      <w:r>
        <w:rPr>
          <w:noProof/>
          <w:lang w:eastAsia="en-GB"/>
        </w:rPr>
        <w:drawing>
          <wp:inline distT="0" distB="0" distL="0" distR="0" wp14:anchorId="0529F098" wp14:editId="1A8C3FE6">
            <wp:extent cx="5943600" cy="37084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708400"/>
                    </a:xfrm>
                    <a:prstGeom prst="rect">
                      <a:avLst/>
                    </a:prstGeom>
                  </pic:spPr>
                </pic:pic>
              </a:graphicData>
            </a:graphic>
          </wp:inline>
        </w:drawing>
      </w:r>
    </w:p>
    <w:p w14:paraId="7C402E94" w14:textId="0DB19CB1" w:rsidR="00805FC1" w:rsidRPr="00805FC1" w:rsidRDefault="00805FC1" w:rsidP="008820E7">
      <w:pPr>
        <w:rPr>
          <w:lang w:bidi="si-LK"/>
        </w:rPr>
      </w:pPr>
      <w:r>
        <w:rPr>
          <w:lang w:bidi="si-LK"/>
        </w:rPr>
        <w:t xml:space="preserve">Once the prepared training data and image sized that is being used is passed as arguments into this method. It creates two arrays, one with the features (the image) X and the other with their corresponding label y. The X array of images is converted to a </w:t>
      </w:r>
      <w:proofErr w:type="spellStart"/>
      <w:r>
        <w:rPr>
          <w:lang w:bidi="si-LK"/>
        </w:rPr>
        <w:t>numpy</w:t>
      </w:r>
      <w:proofErr w:type="spellEnd"/>
      <w:r>
        <w:rPr>
          <w:lang w:bidi="si-LK"/>
        </w:rPr>
        <w:t xml:space="preserve"> array and reshaped using the image size passed as an argument. The values in X are then normalized to obtain better accuracy when training. The model is then created using the </w:t>
      </w:r>
      <w:proofErr w:type="gramStart"/>
      <w:r w:rsidRPr="00805FC1">
        <w:rPr>
          <w:b/>
          <w:lang w:bidi="si-LK"/>
        </w:rPr>
        <w:t>layers</w:t>
      </w:r>
      <w:proofErr w:type="gramEnd"/>
      <w:r>
        <w:rPr>
          <w:lang w:bidi="si-LK"/>
        </w:rPr>
        <w:t xml:space="preserve"> library that is provided by Keras by Tensorflow. In this model, a flatten layers then two dense layers with 64 and 3 nodes respectively are added sequentially the activation function for the first dense layer is </w:t>
      </w:r>
      <w:proofErr w:type="spellStart"/>
      <w:r w:rsidRPr="00805FC1">
        <w:rPr>
          <w:b/>
          <w:lang w:bidi="si-LK"/>
        </w:rPr>
        <w:t>relu</w:t>
      </w:r>
      <w:proofErr w:type="spellEnd"/>
      <w:r>
        <w:rPr>
          <w:lang w:bidi="si-LK"/>
        </w:rPr>
        <w:t xml:space="preserve"> which is a linear activation function that ramps up for any value that is not negative. The second dense layer has a </w:t>
      </w:r>
      <w:proofErr w:type="spellStart"/>
      <w:r w:rsidRPr="00805FC1">
        <w:rPr>
          <w:b/>
          <w:lang w:bidi="si-LK"/>
        </w:rPr>
        <w:t>softmax</w:t>
      </w:r>
      <w:proofErr w:type="spellEnd"/>
      <w:r>
        <w:rPr>
          <w:lang w:bidi="si-LK"/>
        </w:rPr>
        <w:t xml:space="preserve"> activation function and as we have only three categories it has 3 nodes. This model is then compiled using the </w:t>
      </w:r>
      <w:r w:rsidRPr="00805FC1">
        <w:rPr>
          <w:i/>
          <w:lang w:bidi="si-LK"/>
        </w:rPr>
        <w:t>optimized</w:t>
      </w:r>
      <w:r>
        <w:rPr>
          <w:lang w:bidi="si-LK"/>
        </w:rPr>
        <w:t xml:space="preserve"> </w:t>
      </w:r>
      <w:proofErr w:type="spellStart"/>
      <w:r w:rsidRPr="00805FC1">
        <w:rPr>
          <w:b/>
          <w:lang w:bidi="si-LK"/>
        </w:rPr>
        <w:t>adam</w:t>
      </w:r>
      <w:proofErr w:type="spellEnd"/>
      <w:r>
        <w:rPr>
          <w:lang w:bidi="si-LK"/>
        </w:rPr>
        <w:t xml:space="preserve">, </w:t>
      </w:r>
      <w:r w:rsidRPr="00805FC1">
        <w:rPr>
          <w:i/>
          <w:lang w:bidi="si-LK"/>
        </w:rPr>
        <w:t>loss function</w:t>
      </w:r>
      <w:r>
        <w:rPr>
          <w:lang w:bidi="si-LK"/>
        </w:rPr>
        <w:t xml:space="preserve"> </w:t>
      </w:r>
      <w:r w:rsidRPr="00805FC1">
        <w:rPr>
          <w:b/>
          <w:lang w:bidi="si-LK"/>
        </w:rPr>
        <w:t xml:space="preserve">sparse categorical </w:t>
      </w:r>
      <w:proofErr w:type="spellStart"/>
      <w:r w:rsidRPr="00805FC1">
        <w:rPr>
          <w:b/>
          <w:lang w:bidi="si-LK"/>
        </w:rPr>
        <w:t>crossentropy</w:t>
      </w:r>
      <w:proofErr w:type="spellEnd"/>
      <w:r>
        <w:rPr>
          <w:b/>
          <w:lang w:bidi="si-LK"/>
        </w:rPr>
        <w:t xml:space="preserve">, </w:t>
      </w:r>
      <w:r>
        <w:rPr>
          <w:lang w:bidi="si-LK"/>
        </w:rPr>
        <w:t>and to obtain metrics of accuracy. The model is then fitted with the data set. Which trains it to classify images between those three categories. And finally returns this model.</w:t>
      </w:r>
    </w:p>
    <w:p w14:paraId="5332D39F" w14:textId="76DFFDF7" w:rsidR="00805FC1" w:rsidRDefault="00805FC1" w:rsidP="00805FC1">
      <w:pPr>
        <w:pStyle w:val="Heading4"/>
      </w:pPr>
      <w:r>
        <w:lastRenderedPageBreak/>
        <w:t>Training and Saving Model</w:t>
      </w:r>
    </w:p>
    <w:p w14:paraId="0A1EDBDA" w14:textId="484B60C1" w:rsidR="00805FC1" w:rsidRDefault="00805FC1" w:rsidP="00805FC1">
      <w:pPr>
        <w:rPr>
          <w:lang w:bidi="si-LK"/>
        </w:rPr>
      </w:pPr>
      <w:r>
        <w:rPr>
          <w:noProof/>
          <w:lang w:eastAsia="en-GB"/>
        </w:rPr>
        <w:drawing>
          <wp:inline distT="0" distB="0" distL="0" distR="0" wp14:anchorId="4057C6B9" wp14:editId="15E68A11">
            <wp:extent cx="4505325" cy="2224654"/>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10180" cy="2227051"/>
                    </a:xfrm>
                    <a:prstGeom prst="rect">
                      <a:avLst/>
                    </a:prstGeom>
                  </pic:spPr>
                </pic:pic>
              </a:graphicData>
            </a:graphic>
          </wp:inline>
        </w:drawing>
      </w:r>
    </w:p>
    <w:p w14:paraId="0ECB96E5" w14:textId="30671E37" w:rsidR="00805FC1" w:rsidRDefault="00FF6A3F" w:rsidP="00805FC1">
      <w:pPr>
        <w:rPr>
          <w:lang w:bidi="si-LK"/>
        </w:rPr>
      </w:pPr>
      <w:r>
        <w:rPr>
          <w:lang w:bidi="si-LK"/>
        </w:rPr>
        <w:t xml:space="preserve">This function calls the above two described methods of this component by passing in the </w:t>
      </w:r>
      <w:r w:rsidR="00025347">
        <w:rPr>
          <w:lang w:bidi="si-LK"/>
        </w:rPr>
        <w:t>necessary</w:t>
      </w:r>
      <w:r>
        <w:rPr>
          <w:lang w:bidi="si-LK"/>
        </w:rPr>
        <w:t xml:space="preserve"> </w:t>
      </w:r>
      <w:r w:rsidR="00025347">
        <w:rPr>
          <w:lang w:bidi="si-LK"/>
        </w:rPr>
        <w:t>parameters</w:t>
      </w:r>
      <w:r>
        <w:rPr>
          <w:lang w:bidi="si-LK"/>
        </w:rPr>
        <w:t xml:space="preserve"> for each function such as the data directory for the data sets, and categories array which is an array of the folder name of the </w:t>
      </w:r>
      <w:r w:rsidR="00025347">
        <w:rPr>
          <w:lang w:bidi="si-LK"/>
        </w:rPr>
        <w:t>categorized</w:t>
      </w:r>
      <w:r>
        <w:rPr>
          <w:lang w:bidi="si-LK"/>
        </w:rPr>
        <w:t xml:space="preserve"> data set which will be used for labelling the images. The image size is also then defined. After the data set is created and the model is trained the model is saved locally to a file of file type h5. It is a </w:t>
      </w:r>
      <w:r w:rsidRPr="00FF6A3F">
        <w:rPr>
          <w:lang w:bidi="si-LK"/>
        </w:rPr>
        <w:t>Hierarchical Data Format</w:t>
      </w:r>
      <w:r>
        <w:rPr>
          <w:lang w:bidi="si-LK"/>
        </w:rPr>
        <w:t xml:space="preserve"> that contain multi-dimensional array of scientific data.</w:t>
      </w:r>
    </w:p>
    <w:p w14:paraId="1BBA64BE" w14:textId="77777777" w:rsidR="007C10B9" w:rsidRDefault="007C10B9" w:rsidP="00805FC1">
      <w:pPr>
        <w:rPr>
          <w:lang w:bidi="si-LK"/>
        </w:rPr>
      </w:pPr>
    </w:p>
    <w:p w14:paraId="7EFEEA2F" w14:textId="26DB2323" w:rsidR="007C10B9" w:rsidRDefault="007C10B9" w:rsidP="007C10B9">
      <w:pPr>
        <w:pStyle w:val="Heading3"/>
      </w:pPr>
      <w:bookmarkStart w:id="144" w:name="_Toc39155655"/>
      <w:r>
        <w:t>Backend API</w:t>
      </w:r>
      <w:bookmarkEnd w:id="144"/>
    </w:p>
    <w:p w14:paraId="3FDFCEF4" w14:textId="185F8C43" w:rsidR="007C10B9" w:rsidRDefault="007C10B9" w:rsidP="007C10B9">
      <w:pPr>
        <w:rPr>
          <w:lang w:bidi="si-LK"/>
        </w:rPr>
      </w:pPr>
      <w:r>
        <w:rPr>
          <w:lang w:bidi="si-LK"/>
        </w:rPr>
        <w:t xml:space="preserve">This component exposes the backend functionalities to the front end application through an application programming interface. This API uses the python Flash API framework. </w:t>
      </w:r>
    </w:p>
    <w:p w14:paraId="249493C0" w14:textId="01E07504" w:rsidR="007C10B9" w:rsidRPr="007C10B9" w:rsidRDefault="007C10B9" w:rsidP="007C10B9">
      <w:pPr>
        <w:pStyle w:val="Heading4"/>
      </w:pPr>
      <w:r>
        <w:t>Flask API Initialization</w:t>
      </w:r>
    </w:p>
    <w:p w14:paraId="1373188B" w14:textId="43B602B3" w:rsidR="007C10B9" w:rsidRPr="007C10B9" w:rsidRDefault="007C10B9" w:rsidP="007C10B9">
      <w:pPr>
        <w:rPr>
          <w:lang w:bidi="si-LK"/>
        </w:rPr>
      </w:pPr>
      <w:r>
        <w:rPr>
          <w:noProof/>
          <w:lang w:eastAsia="en-GB"/>
        </w:rPr>
        <w:drawing>
          <wp:inline distT="0" distB="0" distL="0" distR="0" wp14:anchorId="38926392" wp14:editId="13C842DF">
            <wp:extent cx="3942553" cy="23241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7289" cy="2344577"/>
                    </a:xfrm>
                    <a:prstGeom prst="rect">
                      <a:avLst/>
                    </a:prstGeom>
                  </pic:spPr>
                </pic:pic>
              </a:graphicData>
            </a:graphic>
          </wp:inline>
        </w:drawing>
      </w:r>
    </w:p>
    <w:p w14:paraId="295025BD" w14:textId="55B65B28" w:rsidR="00FF6A3F" w:rsidRDefault="007C10B9" w:rsidP="00805FC1">
      <w:pPr>
        <w:rPr>
          <w:lang w:bidi="si-LK"/>
        </w:rPr>
      </w:pPr>
      <w:r>
        <w:rPr>
          <w:noProof/>
          <w:lang w:eastAsia="en-GB"/>
        </w:rPr>
        <w:lastRenderedPageBreak/>
        <w:drawing>
          <wp:inline distT="0" distB="0" distL="0" distR="0" wp14:anchorId="17921187" wp14:editId="40E2BE96">
            <wp:extent cx="2698748" cy="32385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72648" cy="344718"/>
                    </a:xfrm>
                    <a:prstGeom prst="rect">
                      <a:avLst/>
                    </a:prstGeom>
                  </pic:spPr>
                </pic:pic>
              </a:graphicData>
            </a:graphic>
          </wp:inline>
        </w:drawing>
      </w:r>
    </w:p>
    <w:p w14:paraId="4FD3DF21" w14:textId="487C8EFB" w:rsidR="007C10B9" w:rsidRDefault="007C10B9" w:rsidP="00805FC1">
      <w:pPr>
        <w:rPr>
          <w:lang w:bidi="si-LK"/>
        </w:rPr>
      </w:pPr>
      <w:r>
        <w:rPr>
          <w:lang w:bidi="si-LK"/>
        </w:rPr>
        <w:t>This segment of code initializes the Flask application, enables CORS for cross origin access as both these backend and frontend to communicate without the browser blocking it. And starts the application.</w:t>
      </w:r>
    </w:p>
    <w:p w14:paraId="6D861F4D" w14:textId="4D6BD14C" w:rsidR="008045D2" w:rsidRDefault="008045D2" w:rsidP="00805FC1">
      <w:pPr>
        <w:rPr>
          <w:lang w:bidi="si-LK"/>
        </w:rPr>
      </w:pPr>
    </w:p>
    <w:p w14:paraId="3C49220F" w14:textId="3509BD7A" w:rsidR="008045D2" w:rsidRDefault="008045D2" w:rsidP="008045D2">
      <w:pPr>
        <w:pStyle w:val="Heading4"/>
      </w:pPr>
      <w:r>
        <w:t>Flask API method signatures</w:t>
      </w:r>
    </w:p>
    <w:p w14:paraId="51B6BE6C" w14:textId="7B47D7C7" w:rsidR="008045D2" w:rsidRPr="008045D2" w:rsidRDefault="008045D2" w:rsidP="008045D2">
      <w:pPr>
        <w:rPr>
          <w:lang w:bidi="si-LK"/>
        </w:rPr>
      </w:pPr>
      <w:r>
        <w:rPr>
          <w:noProof/>
          <w:lang w:eastAsia="en-GB"/>
        </w:rPr>
        <w:drawing>
          <wp:inline distT="0" distB="0" distL="0" distR="0" wp14:anchorId="0E2DEE3F" wp14:editId="2EBBBA1B">
            <wp:extent cx="2021295" cy="22764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027431" cy="2283386"/>
                    </a:xfrm>
                    <a:prstGeom prst="rect">
                      <a:avLst/>
                    </a:prstGeom>
                  </pic:spPr>
                </pic:pic>
              </a:graphicData>
            </a:graphic>
          </wp:inline>
        </w:drawing>
      </w:r>
    </w:p>
    <w:p w14:paraId="63FADCBD" w14:textId="57B4289D" w:rsidR="007C10B9" w:rsidRDefault="008045D2" w:rsidP="00805FC1">
      <w:pPr>
        <w:rPr>
          <w:lang w:bidi="si-LK"/>
        </w:rPr>
      </w:pPr>
      <w:r>
        <w:rPr>
          <w:lang w:bidi="si-LK"/>
        </w:rPr>
        <w:t xml:space="preserve">These two methods are the </w:t>
      </w:r>
      <w:r w:rsidR="00D06073">
        <w:rPr>
          <w:lang w:bidi="si-LK"/>
        </w:rPr>
        <w:t xml:space="preserve">methods of the </w:t>
      </w:r>
      <w:r>
        <w:rPr>
          <w:lang w:bidi="si-LK"/>
        </w:rPr>
        <w:t>API</w:t>
      </w:r>
      <w:r w:rsidR="00D06073">
        <w:rPr>
          <w:lang w:bidi="si-LK"/>
        </w:rPr>
        <w:t xml:space="preserve"> that are exposed through the routes defined and can be called through an http request from the front end. The methods which are being executed here will be further explained below.</w:t>
      </w:r>
    </w:p>
    <w:p w14:paraId="3586EF3E" w14:textId="77777777" w:rsidR="00D06073" w:rsidRDefault="00D06073" w:rsidP="00805FC1">
      <w:pPr>
        <w:rPr>
          <w:lang w:bidi="si-LK"/>
        </w:rPr>
      </w:pPr>
    </w:p>
    <w:p w14:paraId="3460931C" w14:textId="7323548E" w:rsidR="00183666" w:rsidRDefault="007C10B9" w:rsidP="0065572F">
      <w:pPr>
        <w:pStyle w:val="Heading4"/>
        <w:rPr>
          <w:noProof/>
          <w:lang w:eastAsia="en-GB"/>
        </w:rPr>
      </w:pPr>
      <w:proofErr w:type="spellStart"/>
      <w:r>
        <w:t>Analyzer</w:t>
      </w:r>
      <w:proofErr w:type="spellEnd"/>
      <w:r>
        <w:t xml:space="preserve"> Class</w:t>
      </w:r>
    </w:p>
    <w:p w14:paraId="3E093E12" w14:textId="31A8D0D7" w:rsidR="007C10B9" w:rsidRPr="007C10B9" w:rsidRDefault="007C10B9" w:rsidP="007C10B9">
      <w:pPr>
        <w:rPr>
          <w:lang w:bidi="si-LK"/>
        </w:rPr>
      </w:pPr>
      <w:r>
        <w:rPr>
          <w:noProof/>
          <w:lang w:eastAsia="en-GB"/>
        </w:rPr>
        <w:drawing>
          <wp:inline distT="0" distB="0" distL="0" distR="0" wp14:anchorId="3264B264" wp14:editId="5D025322">
            <wp:extent cx="4848225" cy="4817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b="88472"/>
                    <a:stretch/>
                  </pic:blipFill>
                  <pic:spPr bwMode="auto">
                    <a:xfrm>
                      <a:off x="0" y="0"/>
                      <a:ext cx="4991175" cy="495918"/>
                    </a:xfrm>
                    <a:prstGeom prst="rect">
                      <a:avLst/>
                    </a:prstGeom>
                    <a:ln>
                      <a:noFill/>
                    </a:ln>
                    <a:extLst>
                      <a:ext uri="{53640926-AAD7-44D8-BBD7-CCE9431645EC}">
                        <a14:shadowObscured xmlns:a14="http://schemas.microsoft.com/office/drawing/2010/main"/>
                      </a:ext>
                    </a:extLst>
                  </pic:spPr>
                </pic:pic>
              </a:graphicData>
            </a:graphic>
          </wp:inline>
        </w:drawing>
      </w:r>
    </w:p>
    <w:p w14:paraId="0B00DA3B" w14:textId="36E6EA7A" w:rsidR="007C10B9" w:rsidRDefault="007C10B9" w:rsidP="007C10B9">
      <w:pPr>
        <w:rPr>
          <w:lang w:bidi="si-LK"/>
        </w:rPr>
      </w:pPr>
      <w:r>
        <w:rPr>
          <w:lang w:bidi="si-LK"/>
        </w:rPr>
        <w:t>This is a python class that contains the method necessary for the image to be analysed and also for various pre-processing functions to be carried out before analysis, and finally identify the best fit parameters for the</w:t>
      </w:r>
      <w:r w:rsidR="00183666">
        <w:rPr>
          <w:lang w:bidi="si-LK"/>
        </w:rPr>
        <w:t xml:space="preserve"> input image uploaded by the user.</w:t>
      </w:r>
      <w:r w:rsidR="00FB5E4E">
        <w:rPr>
          <w:lang w:bidi="si-LK"/>
        </w:rPr>
        <w:t xml:space="preserve"> In this section we will not discuss on the methods that are used for quantization, resize and reshaping as it has been discussed precious and the same concept is implemented in this class as well. Instead the unique functions of the </w:t>
      </w:r>
      <w:proofErr w:type="spellStart"/>
      <w:r w:rsidR="00FB5E4E">
        <w:rPr>
          <w:lang w:bidi="si-LK"/>
        </w:rPr>
        <w:t>analyzer</w:t>
      </w:r>
      <w:proofErr w:type="spellEnd"/>
      <w:r w:rsidR="00FB5E4E">
        <w:rPr>
          <w:lang w:bidi="si-LK"/>
        </w:rPr>
        <w:t xml:space="preserve"> class will be described.</w:t>
      </w:r>
    </w:p>
    <w:p w14:paraId="7FB9311F" w14:textId="39E79BCD" w:rsidR="00183666" w:rsidRDefault="00183666" w:rsidP="00183666">
      <w:pPr>
        <w:pStyle w:val="Heading4"/>
      </w:pPr>
      <w:r>
        <w:lastRenderedPageBreak/>
        <w:t>Classify Image (</w:t>
      </w:r>
      <w:proofErr w:type="spellStart"/>
      <w:r>
        <w:t>Analyzer</w:t>
      </w:r>
      <w:proofErr w:type="spellEnd"/>
      <w:r>
        <w:t xml:space="preserve"> Class)</w:t>
      </w:r>
    </w:p>
    <w:p w14:paraId="0550E177" w14:textId="398DC355" w:rsidR="00183666" w:rsidRPr="007C10B9" w:rsidRDefault="00183666" w:rsidP="007C10B9">
      <w:pPr>
        <w:rPr>
          <w:lang w:bidi="si-LK"/>
        </w:rPr>
      </w:pPr>
      <w:r>
        <w:rPr>
          <w:noProof/>
          <w:lang w:eastAsia="en-GB"/>
        </w:rPr>
        <w:drawing>
          <wp:inline distT="0" distB="0" distL="0" distR="0" wp14:anchorId="0E8B71B1" wp14:editId="4464F82C">
            <wp:extent cx="3664178"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73482" cy="2750165"/>
                    </a:xfrm>
                    <a:prstGeom prst="rect">
                      <a:avLst/>
                    </a:prstGeom>
                  </pic:spPr>
                </pic:pic>
              </a:graphicData>
            </a:graphic>
          </wp:inline>
        </w:drawing>
      </w:r>
    </w:p>
    <w:p w14:paraId="71F38AA5" w14:textId="6624CFF0" w:rsidR="007C10B9" w:rsidRDefault="00183666" w:rsidP="00805FC1">
      <w:pPr>
        <w:rPr>
          <w:lang w:bidi="si-LK"/>
        </w:rPr>
      </w:pPr>
      <w:r>
        <w:rPr>
          <w:lang w:bidi="si-LK"/>
        </w:rPr>
        <w:t>This method uses the h5 file of the model during the classification model training process and classifies an image that is passed into it. And return the type of the image and the category which is assigned by nested if statements that reads the prediction result and decides the classification of the image.</w:t>
      </w:r>
    </w:p>
    <w:p w14:paraId="2D4A0920" w14:textId="77777777" w:rsidR="00FB5E4E" w:rsidRDefault="00FB5E4E" w:rsidP="00805FC1">
      <w:pPr>
        <w:rPr>
          <w:lang w:bidi="si-LK"/>
        </w:rPr>
      </w:pPr>
    </w:p>
    <w:p w14:paraId="19B4BD16" w14:textId="018FC921" w:rsidR="00183666" w:rsidRDefault="00183666" w:rsidP="00183666">
      <w:pPr>
        <w:pStyle w:val="Heading4"/>
      </w:pPr>
      <w:r>
        <w:t>Colour Counter (</w:t>
      </w:r>
      <w:proofErr w:type="spellStart"/>
      <w:r>
        <w:t>Analyzer</w:t>
      </w:r>
      <w:proofErr w:type="spellEnd"/>
      <w:r>
        <w:t xml:space="preserve"> Class)</w:t>
      </w:r>
    </w:p>
    <w:p w14:paraId="0423A9F2" w14:textId="3FEA2222" w:rsidR="00183666" w:rsidRDefault="00183666" w:rsidP="00805FC1">
      <w:pPr>
        <w:rPr>
          <w:lang w:bidi="si-LK"/>
        </w:rPr>
      </w:pPr>
      <w:r>
        <w:rPr>
          <w:noProof/>
          <w:lang w:eastAsia="en-GB"/>
        </w:rPr>
        <w:drawing>
          <wp:inline distT="0" distB="0" distL="0" distR="0" wp14:anchorId="4E580C7C" wp14:editId="4D15299C">
            <wp:extent cx="5943600" cy="633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633730"/>
                    </a:xfrm>
                    <a:prstGeom prst="rect">
                      <a:avLst/>
                    </a:prstGeom>
                  </pic:spPr>
                </pic:pic>
              </a:graphicData>
            </a:graphic>
          </wp:inline>
        </w:drawing>
      </w:r>
    </w:p>
    <w:p w14:paraId="142C51BD" w14:textId="3A2C9006" w:rsidR="00183666" w:rsidRDefault="00183666" w:rsidP="00805FC1">
      <w:pPr>
        <w:rPr>
          <w:lang w:bidi="si-LK"/>
        </w:rPr>
      </w:pPr>
      <w:r>
        <w:rPr>
          <w:lang w:bidi="si-LK"/>
        </w:rPr>
        <w:t xml:space="preserve">This method calculates the number of unique colours in the image by converting it into a </w:t>
      </w:r>
      <w:proofErr w:type="spellStart"/>
      <w:r>
        <w:rPr>
          <w:lang w:bidi="si-LK"/>
        </w:rPr>
        <w:t>numpy</w:t>
      </w:r>
      <w:proofErr w:type="spellEnd"/>
      <w:r>
        <w:rPr>
          <w:lang w:bidi="si-LK"/>
        </w:rPr>
        <w:t xml:space="preserve"> array and counting the number of unique values in each pixel. It is a rough value of the number of colours in the image but can be helpful to understand how to quantize the image without losing a lot of quality.</w:t>
      </w:r>
    </w:p>
    <w:p w14:paraId="5A9DFE69" w14:textId="7603B17B" w:rsidR="00183666" w:rsidRDefault="00183666" w:rsidP="00805FC1">
      <w:pPr>
        <w:rPr>
          <w:lang w:bidi="si-LK"/>
        </w:rPr>
      </w:pPr>
    </w:p>
    <w:p w14:paraId="06BCC1CF" w14:textId="1263E94F" w:rsidR="008045D2" w:rsidRDefault="008045D2" w:rsidP="00805FC1">
      <w:pPr>
        <w:rPr>
          <w:lang w:bidi="si-LK"/>
        </w:rPr>
      </w:pPr>
    </w:p>
    <w:p w14:paraId="1DFA3DA3" w14:textId="241B6A10" w:rsidR="008045D2" w:rsidRDefault="008045D2" w:rsidP="00805FC1">
      <w:pPr>
        <w:rPr>
          <w:lang w:bidi="si-LK"/>
        </w:rPr>
      </w:pPr>
    </w:p>
    <w:p w14:paraId="4AC0A51A" w14:textId="77777777" w:rsidR="008045D2" w:rsidRDefault="008045D2" w:rsidP="00805FC1">
      <w:pPr>
        <w:rPr>
          <w:lang w:bidi="si-LK"/>
        </w:rPr>
      </w:pPr>
    </w:p>
    <w:p w14:paraId="7FDA9D7D" w14:textId="7E087CD7" w:rsidR="00183666" w:rsidRDefault="00183666" w:rsidP="00183666">
      <w:pPr>
        <w:pStyle w:val="Heading4"/>
      </w:pPr>
      <w:r>
        <w:lastRenderedPageBreak/>
        <w:t>Determine Colour Clusters (</w:t>
      </w:r>
      <w:proofErr w:type="spellStart"/>
      <w:r>
        <w:t>Analyzer</w:t>
      </w:r>
      <w:proofErr w:type="spellEnd"/>
      <w:r>
        <w:t xml:space="preserve"> Class)</w:t>
      </w:r>
    </w:p>
    <w:p w14:paraId="26AA504D" w14:textId="5AA89F15" w:rsidR="00183666" w:rsidRPr="00183666" w:rsidRDefault="00183666" w:rsidP="00183666">
      <w:pPr>
        <w:rPr>
          <w:lang w:bidi="si-LK"/>
        </w:rPr>
      </w:pPr>
      <w:r>
        <w:rPr>
          <w:noProof/>
          <w:lang w:eastAsia="en-GB"/>
        </w:rPr>
        <w:drawing>
          <wp:inline distT="0" distB="0" distL="0" distR="0" wp14:anchorId="11EBCEAF" wp14:editId="2BE27753">
            <wp:extent cx="2972474" cy="2171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77592" cy="2175439"/>
                    </a:xfrm>
                    <a:prstGeom prst="rect">
                      <a:avLst/>
                    </a:prstGeom>
                  </pic:spPr>
                </pic:pic>
              </a:graphicData>
            </a:graphic>
          </wp:inline>
        </w:drawing>
      </w:r>
    </w:p>
    <w:p w14:paraId="2B0D728E" w14:textId="5B8AC69D" w:rsidR="00912CB5" w:rsidRDefault="00183666" w:rsidP="00805FC1">
      <w:pPr>
        <w:rPr>
          <w:lang w:bidi="si-LK"/>
        </w:rPr>
      </w:pPr>
      <w:r>
        <w:rPr>
          <w:lang w:bidi="si-LK"/>
        </w:rPr>
        <w:t>It is a simple nest</w:t>
      </w:r>
      <w:r w:rsidR="00912CB5">
        <w:rPr>
          <w:lang w:bidi="si-LK"/>
        </w:rPr>
        <w:t>ed</w:t>
      </w:r>
      <w:r>
        <w:rPr>
          <w:lang w:bidi="si-LK"/>
        </w:rPr>
        <w:t xml:space="preserve"> If loop to determine the number of colour clu</w:t>
      </w:r>
      <w:r w:rsidR="00912CB5">
        <w:rPr>
          <w:lang w:bidi="si-LK"/>
        </w:rPr>
        <w:t>sters required for quantization. It calculates this value using the colour counter value that is returned.</w:t>
      </w:r>
    </w:p>
    <w:p w14:paraId="4716FF29" w14:textId="5847B451" w:rsidR="00912CB5" w:rsidRDefault="00912CB5" w:rsidP="00805FC1">
      <w:pPr>
        <w:rPr>
          <w:lang w:bidi="si-LK"/>
        </w:rPr>
      </w:pPr>
    </w:p>
    <w:p w14:paraId="70921971" w14:textId="214E004C" w:rsidR="00912CB5" w:rsidRDefault="00912CB5" w:rsidP="00912CB5">
      <w:pPr>
        <w:pStyle w:val="Heading4"/>
      </w:pPr>
      <w:r>
        <w:t>Get Best Parameters (</w:t>
      </w:r>
      <w:proofErr w:type="spellStart"/>
      <w:r>
        <w:t>Analyzer</w:t>
      </w:r>
      <w:proofErr w:type="spellEnd"/>
      <w:r>
        <w:t xml:space="preserve"> Class)</w:t>
      </w:r>
    </w:p>
    <w:p w14:paraId="486E1FED" w14:textId="79349EBE" w:rsidR="00912CB5" w:rsidRDefault="00912CB5" w:rsidP="00912CB5">
      <w:pPr>
        <w:rPr>
          <w:lang w:bidi="si-LK"/>
        </w:rPr>
      </w:pPr>
      <w:r>
        <w:rPr>
          <w:noProof/>
          <w:lang w:eastAsia="en-GB"/>
        </w:rPr>
        <w:drawing>
          <wp:inline distT="0" distB="0" distL="0" distR="0" wp14:anchorId="36237068" wp14:editId="27B1EB4C">
            <wp:extent cx="3867150" cy="3272616"/>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83587" cy="3286526"/>
                    </a:xfrm>
                    <a:prstGeom prst="rect">
                      <a:avLst/>
                    </a:prstGeom>
                  </pic:spPr>
                </pic:pic>
              </a:graphicData>
            </a:graphic>
          </wp:inline>
        </w:drawing>
      </w:r>
    </w:p>
    <w:p w14:paraId="72BAE571" w14:textId="16CD85B0" w:rsidR="00912CB5" w:rsidRDefault="00912CB5" w:rsidP="00912CB5">
      <w:pPr>
        <w:rPr>
          <w:lang w:bidi="si-LK"/>
        </w:rPr>
      </w:pPr>
      <w:r>
        <w:rPr>
          <w:noProof/>
          <w:lang w:eastAsia="en-GB"/>
        </w:rPr>
        <w:lastRenderedPageBreak/>
        <w:drawing>
          <wp:inline distT="0" distB="0" distL="0" distR="0" wp14:anchorId="2587608E" wp14:editId="7BE83887">
            <wp:extent cx="2295525" cy="1443178"/>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324859" cy="1461620"/>
                    </a:xfrm>
                    <a:prstGeom prst="rect">
                      <a:avLst/>
                    </a:prstGeom>
                  </pic:spPr>
                </pic:pic>
              </a:graphicData>
            </a:graphic>
          </wp:inline>
        </w:drawing>
      </w:r>
    </w:p>
    <w:p w14:paraId="519612CD" w14:textId="6B4D1E9B" w:rsidR="00FB5E4E" w:rsidRDefault="00912CB5" w:rsidP="00912CB5">
      <w:pPr>
        <w:rPr>
          <w:lang w:bidi="si-LK"/>
        </w:rPr>
      </w:pPr>
      <w:r>
        <w:rPr>
          <w:lang w:bidi="si-LK"/>
        </w:rPr>
        <w:t xml:space="preserve">This method is responsible for determining the best fit parameters range for the category of the image that has been uploaded by the user. This category is a parameter passed into the method and is the classification category determined when the image is classified using the model. The method then reads the best parameter csv regarding that category </w:t>
      </w:r>
      <w:r w:rsidR="00FB5E4E">
        <w:rPr>
          <w:lang w:bidi="si-LK"/>
        </w:rPr>
        <w:t>and determines the highest and lowest values for each of the parameters and determines a range for the best fit parameters to exist in and returns this as an array of tuples.</w:t>
      </w:r>
    </w:p>
    <w:p w14:paraId="399FFBC5" w14:textId="77777777" w:rsidR="00FB5E4E" w:rsidRPr="00912CB5" w:rsidRDefault="00FB5E4E" w:rsidP="00912CB5">
      <w:pPr>
        <w:rPr>
          <w:lang w:bidi="si-LK"/>
        </w:rPr>
      </w:pPr>
    </w:p>
    <w:p w14:paraId="204901B7" w14:textId="6C237B1B" w:rsidR="00912CB5" w:rsidRDefault="00FB5E4E" w:rsidP="00FB5E4E">
      <w:pPr>
        <w:pStyle w:val="Heading4"/>
      </w:pPr>
      <w:r>
        <w:t>Determining Best parameters for user image (</w:t>
      </w:r>
      <w:proofErr w:type="spellStart"/>
      <w:r>
        <w:t>Analyzer</w:t>
      </w:r>
      <w:proofErr w:type="spellEnd"/>
      <w:r>
        <w:t xml:space="preserve"> Class)</w:t>
      </w:r>
    </w:p>
    <w:p w14:paraId="2836BC23" w14:textId="5BBE4040" w:rsidR="00FB5E4E" w:rsidRDefault="00FB5E4E" w:rsidP="00FB5E4E">
      <w:pPr>
        <w:rPr>
          <w:lang w:bidi="si-LK"/>
        </w:rPr>
      </w:pPr>
      <w:r>
        <w:rPr>
          <w:noProof/>
          <w:lang w:eastAsia="en-GB"/>
        </w:rPr>
        <w:drawing>
          <wp:inline distT="0" distB="0" distL="0" distR="0" wp14:anchorId="6D6A07A5" wp14:editId="05A8A05D">
            <wp:extent cx="4162425" cy="4206895"/>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96725" cy="4241561"/>
                    </a:xfrm>
                    <a:prstGeom prst="rect">
                      <a:avLst/>
                    </a:prstGeom>
                  </pic:spPr>
                </pic:pic>
              </a:graphicData>
            </a:graphic>
          </wp:inline>
        </w:drawing>
      </w:r>
    </w:p>
    <w:p w14:paraId="2CB3BAFB" w14:textId="6923F7BC" w:rsidR="00FB5E4E" w:rsidRDefault="00FB5E4E" w:rsidP="00FB5E4E">
      <w:pPr>
        <w:rPr>
          <w:lang w:bidi="si-LK"/>
        </w:rPr>
      </w:pPr>
      <w:r>
        <w:rPr>
          <w:noProof/>
          <w:lang w:eastAsia="en-GB"/>
        </w:rPr>
        <w:lastRenderedPageBreak/>
        <w:drawing>
          <wp:inline distT="0" distB="0" distL="0" distR="0" wp14:anchorId="23E3C8C8" wp14:editId="38EE1EDA">
            <wp:extent cx="5112305" cy="33623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42458" cy="3382157"/>
                    </a:xfrm>
                    <a:prstGeom prst="rect">
                      <a:avLst/>
                    </a:prstGeom>
                  </pic:spPr>
                </pic:pic>
              </a:graphicData>
            </a:graphic>
          </wp:inline>
        </w:drawing>
      </w:r>
    </w:p>
    <w:p w14:paraId="78310248" w14:textId="7D873F73" w:rsidR="00FB5E4E" w:rsidRDefault="00FB5E4E" w:rsidP="00FB5E4E">
      <w:pPr>
        <w:rPr>
          <w:lang w:bidi="si-LK"/>
        </w:rPr>
      </w:pPr>
      <w:r>
        <w:rPr>
          <w:noProof/>
          <w:lang w:eastAsia="en-GB"/>
        </w:rPr>
        <w:drawing>
          <wp:inline distT="0" distB="0" distL="0" distR="0" wp14:anchorId="61772FEE" wp14:editId="1ED8C842">
            <wp:extent cx="4979299" cy="2705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02184" cy="2717533"/>
                    </a:xfrm>
                    <a:prstGeom prst="rect">
                      <a:avLst/>
                    </a:prstGeom>
                  </pic:spPr>
                </pic:pic>
              </a:graphicData>
            </a:graphic>
          </wp:inline>
        </w:drawing>
      </w:r>
    </w:p>
    <w:p w14:paraId="489A16D0" w14:textId="172CD466" w:rsidR="00FB5E4E" w:rsidRDefault="00FB5E4E" w:rsidP="00FB5E4E">
      <w:pPr>
        <w:rPr>
          <w:lang w:bidi="si-LK"/>
        </w:rPr>
      </w:pPr>
      <w:r>
        <w:rPr>
          <w:lang w:bidi="si-LK"/>
        </w:rPr>
        <w:t xml:space="preserve">This method is the main function of the </w:t>
      </w:r>
      <w:proofErr w:type="spellStart"/>
      <w:r>
        <w:rPr>
          <w:lang w:bidi="si-LK"/>
        </w:rPr>
        <w:t>Analyzer</w:t>
      </w:r>
      <w:proofErr w:type="spellEnd"/>
      <w:r>
        <w:rPr>
          <w:lang w:bidi="si-LK"/>
        </w:rPr>
        <w:t xml:space="preserve"> class which determines the best fit parameters for the image selected by the user. This method too gets the category as a parameter for its operations. </w:t>
      </w:r>
      <w:r w:rsidR="008045D2">
        <w:rPr>
          <w:lang w:bidi="si-LK"/>
        </w:rPr>
        <w:t>It selects the csv file of best parameters for its category. And then after obtaining the best parameter range from the method previous defined it runs conversion on them similar to the parameter trainer component and finally returns the set of parameters with highest Structural similarity index.</w:t>
      </w:r>
    </w:p>
    <w:p w14:paraId="2DDD130A" w14:textId="77777777" w:rsidR="008045D2" w:rsidRDefault="008045D2" w:rsidP="00FB5E4E">
      <w:pPr>
        <w:rPr>
          <w:lang w:bidi="si-LK"/>
        </w:rPr>
      </w:pPr>
    </w:p>
    <w:p w14:paraId="7796A93D" w14:textId="52D4855C" w:rsidR="008045D2" w:rsidRDefault="008045D2" w:rsidP="008045D2">
      <w:pPr>
        <w:pStyle w:val="Heading4"/>
      </w:pPr>
      <w:proofErr w:type="spellStart"/>
      <w:r>
        <w:t>Analyze</w:t>
      </w:r>
      <w:proofErr w:type="spellEnd"/>
      <w:r>
        <w:t xml:space="preserve"> (</w:t>
      </w:r>
      <w:proofErr w:type="spellStart"/>
      <w:r>
        <w:t>Analyzer</w:t>
      </w:r>
      <w:proofErr w:type="spellEnd"/>
      <w:r>
        <w:t xml:space="preserve"> Class)</w:t>
      </w:r>
    </w:p>
    <w:p w14:paraId="3E0CEA25" w14:textId="71C2510D" w:rsidR="008045D2" w:rsidRDefault="008045D2" w:rsidP="008045D2">
      <w:pPr>
        <w:rPr>
          <w:lang w:bidi="si-LK"/>
        </w:rPr>
      </w:pPr>
      <w:r>
        <w:rPr>
          <w:noProof/>
          <w:lang w:eastAsia="en-GB"/>
        </w:rPr>
        <w:drawing>
          <wp:inline distT="0" distB="0" distL="0" distR="0" wp14:anchorId="61FDDD69" wp14:editId="0A97847C">
            <wp:extent cx="4562475" cy="1216173"/>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64839" cy="1216803"/>
                    </a:xfrm>
                    <a:prstGeom prst="rect">
                      <a:avLst/>
                    </a:prstGeom>
                  </pic:spPr>
                </pic:pic>
              </a:graphicData>
            </a:graphic>
          </wp:inline>
        </w:drawing>
      </w:r>
    </w:p>
    <w:p w14:paraId="4540F77F" w14:textId="508CD45D" w:rsidR="008045D2" w:rsidRDefault="008045D2" w:rsidP="008045D2">
      <w:pPr>
        <w:rPr>
          <w:lang w:bidi="si-LK"/>
        </w:rPr>
      </w:pPr>
      <w:r>
        <w:rPr>
          <w:lang w:bidi="si-LK"/>
        </w:rPr>
        <w:t>This method combines all the methods defined above and creates the final JSON that will be passed to the front end with all of the parameters and some additional data that will be shown to the user before conversion.</w:t>
      </w:r>
    </w:p>
    <w:p w14:paraId="0CCA65B9" w14:textId="4EE0AEBD" w:rsidR="008045D2" w:rsidRDefault="008045D2" w:rsidP="008045D2">
      <w:pPr>
        <w:pStyle w:val="Heading4"/>
      </w:pPr>
      <w:r>
        <w:t>Converter Class</w:t>
      </w:r>
    </w:p>
    <w:p w14:paraId="1C9C5CBB" w14:textId="38560262" w:rsidR="008045D2" w:rsidRPr="008045D2" w:rsidRDefault="008045D2" w:rsidP="008045D2">
      <w:pPr>
        <w:rPr>
          <w:lang w:bidi="si-LK"/>
        </w:rPr>
      </w:pPr>
      <w:r>
        <w:rPr>
          <w:noProof/>
          <w:lang w:eastAsia="en-GB"/>
        </w:rPr>
        <w:drawing>
          <wp:inline distT="0" distB="0" distL="0" distR="0" wp14:anchorId="56A63CC5" wp14:editId="33E8F51D">
            <wp:extent cx="5943600" cy="3338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3338195"/>
                    </a:xfrm>
                    <a:prstGeom prst="rect">
                      <a:avLst/>
                    </a:prstGeom>
                  </pic:spPr>
                </pic:pic>
              </a:graphicData>
            </a:graphic>
          </wp:inline>
        </w:drawing>
      </w:r>
    </w:p>
    <w:p w14:paraId="0D086C3B" w14:textId="1495000F" w:rsidR="008045D2" w:rsidRDefault="008045D2" w:rsidP="008045D2">
      <w:pPr>
        <w:rPr>
          <w:lang w:bidi="si-LK"/>
        </w:rPr>
      </w:pPr>
      <w:r>
        <w:rPr>
          <w:lang w:bidi="si-LK"/>
        </w:rPr>
        <w:t xml:space="preserve">This component is the class that handles the conversion of the image from all the parameters that have been identified using the analyser phase of the applications flow. It obtains the parameters from the URL </w:t>
      </w:r>
      <w:proofErr w:type="spellStart"/>
      <w:r>
        <w:rPr>
          <w:lang w:bidi="si-LK"/>
        </w:rPr>
        <w:t>params</w:t>
      </w:r>
      <w:proofErr w:type="spellEnd"/>
      <w:r>
        <w:rPr>
          <w:lang w:bidi="si-LK"/>
        </w:rPr>
        <w:t xml:space="preserve"> of the request and converts the image using the </w:t>
      </w:r>
      <w:proofErr w:type="spellStart"/>
      <w:r>
        <w:rPr>
          <w:lang w:bidi="si-LK"/>
        </w:rPr>
        <w:t>imagetrace</w:t>
      </w:r>
      <w:proofErr w:type="spellEnd"/>
      <w:r>
        <w:rPr>
          <w:lang w:bidi="si-LK"/>
        </w:rPr>
        <w:t xml:space="preserve"> library and output the image to the specified location. Once the operation is complete returns a JSON with the success flag to update the UI.</w:t>
      </w:r>
    </w:p>
    <w:p w14:paraId="332FED75" w14:textId="08D4CF6E" w:rsidR="00D06073" w:rsidRDefault="00D06073" w:rsidP="00D06073">
      <w:pPr>
        <w:pStyle w:val="Heading3"/>
      </w:pPr>
      <w:bookmarkStart w:id="145" w:name="_Toc39155656"/>
      <w:r>
        <w:lastRenderedPageBreak/>
        <w:t>Frontend</w:t>
      </w:r>
      <w:bookmarkEnd w:id="145"/>
      <w:r>
        <w:t xml:space="preserve"> </w:t>
      </w:r>
    </w:p>
    <w:p w14:paraId="672666DB" w14:textId="655BF667" w:rsidR="00D06073" w:rsidRPr="00D06073" w:rsidRDefault="00D06073" w:rsidP="00D06073">
      <w:pPr>
        <w:pStyle w:val="Heading4"/>
      </w:pPr>
      <w:r>
        <w:t>Initialization</w:t>
      </w:r>
    </w:p>
    <w:p w14:paraId="26E887DB" w14:textId="0C6F22B2" w:rsidR="00D06073" w:rsidRDefault="00D06073" w:rsidP="008045D2">
      <w:pPr>
        <w:rPr>
          <w:lang w:bidi="si-LK"/>
        </w:rPr>
      </w:pPr>
      <w:r>
        <w:rPr>
          <w:noProof/>
          <w:lang w:eastAsia="en-GB"/>
        </w:rPr>
        <w:drawing>
          <wp:inline distT="0" distB="0" distL="0" distR="0" wp14:anchorId="1E92BC8A" wp14:editId="37368D15">
            <wp:extent cx="2979176" cy="2905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85680" cy="2911467"/>
                    </a:xfrm>
                    <a:prstGeom prst="rect">
                      <a:avLst/>
                    </a:prstGeom>
                  </pic:spPr>
                </pic:pic>
              </a:graphicData>
            </a:graphic>
          </wp:inline>
        </w:drawing>
      </w:r>
    </w:p>
    <w:p w14:paraId="5D79933F" w14:textId="13CC44FF" w:rsidR="00D06073" w:rsidRDefault="00D06073" w:rsidP="008045D2">
      <w:pPr>
        <w:rPr>
          <w:lang w:bidi="si-LK"/>
        </w:rPr>
      </w:pPr>
      <w:r>
        <w:rPr>
          <w:lang w:bidi="si-LK"/>
        </w:rPr>
        <w:t>Electron JS application initialization configuration. The configuration defined here will be used when creating the window for the frontend application which will be initialized.</w:t>
      </w:r>
    </w:p>
    <w:p w14:paraId="1E7FA349" w14:textId="55D49CB6" w:rsidR="00D06073" w:rsidRDefault="00D06073" w:rsidP="008045D2">
      <w:pPr>
        <w:rPr>
          <w:lang w:bidi="si-LK"/>
        </w:rPr>
      </w:pPr>
      <w:r>
        <w:rPr>
          <w:noProof/>
          <w:lang w:eastAsia="en-GB"/>
        </w:rPr>
        <w:drawing>
          <wp:inline distT="0" distB="0" distL="0" distR="0" wp14:anchorId="588CDDA3" wp14:editId="7A782DDF">
            <wp:extent cx="4826202" cy="38671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850399" cy="3886539"/>
                    </a:xfrm>
                    <a:prstGeom prst="rect">
                      <a:avLst/>
                    </a:prstGeom>
                  </pic:spPr>
                </pic:pic>
              </a:graphicData>
            </a:graphic>
          </wp:inline>
        </w:drawing>
      </w:r>
    </w:p>
    <w:p w14:paraId="2C3D63BE" w14:textId="7C70B7F5" w:rsidR="00D06073" w:rsidRDefault="00D06073" w:rsidP="008045D2">
      <w:pPr>
        <w:rPr>
          <w:lang w:bidi="si-LK"/>
        </w:rPr>
      </w:pPr>
      <w:r>
        <w:rPr>
          <w:lang w:bidi="si-LK"/>
        </w:rPr>
        <w:lastRenderedPageBreak/>
        <w:t>This function sends a request to the backend Flask API and gets the parameters for the file defined in the file path URL parameter. And after a successful response updates the UI with these values preparing the application for the conversion process.</w:t>
      </w:r>
    </w:p>
    <w:p w14:paraId="0B4E26AC" w14:textId="12CA62C7" w:rsidR="00D06073" w:rsidRDefault="00D06073" w:rsidP="008045D2">
      <w:pPr>
        <w:rPr>
          <w:lang w:bidi="si-LK"/>
        </w:rPr>
      </w:pPr>
      <w:r>
        <w:rPr>
          <w:noProof/>
          <w:lang w:eastAsia="en-GB"/>
        </w:rPr>
        <w:drawing>
          <wp:inline distT="0" distB="0" distL="0" distR="0" wp14:anchorId="793C2622" wp14:editId="63D41326">
            <wp:extent cx="3886200" cy="1744638"/>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93240" cy="1747799"/>
                    </a:xfrm>
                    <a:prstGeom prst="rect">
                      <a:avLst/>
                    </a:prstGeom>
                  </pic:spPr>
                </pic:pic>
              </a:graphicData>
            </a:graphic>
          </wp:inline>
        </w:drawing>
      </w:r>
    </w:p>
    <w:p w14:paraId="1D687A9D" w14:textId="5DE0CD67" w:rsidR="0094263D" w:rsidRPr="0094263D" w:rsidRDefault="00D06073" w:rsidP="0094263D">
      <w:pPr>
        <w:rPr>
          <w:lang w:bidi="si-LK"/>
        </w:rPr>
      </w:pPr>
      <w:r>
        <w:rPr>
          <w:lang w:bidi="si-LK"/>
        </w:rPr>
        <w:t>And after converts the image from raster to vector using the parameters found. When triggered by the user.</w:t>
      </w:r>
    </w:p>
    <w:p w14:paraId="4623F9E3" w14:textId="677A8FBF" w:rsidR="00B12101" w:rsidRDefault="00B12101" w:rsidP="00B12101">
      <w:pPr>
        <w:pStyle w:val="Heading2"/>
      </w:pPr>
      <w:bookmarkStart w:id="146" w:name="_Toc39155657"/>
      <w:r>
        <w:t>Screenshots of the System</w:t>
      </w:r>
      <w:bookmarkEnd w:id="146"/>
    </w:p>
    <w:p w14:paraId="63E98CE5" w14:textId="713F03DF" w:rsidR="00955039" w:rsidRPr="00955039" w:rsidRDefault="00955039" w:rsidP="00955039">
      <w:pPr>
        <w:rPr>
          <w:lang w:bidi="si-LK"/>
        </w:rPr>
      </w:pPr>
      <w:r>
        <w:rPr>
          <w:lang w:bidi="si-LK"/>
        </w:rPr>
        <w:t xml:space="preserve">The following screenshots depict the UI developed for the raster to vector conversion application. This is custom UI created using </w:t>
      </w:r>
      <w:proofErr w:type="gramStart"/>
      <w:r>
        <w:rPr>
          <w:lang w:bidi="si-LK"/>
        </w:rPr>
        <w:t>HTML,JS</w:t>
      </w:r>
      <w:proofErr w:type="gramEnd"/>
      <w:r>
        <w:rPr>
          <w:lang w:bidi="si-LK"/>
        </w:rPr>
        <w:t xml:space="preserve"> and CSS on the Frontend framework Electron JS</w:t>
      </w:r>
    </w:p>
    <w:p w14:paraId="49ED0E8A" w14:textId="162C3D27" w:rsidR="007A3FD0" w:rsidRDefault="007A3FD0" w:rsidP="007A3FD0">
      <w:pPr>
        <w:rPr>
          <w:lang w:bidi="si-LK"/>
        </w:rPr>
      </w:pPr>
      <w:r>
        <w:rPr>
          <w:noProof/>
          <w:lang w:eastAsia="en-GB"/>
        </w:rPr>
        <w:drawing>
          <wp:inline distT="0" distB="0" distL="0" distR="0" wp14:anchorId="7A0EBEB0" wp14:editId="4A84D2ED">
            <wp:extent cx="4999437" cy="30194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02477" cy="3021261"/>
                    </a:xfrm>
                    <a:prstGeom prst="rect">
                      <a:avLst/>
                    </a:prstGeom>
                  </pic:spPr>
                </pic:pic>
              </a:graphicData>
            </a:graphic>
          </wp:inline>
        </w:drawing>
      </w:r>
    </w:p>
    <w:p w14:paraId="6F0CC2AB" w14:textId="19846F43" w:rsidR="007A3FD0" w:rsidRDefault="00955039" w:rsidP="00955039">
      <w:pPr>
        <w:tabs>
          <w:tab w:val="left" w:pos="6330"/>
        </w:tabs>
        <w:rPr>
          <w:lang w:bidi="si-LK"/>
        </w:rPr>
      </w:pPr>
      <w:r>
        <w:rPr>
          <w:lang w:bidi="si-LK"/>
        </w:rPr>
        <w:tab/>
      </w:r>
    </w:p>
    <w:p w14:paraId="3A32ADE7" w14:textId="57951959" w:rsidR="007A3FD0" w:rsidRDefault="007A3FD0" w:rsidP="007A3FD0">
      <w:pPr>
        <w:rPr>
          <w:lang w:bidi="si-LK"/>
        </w:rPr>
      </w:pPr>
      <w:r>
        <w:rPr>
          <w:noProof/>
          <w:lang w:eastAsia="en-GB"/>
        </w:rPr>
        <w:lastRenderedPageBreak/>
        <w:drawing>
          <wp:inline distT="0" distB="0" distL="0" distR="0" wp14:anchorId="2C14DB56" wp14:editId="0AE07FD4">
            <wp:extent cx="5029200" cy="303041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546" cy="3034841"/>
                    </a:xfrm>
                    <a:prstGeom prst="rect">
                      <a:avLst/>
                    </a:prstGeom>
                  </pic:spPr>
                </pic:pic>
              </a:graphicData>
            </a:graphic>
          </wp:inline>
        </w:drawing>
      </w:r>
    </w:p>
    <w:p w14:paraId="0DFA55A9" w14:textId="6CA3E000" w:rsidR="007A3FD0" w:rsidRDefault="007A3FD0" w:rsidP="007A3FD0">
      <w:pPr>
        <w:rPr>
          <w:lang w:bidi="si-LK"/>
        </w:rPr>
      </w:pPr>
      <w:r>
        <w:rPr>
          <w:noProof/>
          <w:lang w:eastAsia="en-GB"/>
        </w:rPr>
        <w:drawing>
          <wp:inline distT="0" distB="0" distL="0" distR="0" wp14:anchorId="4DD704E5" wp14:editId="58CDDCFE">
            <wp:extent cx="5048250" cy="3025714"/>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68212" cy="3037678"/>
                    </a:xfrm>
                    <a:prstGeom prst="rect">
                      <a:avLst/>
                    </a:prstGeom>
                  </pic:spPr>
                </pic:pic>
              </a:graphicData>
            </a:graphic>
          </wp:inline>
        </w:drawing>
      </w:r>
    </w:p>
    <w:p w14:paraId="65D55722" w14:textId="4457D2A8" w:rsidR="00955039" w:rsidRDefault="00955039" w:rsidP="007A3FD0">
      <w:pPr>
        <w:rPr>
          <w:lang w:bidi="si-LK"/>
        </w:rPr>
      </w:pPr>
      <w:r>
        <w:rPr>
          <w:lang w:bidi="si-LK"/>
        </w:rPr>
        <w:t>The Figure show the running of the Flask API Backend.</w:t>
      </w:r>
    </w:p>
    <w:p w14:paraId="2332782D" w14:textId="78395AC2" w:rsidR="007A3FD0" w:rsidRDefault="007A3FD0" w:rsidP="007A3FD0">
      <w:pPr>
        <w:rPr>
          <w:lang w:bidi="si-LK"/>
        </w:rPr>
      </w:pPr>
      <w:r>
        <w:rPr>
          <w:noProof/>
          <w:lang w:eastAsia="en-GB"/>
        </w:rPr>
        <w:drawing>
          <wp:inline distT="0" distB="0" distL="0" distR="0" wp14:anchorId="199A04BE" wp14:editId="440530C1">
            <wp:extent cx="5943600" cy="1381760"/>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43600" cy="1381760"/>
                    </a:xfrm>
                    <a:prstGeom prst="rect">
                      <a:avLst/>
                    </a:prstGeom>
                  </pic:spPr>
                </pic:pic>
              </a:graphicData>
            </a:graphic>
          </wp:inline>
        </w:drawing>
      </w:r>
    </w:p>
    <w:p w14:paraId="4B5BBB9D" w14:textId="74616884" w:rsidR="00955039" w:rsidRPr="007A3FD0" w:rsidRDefault="00955039" w:rsidP="007A3FD0">
      <w:pPr>
        <w:rPr>
          <w:lang w:bidi="si-LK"/>
        </w:rPr>
      </w:pPr>
      <w:r>
        <w:rPr>
          <w:lang w:bidi="si-LK"/>
        </w:rPr>
        <w:lastRenderedPageBreak/>
        <w:t>The Figure shows the response log created when responding to a request of the frontend</w:t>
      </w:r>
    </w:p>
    <w:p w14:paraId="0C0DFC60" w14:textId="57F385F7" w:rsidR="0094263D" w:rsidRDefault="007A3FD0" w:rsidP="0094263D">
      <w:pPr>
        <w:rPr>
          <w:lang w:bidi="si-LK"/>
        </w:rPr>
      </w:pPr>
      <w:r>
        <w:rPr>
          <w:noProof/>
          <w:lang w:eastAsia="en-GB"/>
        </w:rPr>
        <w:drawing>
          <wp:inline distT="0" distB="0" distL="0" distR="0" wp14:anchorId="11B5B327" wp14:editId="4D2612AD">
            <wp:extent cx="5943600" cy="13639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1363980"/>
                    </a:xfrm>
                    <a:prstGeom prst="rect">
                      <a:avLst/>
                    </a:prstGeom>
                  </pic:spPr>
                </pic:pic>
              </a:graphicData>
            </a:graphic>
          </wp:inline>
        </w:drawing>
      </w:r>
    </w:p>
    <w:p w14:paraId="346731DE" w14:textId="4B7F180B" w:rsidR="00955039" w:rsidRDefault="00955039" w:rsidP="0094263D">
      <w:pPr>
        <w:rPr>
          <w:lang w:bidi="si-LK"/>
        </w:rPr>
      </w:pPr>
      <w:r>
        <w:rPr>
          <w:lang w:bidi="si-LK"/>
        </w:rPr>
        <w:t>The figure shows the training of the image classification model</w:t>
      </w:r>
    </w:p>
    <w:p w14:paraId="34F92D1F" w14:textId="3153A7C1" w:rsidR="00955039" w:rsidRDefault="007A3FD0" w:rsidP="0094263D">
      <w:pPr>
        <w:rPr>
          <w:lang w:bidi="si-LK"/>
        </w:rPr>
      </w:pPr>
      <w:r>
        <w:rPr>
          <w:noProof/>
          <w:lang w:eastAsia="en-GB"/>
        </w:rPr>
        <w:drawing>
          <wp:inline distT="0" distB="0" distL="0" distR="0" wp14:anchorId="3F1FDD7C" wp14:editId="6DC712BD">
            <wp:extent cx="5943600" cy="3331845"/>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3331845"/>
                    </a:xfrm>
                    <a:prstGeom prst="rect">
                      <a:avLst/>
                    </a:prstGeom>
                  </pic:spPr>
                </pic:pic>
              </a:graphicData>
            </a:graphic>
          </wp:inline>
        </w:drawing>
      </w:r>
    </w:p>
    <w:p w14:paraId="61307AA5" w14:textId="77777777" w:rsidR="00955039" w:rsidRPr="00955039" w:rsidRDefault="00955039" w:rsidP="00955039">
      <w:pPr>
        <w:rPr>
          <w:lang w:bidi="si-LK"/>
        </w:rPr>
      </w:pPr>
    </w:p>
    <w:p w14:paraId="2AB97BD9" w14:textId="77777777" w:rsidR="00955039" w:rsidRPr="00955039" w:rsidRDefault="00955039" w:rsidP="00955039">
      <w:pPr>
        <w:rPr>
          <w:lang w:bidi="si-LK"/>
        </w:rPr>
      </w:pPr>
    </w:p>
    <w:p w14:paraId="73ADB7B1" w14:textId="77777777" w:rsidR="00955039" w:rsidRPr="00955039" w:rsidRDefault="00955039" w:rsidP="00955039">
      <w:pPr>
        <w:rPr>
          <w:lang w:bidi="si-LK"/>
        </w:rPr>
      </w:pPr>
    </w:p>
    <w:p w14:paraId="72DF839B" w14:textId="77777777" w:rsidR="00955039" w:rsidRPr="00955039" w:rsidRDefault="00955039" w:rsidP="00955039">
      <w:pPr>
        <w:rPr>
          <w:lang w:bidi="si-LK"/>
        </w:rPr>
      </w:pPr>
    </w:p>
    <w:p w14:paraId="715764A9" w14:textId="03C8D809" w:rsidR="00955039" w:rsidRDefault="00955039" w:rsidP="00955039">
      <w:pPr>
        <w:rPr>
          <w:lang w:bidi="si-LK"/>
        </w:rPr>
      </w:pPr>
    </w:p>
    <w:p w14:paraId="4B147529" w14:textId="6ADF7FF5" w:rsidR="00955039" w:rsidRDefault="00955039" w:rsidP="00955039">
      <w:pPr>
        <w:jc w:val="center"/>
        <w:rPr>
          <w:lang w:bidi="si-LK"/>
        </w:rPr>
      </w:pPr>
    </w:p>
    <w:p w14:paraId="2A316AC1" w14:textId="5A5A5EF9" w:rsidR="00955039" w:rsidRDefault="00955039" w:rsidP="00955039">
      <w:pPr>
        <w:jc w:val="center"/>
        <w:rPr>
          <w:lang w:bidi="si-LK"/>
        </w:rPr>
      </w:pPr>
    </w:p>
    <w:p w14:paraId="57FA5970" w14:textId="661C573F" w:rsidR="00955039" w:rsidRPr="00955039" w:rsidRDefault="00955039" w:rsidP="00955039">
      <w:pPr>
        <w:rPr>
          <w:lang w:bidi="si-LK"/>
        </w:rPr>
      </w:pPr>
      <w:r>
        <w:rPr>
          <w:lang w:bidi="si-LK"/>
        </w:rPr>
        <w:lastRenderedPageBreak/>
        <w:t>The figure shows the parameter trainer python file being executed to create the best fit parameter csv files from the data set of images per each classification.</w:t>
      </w:r>
    </w:p>
    <w:p w14:paraId="2E08D4AE" w14:textId="684BF802" w:rsidR="007A3FD0" w:rsidRDefault="007A3FD0" w:rsidP="0094263D">
      <w:pPr>
        <w:rPr>
          <w:lang w:bidi="si-LK"/>
        </w:rPr>
      </w:pPr>
      <w:r>
        <w:rPr>
          <w:noProof/>
          <w:lang w:eastAsia="en-GB"/>
        </w:rPr>
        <w:drawing>
          <wp:inline distT="0" distB="0" distL="0" distR="0" wp14:anchorId="41E60261" wp14:editId="3C2D4F9A">
            <wp:extent cx="6261588" cy="3038475"/>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6275196" cy="3045078"/>
                    </a:xfrm>
                    <a:prstGeom prst="rect">
                      <a:avLst/>
                    </a:prstGeom>
                  </pic:spPr>
                </pic:pic>
              </a:graphicData>
            </a:graphic>
          </wp:inline>
        </w:drawing>
      </w:r>
    </w:p>
    <w:p w14:paraId="457642B0" w14:textId="77777777" w:rsidR="00955039" w:rsidRDefault="00955039" w:rsidP="0094263D">
      <w:pPr>
        <w:rPr>
          <w:lang w:bidi="si-LK"/>
        </w:rPr>
      </w:pPr>
    </w:p>
    <w:p w14:paraId="02ABDCD7" w14:textId="4EB44D31" w:rsidR="00B12101" w:rsidRPr="00B12101" w:rsidRDefault="00B12101" w:rsidP="00B12101">
      <w:pPr>
        <w:pStyle w:val="Heading2"/>
      </w:pPr>
      <w:bookmarkStart w:id="147" w:name="_Toc39155658"/>
      <w:r>
        <w:t>Chapter Summary</w:t>
      </w:r>
      <w:bookmarkEnd w:id="147"/>
    </w:p>
    <w:p w14:paraId="0D16377C" w14:textId="3129BAB8" w:rsidR="00E73269" w:rsidRDefault="00955039" w:rsidP="000D18BD">
      <w:r>
        <w:t>Initially the selection of technologies, programming language and tools required for the implementation of the project were discussed. A basic overview of the system was also described. Each component and the functionality that they implement in the system with screen shots of the code was then provided. Finally, to conclude the chapter screen shots of the systems UI and console outputs were depicted.</w:t>
      </w:r>
    </w:p>
    <w:p w14:paraId="28ECF41F" w14:textId="77777777" w:rsidR="00E73269" w:rsidRDefault="00E73269">
      <w:pPr>
        <w:spacing w:line="259" w:lineRule="auto"/>
      </w:pPr>
      <w:r>
        <w:br w:type="page"/>
      </w:r>
    </w:p>
    <w:p w14:paraId="4B485676" w14:textId="282D9ADD" w:rsidR="000D18BD" w:rsidRDefault="00E73269" w:rsidP="00E73269">
      <w:pPr>
        <w:pStyle w:val="Heading1"/>
        <w:rPr>
          <w:rStyle w:val="Heading1Char"/>
          <w:b/>
        </w:rPr>
      </w:pPr>
      <w:r w:rsidRPr="00E73269">
        <w:lastRenderedPageBreak/>
        <w:t>C</w:t>
      </w:r>
      <w:r w:rsidRPr="00E73269">
        <w:rPr>
          <w:rStyle w:val="Heading1Char"/>
          <w:b/>
        </w:rPr>
        <w:t>hapter 8: Testing</w:t>
      </w:r>
    </w:p>
    <w:p w14:paraId="789AE8D9" w14:textId="59A5E63E" w:rsidR="00E73269" w:rsidRDefault="00E73269" w:rsidP="00E73269">
      <w:pPr>
        <w:pStyle w:val="Heading2"/>
      </w:pPr>
      <w:r>
        <w:t>Chapter Overview</w:t>
      </w:r>
    </w:p>
    <w:p w14:paraId="4C7EB536" w14:textId="329630A7" w:rsidR="00181E53" w:rsidRDefault="00181E53" w:rsidP="00181E53">
      <w:pPr>
        <w:rPr>
          <w:lang w:bidi="si-LK"/>
        </w:rPr>
      </w:pPr>
      <w:r>
        <w:rPr>
          <w:lang w:bidi="si-LK"/>
        </w:rPr>
        <w:t>This chapter discusses the testing process overview of the system and its result</w:t>
      </w:r>
      <w:r w:rsidR="00490F57">
        <w:rPr>
          <w:lang w:bidi="si-LK"/>
        </w:rPr>
        <w:t>s</w:t>
      </w:r>
      <w:r>
        <w:rPr>
          <w:lang w:bidi="si-LK"/>
        </w:rPr>
        <w:t>. The testing is carried out to test if functional and non-functional requirements are met and achieved by the implemented system. Initially</w:t>
      </w:r>
      <w:r w:rsidR="00490F57">
        <w:rPr>
          <w:lang w:bidi="si-LK"/>
        </w:rPr>
        <w:t>,</w:t>
      </w:r>
      <w:r>
        <w:rPr>
          <w:lang w:bidi="si-LK"/>
        </w:rPr>
        <w:t xml:space="preserve"> the testing goals and objectives are touched upon. The testing criteria is then mentioned. Black box texting is carried out on the main system and its results will be depicted. The image classification model will also be tested to get its error rate and accuracy. After functional testing is completely discussed.</w:t>
      </w:r>
      <w:r w:rsidR="00490F57">
        <w:rPr>
          <w:lang w:bidi="si-LK"/>
        </w:rPr>
        <w:t xml:space="preserve"> Non-functional testing according to the non-functional requirements mentioned in chapter 5 will also be elaborated on. The limitations of the testing will also be discussed as conclusion to the chapter.</w:t>
      </w:r>
    </w:p>
    <w:p w14:paraId="46D53981" w14:textId="7D0BE499" w:rsidR="00490F57" w:rsidRDefault="00490F57" w:rsidP="00181E53">
      <w:pPr>
        <w:rPr>
          <w:lang w:bidi="si-LK"/>
        </w:rPr>
      </w:pPr>
    </w:p>
    <w:p w14:paraId="4C4DC083" w14:textId="59A5F028" w:rsidR="00490F57" w:rsidRDefault="00490F57" w:rsidP="00490F57">
      <w:pPr>
        <w:pStyle w:val="Heading2"/>
      </w:pPr>
      <w:r>
        <w:t>Goals and Objectives of Testing</w:t>
      </w:r>
    </w:p>
    <w:p w14:paraId="4DFB0539" w14:textId="78375686" w:rsidR="001F6049" w:rsidRDefault="001F6049" w:rsidP="001F6049">
      <w:pPr>
        <w:rPr>
          <w:lang w:bidi="si-LK"/>
        </w:rPr>
      </w:pPr>
      <w:r>
        <w:rPr>
          <w:lang w:bidi="si-LK"/>
        </w:rPr>
        <w:t xml:space="preserve">This testing phase is carried out to ensure that the system implemented as described in Chapter 7 of this document meet the functional and non-functional requirements that were descried during the requirement specification stage of this project. This testing phase makes sure the following goals are achieved. </w:t>
      </w:r>
    </w:p>
    <w:p w14:paraId="411F3F4D" w14:textId="441B4EFF" w:rsidR="001F6049" w:rsidRDefault="001F6049" w:rsidP="001F6049">
      <w:pPr>
        <w:pStyle w:val="ListParagraph"/>
        <w:numPr>
          <w:ilvl w:val="0"/>
          <w:numId w:val="48"/>
        </w:numPr>
        <w:rPr>
          <w:lang w:bidi="si-LK"/>
        </w:rPr>
      </w:pPr>
      <w:r>
        <w:rPr>
          <w:lang w:bidi="si-LK"/>
        </w:rPr>
        <w:t>Identifying bugs and fixing them.</w:t>
      </w:r>
    </w:p>
    <w:p w14:paraId="78D35A3E" w14:textId="4FAF0507" w:rsidR="001F6049" w:rsidRDefault="001F6049" w:rsidP="001F6049">
      <w:pPr>
        <w:pStyle w:val="ListParagraph"/>
        <w:numPr>
          <w:ilvl w:val="0"/>
          <w:numId w:val="48"/>
        </w:numPr>
        <w:rPr>
          <w:lang w:bidi="si-LK"/>
        </w:rPr>
      </w:pPr>
      <w:r>
        <w:rPr>
          <w:lang w:bidi="si-LK"/>
        </w:rPr>
        <w:t>Validate and verify if all the functional requirements have been met by the system.</w:t>
      </w:r>
    </w:p>
    <w:p w14:paraId="379279D9" w14:textId="77777777" w:rsidR="004231B3" w:rsidRDefault="001F6049" w:rsidP="004231B3">
      <w:pPr>
        <w:pStyle w:val="ListParagraph"/>
        <w:numPr>
          <w:ilvl w:val="0"/>
          <w:numId w:val="48"/>
        </w:numPr>
        <w:rPr>
          <w:lang w:bidi="si-LK"/>
        </w:rPr>
      </w:pPr>
      <w:r>
        <w:rPr>
          <w:lang w:bidi="si-LK"/>
        </w:rPr>
        <w:t>Validate and verify if all the non-functional requirements have been met by the system.</w:t>
      </w:r>
    </w:p>
    <w:p w14:paraId="4736EA93" w14:textId="2B3F5451" w:rsidR="001F6049" w:rsidRPr="001F6049" w:rsidRDefault="004231B3" w:rsidP="004231B3">
      <w:pPr>
        <w:rPr>
          <w:lang w:bidi="si-LK"/>
        </w:rPr>
      </w:pPr>
      <w:r w:rsidRPr="001F6049">
        <w:rPr>
          <w:lang w:bidi="si-LK"/>
        </w:rPr>
        <w:t xml:space="preserve"> </w:t>
      </w:r>
    </w:p>
    <w:p w14:paraId="3041C6A7" w14:textId="3E0F92A1" w:rsidR="00490F57" w:rsidRDefault="00490F57" w:rsidP="00490F57">
      <w:pPr>
        <w:pStyle w:val="Heading2"/>
      </w:pPr>
      <w:r>
        <w:t>Testing Criteria</w:t>
      </w:r>
    </w:p>
    <w:p w14:paraId="7678ED2C" w14:textId="30587181" w:rsidR="001F6049" w:rsidRDefault="001F6049" w:rsidP="001F6049">
      <w:pPr>
        <w:rPr>
          <w:lang w:bidi="si-LK"/>
        </w:rPr>
      </w:pPr>
      <w:r>
        <w:rPr>
          <w:lang w:bidi="si-LK"/>
        </w:rPr>
        <w:t>As the testing criteria of this testing phase, the following two criteria which are defined below will be used to identify and reduce the gap between the expectation and reality of the implementation.</w:t>
      </w:r>
    </w:p>
    <w:p w14:paraId="4C072C31" w14:textId="1DB61DA0" w:rsidR="001F6049" w:rsidRDefault="001F6049" w:rsidP="001F6049">
      <w:pPr>
        <w:rPr>
          <w:lang w:bidi="si-LK"/>
        </w:rPr>
      </w:pPr>
      <w:r w:rsidRPr="004231B3">
        <w:rPr>
          <w:b/>
          <w:lang w:bidi="si-LK"/>
        </w:rPr>
        <w:t>Functional Testing</w:t>
      </w:r>
      <w:r>
        <w:rPr>
          <w:lang w:bidi="si-LK"/>
        </w:rPr>
        <w:t xml:space="preserve"> </w:t>
      </w:r>
      <w:r w:rsidR="004231B3">
        <w:rPr>
          <w:lang w:bidi="si-LK"/>
        </w:rPr>
        <w:t>–</w:t>
      </w:r>
      <w:r>
        <w:rPr>
          <w:lang w:bidi="si-LK"/>
        </w:rPr>
        <w:t xml:space="preserve"> </w:t>
      </w:r>
      <w:r w:rsidR="004231B3">
        <w:rPr>
          <w:lang w:bidi="si-LK"/>
        </w:rPr>
        <w:t xml:space="preserve">To test the functional requirements defined </w:t>
      </w:r>
    </w:p>
    <w:p w14:paraId="76B926AF" w14:textId="4CAA5540" w:rsidR="001F6049" w:rsidRPr="001F6049" w:rsidRDefault="001F6049" w:rsidP="001F6049">
      <w:pPr>
        <w:rPr>
          <w:lang w:bidi="si-LK"/>
        </w:rPr>
      </w:pPr>
      <w:r w:rsidRPr="004231B3">
        <w:rPr>
          <w:b/>
          <w:lang w:bidi="si-LK"/>
        </w:rPr>
        <w:t>Non-Functional Testing</w:t>
      </w:r>
      <w:r>
        <w:rPr>
          <w:lang w:bidi="si-LK"/>
        </w:rPr>
        <w:t xml:space="preserve"> </w:t>
      </w:r>
      <w:r w:rsidR="004231B3">
        <w:rPr>
          <w:lang w:bidi="si-LK"/>
        </w:rPr>
        <w:t>– To test non-functional requirements of the system. But elevate the overall experience of using the system.</w:t>
      </w:r>
      <w:bookmarkStart w:id="148" w:name="_GoBack"/>
      <w:bookmarkEnd w:id="148"/>
    </w:p>
    <w:p w14:paraId="5267499B" w14:textId="56845CD0" w:rsidR="00490F57" w:rsidRDefault="00490F57" w:rsidP="00490F57">
      <w:pPr>
        <w:pStyle w:val="Heading2"/>
      </w:pPr>
      <w:r>
        <w:lastRenderedPageBreak/>
        <w:t>Functional Testing</w:t>
      </w:r>
    </w:p>
    <w:p w14:paraId="2EE975D3" w14:textId="4D59F1EC" w:rsidR="00490F57" w:rsidRDefault="00490F57" w:rsidP="00490F57">
      <w:pPr>
        <w:rPr>
          <w:lang w:bidi="si-LK"/>
        </w:rPr>
      </w:pPr>
    </w:p>
    <w:p w14:paraId="0EA2D583" w14:textId="77777777" w:rsidR="00490F57" w:rsidRPr="00490F57" w:rsidRDefault="00490F57" w:rsidP="00490F57">
      <w:pPr>
        <w:rPr>
          <w:lang w:bidi="si-LK"/>
        </w:rPr>
      </w:pPr>
    </w:p>
    <w:p w14:paraId="295C9F22" w14:textId="3645E62B" w:rsidR="00651276" w:rsidRPr="00651276" w:rsidRDefault="00651276" w:rsidP="000D18BD"/>
    <w:sectPr w:rsidR="00651276" w:rsidRPr="00651276" w:rsidSect="00E73269">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 w:author="Dillon Lakshman" w:date="2020-04-27T14:30:00Z" w:initials="DL">
    <w:p w14:paraId="64D6F461" w14:textId="725A0396" w:rsidR="001D41D7" w:rsidRDefault="001D41D7">
      <w:pPr>
        <w:pStyle w:val="CommentText"/>
      </w:pPr>
      <w:r>
        <w:rPr>
          <w:rStyle w:val="CommentReference"/>
        </w:rPr>
        <w:annotationRef/>
      </w:r>
      <w:hyperlink r:id="rId1" w:history="1">
        <w:r>
          <w:rPr>
            <w:rStyle w:val="Hyperlink"/>
          </w:rPr>
          <w:t>http://szeliski.org/Book/</w:t>
        </w:r>
      </w:hyperlink>
    </w:p>
  </w:comment>
  <w:comment w:id="49" w:author="Dillon Lakshman" w:date="2020-04-28T01:48:00Z" w:initials="DL">
    <w:p w14:paraId="708A5629" w14:textId="32BC2600" w:rsidR="001D41D7" w:rsidRDefault="001D41D7">
      <w:pPr>
        <w:pStyle w:val="CommentText"/>
      </w:pPr>
      <w:r>
        <w:rPr>
          <w:rStyle w:val="CommentReference"/>
        </w:rPr>
        <w:annotationRef/>
      </w:r>
      <w:hyperlink r:id="rId2" w:history="1">
        <w:r>
          <w:rPr>
            <w:rStyle w:val="Hyperlink"/>
          </w:rPr>
          <w:t>file:///C:/Users/Dillon%20Lakshman/Downloads/Paper2004%20(1).pdf</w:t>
        </w:r>
      </w:hyperlink>
    </w:p>
  </w:comment>
  <w:comment w:id="50" w:author="Dillon Lakshman" w:date="2020-04-28T01:47:00Z" w:initials="DL">
    <w:p w14:paraId="10EFD78B" w14:textId="184029A5" w:rsidR="001D41D7" w:rsidRDefault="001D41D7">
      <w:pPr>
        <w:pStyle w:val="CommentText"/>
      </w:pPr>
      <w:r>
        <w:rPr>
          <w:rStyle w:val="CommentReference"/>
        </w:rPr>
        <w:annotationRef/>
      </w:r>
      <w:hyperlink r:id="rId3" w:history="1">
        <w:r>
          <w:rPr>
            <w:rStyle w:val="Hyperlink"/>
          </w:rPr>
          <w:t>https://sci-hub.tw/https://www.sciencedirect.com/science/article/abs/pii/S0031320302000602</w:t>
        </w:r>
      </w:hyperlink>
    </w:p>
  </w:comment>
  <w:comment w:id="87" w:author="Dillon Lakshman" w:date="2020-03-27T16:28:00Z" w:initials="DL">
    <w:p w14:paraId="3DD95AC2" w14:textId="77777777" w:rsidR="001D41D7" w:rsidRDefault="001D41D7" w:rsidP="00651276">
      <w:pPr>
        <w:pStyle w:val="CommentText"/>
      </w:pPr>
      <w:r>
        <w:rPr>
          <w:rStyle w:val="CommentReference"/>
        </w:rPr>
        <w:annotationRef/>
      </w:r>
      <w:hyperlink r:id="rId4" w:anchor="fullTextFileContent" w:history="1">
        <w:r>
          <w:rPr>
            <w:rStyle w:val="Hyperlink"/>
          </w:rPr>
          <w:t>https://www.researchgate.net/publication/325022648_An_introduction_to_research_paradigms#fullTextFileContent</w:t>
        </w:r>
      </w:hyperlink>
    </w:p>
  </w:comment>
  <w:comment w:id="89" w:author="Dillon Lakshman" w:date="2020-03-27T16:11:00Z" w:initials="DL">
    <w:p w14:paraId="567B9001" w14:textId="77777777" w:rsidR="001D41D7" w:rsidRDefault="001D41D7" w:rsidP="00651276">
      <w:pPr>
        <w:pStyle w:val="CommentText"/>
      </w:pPr>
      <w:r>
        <w:rPr>
          <w:rStyle w:val="CommentReference"/>
        </w:rPr>
        <w:annotationRef/>
      </w:r>
      <w:hyperlink r:id="rId5" w:history="1">
        <w:r>
          <w:rPr>
            <w:rStyle w:val="Hyperlink"/>
          </w:rPr>
          <w:t>http://www.macrothink.org/journal/index.php/ajfa/article/view/8148/7372</w:t>
        </w:r>
      </w:hyperlink>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D6F461" w15:done="0"/>
  <w15:commentEx w15:paraId="708A5629" w15:done="0"/>
  <w15:commentEx w15:paraId="10EFD78B" w15:done="0"/>
  <w15:commentEx w15:paraId="3DD95AC2" w15:done="0"/>
  <w15:commentEx w15:paraId="567B90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auto"/>
    <w:pitch w:val="variable"/>
    <w:sig w:usb0="00000003" w:usb1="00000000" w:usb2="000002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Graphik LC Web">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alt="\mu" style="width:8.25pt;height:9.75pt;visibility:visible;mso-wrap-style:square" o:bullet="t">
        <v:imagedata r:id="rId1" o:title="mu"/>
      </v:shape>
    </w:pict>
  </w:numPicBullet>
  <w:numPicBullet w:numPicBulletId="1">
    <w:pict>
      <v:shape id="_x0000_i1091" type="#_x0000_t75" alt="\sigma" style="width:8.25pt;height:6.75pt;visibility:visible;mso-wrap-style:square" o:bullet="t">
        <v:imagedata r:id="rId2" o:title="sigma"/>
      </v:shape>
    </w:pict>
  </w:numPicBullet>
  <w:numPicBullet w:numPicBulletId="2">
    <w:pict>
      <v:shape id="_x0000_i1092" type="#_x0000_t75" alt="x" style="width:7.5pt;height:7.5pt;visibility:visible;mso-wrap-style:square" o:bullet="t">
        <v:imagedata r:id="rId3" o:title="x"/>
      </v:shape>
    </w:pict>
  </w:numPicBullet>
  <w:numPicBullet w:numPicBulletId="3">
    <w:pict>
      <v:shape id="_x0000_i1093" type="#_x0000_t75" alt="y" style="width:7.5pt;height:9.75pt;visibility:visible;mso-wrap-style:square" o:bullet="t">
        <v:imagedata r:id="rId4" o:title="y"/>
      </v:shape>
    </w:pict>
  </w:numPicBullet>
  <w:abstractNum w:abstractNumId="0" w15:restartNumberingAfterBreak="0">
    <w:nsid w:val="083934D7"/>
    <w:multiLevelType w:val="hybridMultilevel"/>
    <w:tmpl w:val="5D5AC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419D3"/>
    <w:multiLevelType w:val="hybridMultilevel"/>
    <w:tmpl w:val="E04C43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3804A6"/>
    <w:multiLevelType w:val="hybridMultilevel"/>
    <w:tmpl w:val="EC029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6B0593"/>
    <w:multiLevelType w:val="hybridMultilevel"/>
    <w:tmpl w:val="221C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DD3D72"/>
    <w:multiLevelType w:val="hybridMultilevel"/>
    <w:tmpl w:val="B7A25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156172"/>
    <w:multiLevelType w:val="hybridMultilevel"/>
    <w:tmpl w:val="16B6923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9F13BA"/>
    <w:multiLevelType w:val="hybridMultilevel"/>
    <w:tmpl w:val="E12CE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044A29"/>
    <w:multiLevelType w:val="hybridMultilevel"/>
    <w:tmpl w:val="A5BA60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825B93"/>
    <w:multiLevelType w:val="hybridMultilevel"/>
    <w:tmpl w:val="A56A50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7C4B8C"/>
    <w:multiLevelType w:val="hybridMultilevel"/>
    <w:tmpl w:val="0762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1E1CC9"/>
    <w:multiLevelType w:val="hybridMultilevel"/>
    <w:tmpl w:val="EF926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4C454C"/>
    <w:multiLevelType w:val="hybridMultilevel"/>
    <w:tmpl w:val="68727626"/>
    <w:lvl w:ilvl="0" w:tplc="0F020B1E">
      <w:start w:val="1"/>
      <w:numFmt w:val="bullet"/>
      <w:lvlText w:val=""/>
      <w:lvlPicBulletId w:val="2"/>
      <w:lvlJc w:val="left"/>
      <w:pPr>
        <w:tabs>
          <w:tab w:val="num" w:pos="720"/>
        </w:tabs>
        <w:ind w:left="720" w:hanging="360"/>
      </w:pPr>
      <w:rPr>
        <w:rFonts w:ascii="Symbol" w:hAnsi="Symbol" w:hint="default"/>
      </w:rPr>
    </w:lvl>
    <w:lvl w:ilvl="1" w:tplc="E39EA3B6" w:tentative="1">
      <w:start w:val="1"/>
      <w:numFmt w:val="bullet"/>
      <w:lvlText w:val=""/>
      <w:lvlJc w:val="left"/>
      <w:pPr>
        <w:tabs>
          <w:tab w:val="num" w:pos="1440"/>
        </w:tabs>
        <w:ind w:left="1440" w:hanging="360"/>
      </w:pPr>
      <w:rPr>
        <w:rFonts w:ascii="Symbol" w:hAnsi="Symbol" w:hint="default"/>
      </w:rPr>
    </w:lvl>
    <w:lvl w:ilvl="2" w:tplc="1E94683C" w:tentative="1">
      <w:start w:val="1"/>
      <w:numFmt w:val="bullet"/>
      <w:lvlText w:val=""/>
      <w:lvlJc w:val="left"/>
      <w:pPr>
        <w:tabs>
          <w:tab w:val="num" w:pos="2160"/>
        </w:tabs>
        <w:ind w:left="2160" w:hanging="360"/>
      </w:pPr>
      <w:rPr>
        <w:rFonts w:ascii="Symbol" w:hAnsi="Symbol" w:hint="default"/>
      </w:rPr>
    </w:lvl>
    <w:lvl w:ilvl="3" w:tplc="5FC80216" w:tentative="1">
      <w:start w:val="1"/>
      <w:numFmt w:val="bullet"/>
      <w:lvlText w:val=""/>
      <w:lvlJc w:val="left"/>
      <w:pPr>
        <w:tabs>
          <w:tab w:val="num" w:pos="2880"/>
        </w:tabs>
        <w:ind w:left="2880" w:hanging="360"/>
      </w:pPr>
      <w:rPr>
        <w:rFonts w:ascii="Symbol" w:hAnsi="Symbol" w:hint="default"/>
      </w:rPr>
    </w:lvl>
    <w:lvl w:ilvl="4" w:tplc="723AA480" w:tentative="1">
      <w:start w:val="1"/>
      <w:numFmt w:val="bullet"/>
      <w:lvlText w:val=""/>
      <w:lvlJc w:val="left"/>
      <w:pPr>
        <w:tabs>
          <w:tab w:val="num" w:pos="3600"/>
        </w:tabs>
        <w:ind w:left="3600" w:hanging="360"/>
      </w:pPr>
      <w:rPr>
        <w:rFonts w:ascii="Symbol" w:hAnsi="Symbol" w:hint="default"/>
      </w:rPr>
    </w:lvl>
    <w:lvl w:ilvl="5" w:tplc="37425AAA" w:tentative="1">
      <w:start w:val="1"/>
      <w:numFmt w:val="bullet"/>
      <w:lvlText w:val=""/>
      <w:lvlJc w:val="left"/>
      <w:pPr>
        <w:tabs>
          <w:tab w:val="num" w:pos="4320"/>
        </w:tabs>
        <w:ind w:left="4320" w:hanging="360"/>
      </w:pPr>
      <w:rPr>
        <w:rFonts w:ascii="Symbol" w:hAnsi="Symbol" w:hint="default"/>
      </w:rPr>
    </w:lvl>
    <w:lvl w:ilvl="6" w:tplc="96CA57FC" w:tentative="1">
      <w:start w:val="1"/>
      <w:numFmt w:val="bullet"/>
      <w:lvlText w:val=""/>
      <w:lvlJc w:val="left"/>
      <w:pPr>
        <w:tabs>
          <w:tab w:val="num" w:pos="5040"/>
        </w:tabs>
        <w:ind w:left="5040" w:hanging="360"/>
      </w:pPr>
      <w:rPr>
        <w:rFonts w:ascii="Symbol" w:hAnsi="Symbol" w:hint="default"/>
      </w:rPr>
    </w:lvl>
    <w:lvl w:ilvl="7" w:tplc="CDB2DD6C" w:tentative="1">
      <w:start w:val="1"/>
      <w:numFmt w:val="bullet"/>
      <w:lvlText w:val=""/>
      <w:lvlJc w:val="left"/>
      <w:pPr>
        <w:tabs>
          <w:tab w:val="num" w:pos="5760"/>
        </w:tabs>
        <w:ind w:left="5760" w:hanging="360"/>
      </w:pPr>
      <w:rPr>
        <w:rFonts w:ascii="Symbol" w:hAnsi="Symbol" w:hint="default"/>
      </w:rPr>
    </w:lvl>
    <w:lvl w:ilvl="8" w:tplc="02FAA766"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1B52313"/>
    <w:multiLevelType w:val="hybridMultilevel"/>
    <w:tmpl w:val="910AC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8C691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834E7C"/>
    <w:multiLevelType w:val="hybridMultilevel"/>
    <w:tmpl w:val="87CA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B40CF6"/>
    <w:multiLevelType w:val="hybridMultilevel"/>
    <w:tmpl w:val="B664B294"/>
    <w:lvl w:ilvl="0" w:tplc="8502040C">
      <w:start w:val="1"/>
      <w:numFmt w:val="bullet"/>
      <w:lvlText w:val=""/>
      <w:lvlPicBulletId w:val="2"/>
      <w:lvlJc w:val="left"/>
      <w:pPr>
        <w:tabs>
          <w:tab w:val="num" w:pos="720"/>
        </w:tabs>
        <w:ind w:left="720" w:hanging="360"/>
      </w:pPr>
      <w:rPr>
        <w:rFonts w:ascii="Symbol" w:hAnsi="Symbol" w:hint="default"/>
      </w:rPr>
    </w:lvl>
    <w:lvl w:ilvl="1" w:tplc="A4746E3A" w:tentative="1">
      <w:start w:val="1"/>
      <w:numFmt w:val="bullet"/>
      <w:lvlText w:val=""/>
      <w:lvlJc w:val="left"/>
      <w:pPr>
        <w:tabs>
          <w:tab w:val="num" w:pos="1440"/>
        </w:tabs>
        <w:ind w:left="1440" w:hanging="360"/>
      </w:pPr>
      <w:rPr>
        <w:rFonts w:ascii="Symbol" w:hAnsi="Symbol" w:hint="default"/>
      </w:rPr>
    </w:lvl>
    <w:lvl w:ilvl="2" w:tplc="FF3C27D4" w:tentative="1">
      <w:start w:val="1"/>
      <w:numFmt w:val="bullet"/>
      <w:lvlText w:val=""/>
      <w:lvlJc w:val="left"/>
      <w:pPr>
        <w:tabs>
          <w:tab w:val="num" w:pos="2160"/>
        </w:tabs>
        <w:ind w:left="2160" w:hanging="360"/>
      </w:pPr>
      <w:rPr>
        <w:rFonts w:ascii="Symbol" w:hAnsi="Symbol" w:hint="default"/>
      </w:rPr>
    </w:lvl>
    <w:lvl w:ilvl="3" w:tplc="78CA59E6" w:tentative="1">
      <w:start w:val="1"/>
      <w:numFmt w:val="bullet"/>
      <w:lvlText w:val=""/>
      <w:lvlJc w:val="left"/>
      <w:pPr>
        <w:tabs>
          <w:tab w:val="num" w:pos="2880"/>
        </w:tabs>
        <w:ind w:left="2880" w:hanging="360"/>
      </w:pPr>
      <w:rPr>
        <w:rFonts w:ascii="Symbol" w:hAnsi="Symbol" w:hint="default"/>
      </w:rPr>
    </w:lvl>
    <w:lvl w:ilvl="4" w:tplc="3FC015EA" w:tentative="1">
      <w:start w:val="1"/>
      <w:numFmt w:val="bullet"/>
      <w:lvlText w:val=""/>
      <w:lvlJc w:val="left"/>
      <w:pPr>
        <w:tabs>
          <w:tab w:val="num" w:pos="3600"/>
        </w:tabs>
        <w:ind w:left="3600" w:hanging="360"/>
      </w:pPr>
      <w:rPr>
        <w:rFonts w:ascii="Symbol" w:hAnsi="Symbol" w:hint="default"/>
      </w:rPr>
    </w:lvl>
    <w:lvl w:ilvl="5" w:tplc="EF121CC8" w:tentative="1">
      <w:start w:val="1"/>
      <w:numFmt w:val="bullet"/>
      <w:lvlText w:val=""/>
      <w:lvlJc w:val="left"/>
      <w:pPr>
        <w:tabs>
          <w:tab w:val="num" w:pos="4320"/>
        </w:tabs>
        <w:ind w:left="4320" w:hanging="360"/>
      </w:pPr>
      <w:rPr>
        <w:rFonts w:ascii="Symbol" w:hAnsi="Symbol" w:hint="default"/>
      </w:rPr>
    </w:lvl>
    <w:lvl w:ilvl="6" w:tplc="72FA83A4" w:tentative="1">
      <w:start w:val="1"/>
      <w:numFmt w:val="bullet"/>
      <w:lvlText w:val=""/>
      <w:lvlJc w:val="left"/>
      <w:pPr>
        <w:tabs>
          <w:tab w:val="num" w:pos="5040"/>
        </w:tabs>
        <w:ind w:left="5040" w:hanging="360"/>
      </w:pPr>
      <w:rPr>
        <w:rFonts w:ascii="Symbol" w:hAnsi="Symbol" w:hint="default"/>
      </w:rPr>
    </w:lvl>
    <w:lvl w:ilvl="7" w:tplc="B3A8B0BC" w:tentative="1">
      <w:start w:val="1"/>
      <w:numFmt w:val="bullet"/>
      <w:lvlText w:val=""/>
      <w:lvlJc w:val="left"/>
      <w:pPr>
        <w:tabs>
          <w:tab w:val="num" w:pos="5760"/>
        </w:tabs>
        <w:ind w:left="5760" w:hanging="360"/>
      </w:pPr>
      <w:rPr>
        <w:rFonts w:ascii="Symbol" w:hAnsi="Symbol" w:hint="default"/>
      </w:rPr>
    </w:lvl>
    <w:lvl w:ilvl="8" w:tplc="C3CE41A0"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37E04DDE"/>
    <w:multiLevelType w:val="hybridMultilevel"/>
    <w:tmpl w:val="EDD6B5DE"/>
    <w:lvl w:ilvl="0" w:tplc="80D288BA">
      <w:start w:val="1"/>
      <w:numFmt w:val="bullet"/>
      <w:lvlText w:val=""/>
      <w:lvlPicBulletId w:val="0"/>
      <w:lvlJc w:val="left"/>
      <w:pPr>
        <w:tabs>
          <w:tab w:val="num" w:pos="720"/>
        </w:tabs>
        <w:ind w:left="720" w:hanging="360"/>
      </w:pPr>
      <w:rPr>
        <w:rFonts w:ascii="Symbol" w:hAnsi="Symbol" w:hint="default"/>
      </w:rPr>
    </w:lvl>
    <w:lvl w:ilvl="1" w:tplc="CEAEA426" w:tentative="1">
      <w:start w:val="1"/>
      <w:numFmt w:val="bullet"/>
      <w:lvlText w:val=""/>
      <w:lvlJc w:val="left"/>
      <w:pPr>
        <w:tabs>
          <w:tab w:val="num" w:pos="1440"/>
        </w:tabs>
        <w:ind w:left="1440" w:hanging="360"/>
      </w:pPr>
      <w:rPr>
        <w:rFonts w:ascii="Symbol" w:hAnsi="Symbol" w:hint="default"/>
      </w:rPr>
    </w:lvl>
    <w:lvl w:ilvl="2" w:tplc="F1363AA8" w:tentative="1">
      <w:start w:val="1"/>
      <w:numFmt w:val="bullet"/>
      <w:lvlText w:val=""/>
      <w:lvlJc w:val="left"/>
      <w:pPr>
        <w:tabs>
          <w:tab w:val="num" w:pos="2160"/>
        </w:tabs>
        <w:ind w:left="2160" w:hanging="360"/>
      </w:pPr>
      <w:rPr>
        <w:rFonts w:ascii="Symbol" w:hAnsi="Symbol" w:hint="default"/>
      </w:rPr>
    </w:lvl>
    <w:lvl w:ilvl="3" w:tplc="CC3247BE" w:tentative="1">
      <w:start w:val="1"/>
      <w:numFmt w:val="bullet"/>
      <w:lvlText w:val=""/>
      <w:lvlJc w:val="left"/>
      <w:pPr>
        <w:tabs>
          <w:tab w:val="num" w:pos="2880"/>
        </w:tabs>
        <w:ind w:left="2880" w:hanging="360"/>
      </w:pPr>
      <w:rPr>
        <w:rFonts w:ascii="Symbol" w:hAnsi="Symbol" w:hint="default"/>
      </w:rPr>
    </w:lvl>
    <w:lvl w:ilvl="4" w:tplc="9B5EDBF6" w:tentative="1">
      <w:start w:val="1"/>
      <w:numFmt w:val="bullet"/>
      <w:lvlText w:val=""/>
      <w:lvlJc w:val="left"/>
      <w:pPr>
        <w:tabs>
          <w:tab w:val="num" w:pos="3600"/>
        </w:tabs>
        <w:ind w:left="3600" w:hanging="360"/>
      </w:pPr>
      <w:rPr>
        <w:rFonts w:ascii="Symbol" w:hAnsi="Symbol" w:hint="default"/>
      </w:rPr>
    </w:lvl>
    <w:lvl w:ilvl="5" w:tplc="2C54EC78" w:tentative="1">
      <w:start w:val="1"/>
      <w:numFmt w:val="bullet"/>
      <w:lvlText w:val=""/>
      <w:lvlJc w:val="left"/>
      <w:pPr>
        <w:tabs>
          <w:tab w:val="num" w:pos="4320"/>
        </w:tabs>
        <w:ind w:left="4320" w:hanging="360"/>
      </w:pPr>
      <w:rPr>
        <w:rFonts w:ascii="Symbol" w:hAnsi="Symbol" w:hint="default"/>
      </w:rPr>
    </w:lvl>
    <w:lvl w:ilvl="6" w:tplc="58948B1E" w:tentative="1">
      <w:start w:val="1"/>
      <w:numFmt w:val="bullet"/>
      <w:lvlText w:val=""/>
      <w:lvlJc w:val="left"/>
      <w:pPr>
        <w:tabs>
          <w:tab w:val="num" w:pos="5040"/>
        </w:tabs>
        <w:ind w:left="5040" w:hanging="360"/>
      </w:pPr>
      <w:rPr>
        <w:rFonts w:ascii="Symbol" w:hAnsi="Symbol" w:hint="default"/>
      </w:rPr>
    </w:lvl>
    <w:lvl w:ilvl="7" w:tplc="73F28294" w:tentative="1">
      <w:start w:val="1"/>
      <w:numFmt w:val="bullet"/>
      <w:lvlText w:val=""/>
      <w:lvlJc w:val="left"/>
      <w:pPr>
        <w:tabs>
          <w:tab w:val="num" w:pos="5760"/>
        </w:tabs>
        <w:ind w:left="5760" w:hanging="360"/>
      </w:pPr>
      <w:rPr>
        <w:rFonts w:ascii="Symbol" w:hAnsi="Symbol" w:hint="default"/>
      </w:rPr>
    </w:lvl>
    <w:lvl w:ilvl="8" w:tplc="E9E81A18"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3A657A54"/>
    <w:multiLevelType w:val="hybridMultilevel"/>
    <w:tmpl w:val="624C5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6F670D"/>
    <w:multiLevelType w:val="hybridMultilevel"/>
    <w:tmpl w:val="979E1D14"/>
    <w:lvl w:ilvl="0" w:tplc="CEBA3FB6">
      <w:start w:val="1"/>
      <w:numFmt w:val="bullet"/>
      <w:lvlText w:val=""/>
      <w:lvlPicBulletId w:val="3"/>
      <w:lvlJc w:val="left"/>
      <w:pPr>
        <w:tabs>
          <w:tab w:val="num" w:pos="720"/>
        </w:tabs>
        <w:ind w:left="720" w:hanging="360"/>
      </w:pPr>
      <w:rPr>
        <w:rFonts w:ascii="Symbol" w:hAnsi="Symbol" w:hint="default"/>
      </w:rPr>
    </w:lvl>
    <w:lvl w:ilvl="1" w:tplc="F294BBAE" w:tentative="1">
      <w:start w:val="1"/>
      <w:numFmt w:val="bullet"/>
      <w:lvlText w:val=""/>
      <w:lvlJc w:val="left"/>
      <w:pPr>
        <w:tabs>
          <w:tab w:val="num" w:pos="1440"/>
        </w:tabs>
        <w:ind w:left="1440" w:hanging="360"/>
      </w:pPr>
      <w:rPr>
        <w:rFonts w:ascii="Symbol" w:hAnsi="Symbol" w:hint="default"/>
      </w:rPr>
    </w:lvl>
    <w:lvl w:ilvl="2" w:tplc="BC326E08" w:tentative="1">
      <w:start w:val="1"/>
      <w:numFmt w:val="bullet"/>
      <w:lvlText w:val=""/>
      <w:lvlJc w:val="left"/>
      <w:pPr>
        <w:tabs>
          <w:tab w:val="num" w:pos="2160"/>
        </w:tabs>
        <w:ind w:left="2160" w:hanging="360"/>
      </w:pPr>
      <w:rPr>
        <w:rFonts w:ascii="Symbol" w:hAnsi="Symbol" w:hint="default"/>
      </w:rPr>
    </w:lvl>
    <w:lvl w:ilvl="3" w:tplc="B4AA8CD0" w:tentative="1">
      <w:start w:val="1"/>
      <w:numFmt w:val="bullet"/>
      <w:lvlText w:val=""/>
      <w:lvlJc w:val="left"/>
      <w:pPr>
        <w:tabs>
          <w:tab w:val="num" w:pos="2880"/>
        </w:tabs>
        <w:ind w:left="2880" w:hanging="360"/>
      </w:pPr>
      <w:rPr>
        <w:rFonts w:ascii="Symbol" w:hAnsi="Symbol" w:hint="default"/>
      </w:rPr>
    </w:lvl>
    <w:lvl w:ilvl="4" w:tplc="A3A21A54" w:tentative="1">
      <w:start w:val="1"/>
      <w:numFmt w:val="bullet"/>
      <w:lvlText w:val=""/>
      <w:lvlJc w:val="left"/>
      <w:pPr>
        <w:tabs>
          <w:tab w:val="num" w:pos="3600"/>
        </w:tabs>
        <w:ind w:left="3600" w:hanging="360"/>
      </w:pPr>
      <w:rPr>
        <w:rFonts w:ascii="Symbol" w:hAnsi="Symbol" w:hint="default"/>
      </w:rPr>
    </w:lvl>
    <w:lvl w:ilvl="5" w:tplc="6E1A4952" w:tentative="1">
      <w:start w:val="1"/>
      <w:numFmt w:val="bullet"/>
      <w:lvlText w:val=""/>
      <w:lvlJc w:val="left"/>
      <w:pPr>
        <w:tabs>
          <w:tab w:val="num" w:pos="4320"/>
        </w:tabs>
        <w:ind w:left="4320" w:hanging="360"/>
      </w:pPr>
      <w:rPr>
        <w:rFonts w:ascii="Symbol" w:hAnsi="Symbol" w:hint="default"/>
      </w:rPr>
    </w:lvl>
    <w:lvl w:ilvl="6" w:tplc="2BEAF7B4" w:tentative="1">
      <w:start w:val="1"/>
      <w:numFmt w:val="bullet"/>
      <w:lvlText w:val=""/>
      <w:lvlJc w:val="left"/>
      <w:pPr>
        <w:tabs>
          <w:tab w:val="num" w:pos="5040"/>
        </w:tabs>
        <w:ind w:left="5040" w:hanging="360"/>
      </w:pPr>
      <w:rPr>
        <w:rFonts w:ascii="Symbol" w:hAnsi="Symbol" w:hint="default"/>
      </w:rPr>
    </w:lvl>
    <w:lvl w:ilvl="7" w:tplc="53A07850" w:tentative="1">
      <w:start w:val="1"/>
      <w:numFmt w:val="bullet"/>
      <w:lvlText w:val=""/>
      <w:lvlJc w:val="left"/>
      <w:pPr>
        <w:tabs>
          <w:tab w:val="num" w:pos="5760"/>
        </w:tabs>
        <w:ind w:left="5760" w:hanging="360"/>
      </w:pPr>
      <w:rPr>
        <w:rFonts w:ascii="Symbol" w:hAnsi="Symbol" w:hint="default"/>
      </w:rPr>
    </w:lvl>
    <w:lvl w:ilvl="8" w:tplc="368E3710"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3E6B6265"/>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33A4C97"/>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3C10D8B"/>
    <w:multiLevelType w:val="hybridMultilevel"/>
    <w:tmpl w:val="89C4C31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831224"/>
    <w:multiLevelType w:val="hybridMultilevel"/>
    <w:tmpl w:val="3C480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3D069E"/>
    <w:multiLevelType w:val="hybridMultilevel"/>
    <w:tmpl w:val="F5A66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8F122F"/>
    <w:multiLevelType w:val="hybridMultilevel"/>
    <w:tmpl w:val="7EC25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C4176C"/>
    <w:multiLevelType w:val="hybridMultilevel"/>
    <w:tmpl w:val="9EE6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E03BE"/>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A266A7E"/>
    <w:multiLevelType w:val="hybridMultilevel"/>
    <w:tmpl w:val="BEBCE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BF110F2"/>
    <w:multiLevelType w:val="hybridMultilevel"/>
    <w:tmpl w:val="92263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A275F4"/>
    <w:multiLevelType w:val="multilevel"/>
    <w:tmpl w:val="7FC6543A"/>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40E6980"/>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5F0166B"/>
    <w:multiLevelType w:val="hybridMultilevel"/>
    <w:tmpl w:val="65ECA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055106"/>
    <w:multiLevelType w:val="hybridMultilevel"/>
    <w:tmpl w:val="BA26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56571A"/>
    <w:multiLevelType w:val="hybridMultilevel"/>
    <w:tmpl w:val="74428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20764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5EE30118"/>
    <w:multiLevelType w:val="hybridMultilevel"/>
    <w:tmpl w:val="249E0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77451B"/>
    <w:multiLevelType w:val="hybridMultilevel"/>
    <w:tmpl w:val="2F485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4B3BB1"/>
    <w:multiLevelType w:val="hybridMultilevel"/>
    <w:tmpl w:val="5770D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D82285"/>
    <w:multiLevelType w:val="hybridMultilevel"/>
    <w:tmpl w:val="E21E3198"/>
    <w:lvl w:ilvl="0" w:tplc="DFE60C1C">
      <w:start w:val="1"/>
      <w:numFmt w:val="bullet"/>
      <w:lvlText w:val=""/>
      <w:lvlPicBulletId w:val="1"/>
      <w:lvlJc w:val="left"/>
      <w:pPr>
        <w:tabs>
          <w:tab w:val="num" w:pos="720"/>
        </w:tabs>
        <w:ind w:left="720" w:hanging="360"/>
      </w:pPr>
      <w:rPr>
        <w:rFonts w:ascii="Symbol" w:hAnsi="Symbol" w:hint="default"/>
      </w:rPr>
    </w:lvl>
    <w:lvl w:ilvl="1" w:tplc="DF9E3C94" w:tentative="1">
      <w:start w:val="1"/>
      <w:numFmt w:val="bullet"/>
      <w:lvlText w:val=""/>
      <w:lvlJc w:val="left"/>
      <w:pPr>
        <w:tabs>
          <w:tab w:val="num" w:pos="1440"/>
        </w:tabs>
        <w:ind w:left="1440" w:hanging="360"/>
      </w:pPr>
      <w:rPr>
        <w:rFonts w:ascii="Symbol" w:hAnsi="Symbol" w:hint="default"/>
      </w:rPr>
    </w:lvl>
    <w:lvl w:ilvl="2" w:tplc="8B604AE0" w:tentative="1">
      <w:start w:val="1"/>
      <w:numFmt w:val="bullet"/>
      <w:lvlText w:val=""/>
      <w:lvlJc w:val="left"/>
      <w:pPr>
        <w:tabs>
          <w:tab w:val="num" w:pos="2160"/>
        </w:tabs>
        <w:ind w:left="2160" w:hanging="360"/>
      </w:pPr>
      <w:rPr>
        <w:rFonts w:ascii="Symbol" w:hAnsi="Symbol" w:hint="default"/>
      </w:rPr>
    </w:lvl>
    <w:lvl w:ilvl="3" w:tplc="ED56C066" w:tentative="1">
      <w:start w:val="1"/>
      <w:numFmt w:val="bullet"/>
      <w:lvlText w:val=""/>
      <w:lvlJc w:val="left"/>
      <w:pPr>
        <w:tabs>
          <w:tab w:val="num" w:pos="2880"/>
        </w:tabs>
        <w:ind w:left="2880" w:hanging="360"/>
      </w:pPr>
      <w:rPr>
        <w:rFonts w:ascii="Symbol" w:hAnsi="Symbol" w:hint="default"/>
      </w:rPr>
    </w:lvl>
    <w:lvl w:ilvl="4" w:tplc="990E3FAE" w:tentative="1">
      <w:start w:val="1"/>
      <w:numFmt w:val="bullet"/>
      <w:lvlText w:val=""/>
      <w:lvlJc w:val="left"/>
      <w:pPr>
        <w:tabs>
          <w:tab w:val="num" w:pos="3600"/>
        </w:tabs>
        <w:ind w:left="3600" w:hanging="360"/>
      </w:pPr>
      <w:rPr>
        <w:rFonts w:ascii="Symbol" w:hAnsi="Symbol" w:hint="default"/>
      </w:rPr>
    </w:lvl>
    <w:lvl w:ilvl="5" w:tplc="7B108AFA" w:tentative="1">
      <w:start w:val="1"/>
      <w:numFmt w:val="bullet"/>
      <w:lvlText w:val=""/>
      <w:lvlJc w:val="left"/>
      <w:pPr>
        <w:tabs>
          <w:tab w:val="num" w:pos="4320"/>
        </w:tabs>
        <w:ind w:left="4320" w:hanging="360"/>
      </w:pPr>
      <w:rPr>
        <w:rFonts w:ascii="Symbol" w:hAnsi="Symbol" w:hint="default"/>
      </w:rPr>
    </w:lvl>
    <w:lvl w:ilvl="6" w:tplc="39782DFE" w:tentative="1">
      <w:start w:val="1"/>
      <w:numFmt w:val="bullet"/>
      <w:lvlText w:val=""/>
      <w:lvlJc w:val="left"/>
      <w:pPr>
        <w:tabs>
          <w:tab w:val="num" w:pos="5040"/>
        </w:tabs>
        <w:ind w:left="5040" w:hanging="360"/>
      </w:pPr>
      <w:rPr>
        <w:rFonts w:ascii="Symbol" w:hAnsi="Symbol" w:hint="default"/>
      </w:rPr>
    </w:lvl>
    <w:lvl w:ilvl="7" w:tplc="E340A65E" w:tentative="1">
      <w:start w:val="1"/>
      <w:numFmt w:val="bullet"/>
      <w:lvlText w:val=""/>
      <w:lvlJc w:val="left"/>
      <w:pPr>
        <w:tabs>
          <w:tab w:val="num" w:pos="5760"/>
        </w:tabs>
        <w:ind w:left="5760" w:hanging="360"/>
      </w:pPr>
      <w:rPr>
        <w:rFonts w:ascii="Symbol" w:hAnsi="Symbol" w:hint="default"/>
      </w:rPr>
    </w:lvl>
    <w:lvl w:ilvl="8" w:tplc="D0C245DA" w:tentative="1">
      <w:start w:val="1"/>
      <w:numFmt w:val="bullet"/>
      <w:lvlText w:val=""/>
      <w:lvlJc w:val="left"/>
      <w:pPr>
        <w:tabs>
          <w:tab w:val="num" w:pos="6480"/>
        </w:tabs>
        <w:ind w:left="6480" w:hanging="360"/>
      </w:pPr>
      <w:rPr>
        <w:rFonts w:ascii="Symbol" w:hAnsi="Symbol" w:hint="default"/>
      </w:rPr>
    </w:lvl>
  </w:abstractNum>
  <w:abstractNum w:abstractNumId="39" w15:restartNumberingAfterBreak="0">
    <w:nsid w:val="6BDC2BD7"/>
    <w:multiLevelType w:val="hybridMultilevel"/>
    <w:tmpl w:val="024A4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861C49"/>
    <w:multiLevelType w:val="hybridMultilevel"/>
    <w:tmpl w:val="95BE2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D15581"/>
    <w:multiLevelType w:val="hybridMultilevel"/>
    <w:tmpl w:val="127E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72151A"/>
    <w:multiLevelType w:val="hybridMultilevel"/>
    <w:tmpl w:val="654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3876FE"/>
    <w:multiLevelType w:val="hybridMultilevel"/>
    <w:tmpl w:val="5DE22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85117DA"/>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B7E6089"/>
    <w:multiLevelType w:val="hybridMultilevel"/>
    <w:tmpl w:val="C8DE7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D533BF"/>
    <w:multiLevelType w:val="hybridMultilevel"/>
    <w:tmpl w:val="CE7CE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0F5B2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9"/>
  </w:num>
  <w:num w:numId="2">
    <w:abstractNumId w:val="7"/>
  </w:num>
  <w:num w:numId="3">
    <w:abstractNumId w:val="1"/>
  </w:num>
  <w:num w:numId="4">
    <w:abstractNumId w:val="42"/>
  </w:num>
  <w:num w:numId="5">
    <w:abstractNumId w:val="25"/>
  </w:num>
  <w:num w:numId="6">
    <w:abstractNumId w:val="45"/>
  </w:num>
  <w:num w:numId="7">
    <w:abstractNumId w:val="36"/>
  </w:num>
  <w:num w:numId="8">
    <w:abstractNumId w:val="24"/>
  </w:num>
  <w:num w:numId="9">
    <w:abstractNumId w:val="6"/>
  </w:num>
  <w:num w:numId="10">
    <w:abstractNumId w:val="33"/>
  </w:num>
  <w:num w:numId="11">
    <w:abstractNumId w:val="28"/>
  </w:num>
  <w:num w:numId="12">
    <w:abstractNumId w:val="40"/>
  </w:num>
  <w:num w:numId="13">
    <w:abstractNumId w:val="12"/>
  </w:num>
  <w:num w:numId="14">
    <w:abstractNumId w:val="41"/>
  </w:num>
  <w:num w:numId="15">
    <w:abstractNumId w:val="46"/>
  </w:num>
  <w:num w:numId="16">
    <w:abstractNumId w:val="3"/>
  </w:num>
  <w:num w:numId="17">
    <w:abstractNumId w:val="31"/>
  </w:num>
  <w:num w:numId="18">
    <w:abstractNumId w:val="32"/>
  </w:num>
  <w:num w:numId="19">
    <w:abstractNumId w:val="23"/>
  </w:num>
  <w:num w:numId="20">
    <w:abstractNumId w:val="39"/>
  </w:num>
  <w:num w:numId="21">
    <w:abstractNumId w:val="9"/>
  </w:num>
  <w:num w:numId="22">
    <w:abstractNumId w:val="0"/>
  </w:num>
  <w:num w:numId="23">
    <w:abstractNumId w:val="35"/>
  </w:num>
  <w:num w:numId="24">
    <w:abstractNumId w:val="14"/>
  </w:num>
  <w:num w:numId="25">
    <w:abstractNumId w:val="22"/>
  </w:num>
  <w:num w:numId="26">
    <w:abstractNumId w:val="19"/>
  </w:num>
  <w:num w:numId="27">
    <w:abstractNumId w:val="8"/>
  </w:num>
  <w:num w:numId="28">
    <w:abstractNumId w:val="47"/>
  </w:num>
  <w:num w:numId="29">
    <w:abstractNumId w:val="26"/>
  </w:num>
  <w:num w:numId="30">
    <w:abstractNumId w:val="20"/>
  </w:num>
  <w:num w:numId="31">
    <w:abstractNumId w:val="44"/>
  </w:num>
  <w:num w:numId="32">
    <w:abstractNumId w:val="34"/>
  </w:num>
  <w:num w:numId="33">
    <w:abstractNumId w:val="13"/>
  </w:num>
  <w:num w:numId="34">
    <w:abstractNumId w:val="30"/>
  </w:num>
  <w:num w:numId="35">
    <w:abstractNumId w:val="16"/>
  </w:num>
  <w:num w:numId="36">
    <w:abstractNumId w:val="38"/>
  </w:num>
  <w:num w:numId="37">
    <w:abstractNumId w:val="11"/>
  </w:num>
  <w:num w:numId="38">
    <w:abstractNumId w:val="18"/>
  </w:num>
  <w:num w:numId="39">
    <w:abstractNumId w:val="15"/>
  </w:num>
  <w:num w:numId="40">
    <w:abstractNumId w:val="37"/>
  </w:num>
  <w:num w:numId="41">
    <w:abstractNumId w:val="10"/>
  </w:num>
  <w:num w:numId="42">
    <w:abstractNumId w:val="2"/>
  </w:num>
  <w:num w:numId="43">
    <w:abstractNumId w:val="27"/>
  </w:num>
  <w:num w:numId="44">
    <w:abstractNumId w:val="17"/>
  </w:num>
  <w:num w:numId="45">
    <w:abstractNumId w:val="4"/>
  </w:num>
  <w:num w:numId="46">
    <w:abstractNumId w:val="5"/>
  </w:num>
  <w:num w:numId="47">
    <w:abstractNumId w:val="21"/>
  </w:num>
  <w:num w:numId="48">
    <w:abstractNumId w:val="4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llon Lakshman">
    <w15:presenceInfo w15:providerId="Windows Live" w15:userId="0b0ff8b106e365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276"/>
    <w:rsid w:val="00025347"/>
    <w:rsid w:val="000B2B33"/>
    <w:rsid w:val="000C61B1"/>
    <w:rsid w:val="000D18BD"/>
    <w:rsid w:val="001207E1"/>
    <w:rsid w:val="0013128E"/>
    <w:rsid w:val="001407D7"/>
    <w:rsid w:val="0016226D"/>
    <w:rsid w:val="00167591"/>
    <w:rsid w:val="00181E53"/>
    <w:rsid w:val="00183666"/>
    <w:rsid w:val="00193D2B"/>
    <w:rsid w:val="001D41D7"/>
    <w:rsid w:val="001F6049"/>
    <w:rsid w:val="00227685"/>
    <w:rsid w:val="00240152"/>
    <w:rsid w:val="00253CFC"/>
    <w:rsid w:val="002A63B7"/>
    <w:rsid w:val="00306561"/>
    <w:rsid w:val="00306DFA"/>
    <w:rsid w:val="003829C9"/>
    <w:rsid w:val="003C3836"/>
    <w:rsid w:val="003D75A8"/>
    <w:rsid w:val="00401611"/>
    <w:rsid w:val="00404321"/>
    <w:rsid w:val="004231B3"/>
    <w:rsid w:val="004232E2"/>
    <w:rsid w:val="00424D2E"/>
    <w:rsid w:val="00490F57"/>
    <w:rsid w:val="004D7126"/>
    <w:rsid w:val="004E1607"/>
    <w:rsid w:val="00511951"/>
    <w:rsid w:val="0054117B"/>
    <w:rsid w:val="0056651D"/>
    <w:rsid w:val="0057189B"/>
    <w:rsid w:val="005A68DD"/>
    <w:rsid w:val="005E096D"/>
    <w:rsid w:val="00641C7F"/>
    <w:rsid w:val="00646484"/>
    <w:rsid w:val="00651276"/>
    <w:rsid w:val="00653E3B"/>
    <w:rsid w:val="0065572F"/>
    <w:rsid w:val="006B414E"/>
    <w:rsid w:val="006C037E"/>
    <w:rsid w:val="007109F2"/>
    <w:rsid w:val="007A3FD0"/>
    <w:rsid w:val="007A6344"/>
    <w:rsid w:val="007B46A8"/>
    <w:rsid w:val="007C10B9"/>
    <w:rsid w:val="007C32C6"/>
    <w:rsid w:val="007D2391"/>
    <w:rsid w:val="007F015A"/>
    <w:rsid w:val="007F136C"/>
    <w:rsid w:val="008045D2"/>
    <w:rsid w:val="00805FC1"/>
    <w:rsid w:val="00810EE4"/>
    <w:rsid w:val="008820E7"/>
    <w:rsid w:val="008E29E5"/>
    <w:rsid w:val="00901645"/>
    <w:rsid w:val="00904104"/>
    <w:rsid w:val="00912CB5"/>
    <w:rsid w:val="0094263D"/>
    <w:rsid w:val="00955039"/>
    <w:rsid w:val="00993D3E"/>
    <w:rsid w:val="009C06EC"/>
    <w:rsid w:val="00A02D59"/>
    <w:rsid w:val="00A553D5"/>
    <w:rsid w:val="00B12101"/>
    <w:rsid w:val="00B71277"/>
    <w:rsid w:val="00B81577"/>
    <w:rsid w:val="00B85567"/>
    <w:rsid w:val="00BB5FAF"/>
    <w:rsid w:val="00C03E3F"/>
    <w:rsid w:val="00C879FF"/>
    <w:rsid w:val="00CE7AC7"/>
    <w:rsid w:val="00D06073"/>
    <w:rsid w:val="00D30BBB"/>
    <w:rsid w:val="00D7161C"/>
    <w:rsid w:val="00D803C6"/>
    <w:rsid w:val="00D95E1D"/>
    <w:rsid w:val="00DD148C"/>
    <w:rsid w:val="00E2638F"/>
    <w:rsid w:val="00E70D43"/>
    <w:rsid w:val="00E73269"/>
    <w:rsid w:val="00EB2326"/>
    <w:rsid w:val="00EE087F"/>
    <w:rsid w:val="00EF292A"/>
    <w:rsid w:val="00F0011F"/>
    <w:rsid w:val="00F2692C"/>
    <w:rsid w:val="00F5401E"/>
    <w:rsid w:val="00FB5E4E"/>
    <w:rsid w:val="00FB77A3"/>
    <w:rsid w:val="00FC0CC1"/>
    <w:rsid w:val="00FF6A3F"/>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54DB7"/>
  <w15:chartTrackingRefBased/>
  <w15:docId w15:val="{DFD533BB-3D1F-4E84-8984-58F8F1406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1276"/>
    <w:pPr>
      <w:spacing w:line="360" w:lineRule="auto"/>
    </w:pPr>
    <w:rPr>
      <w:rFonts w:ascii="Times New Roman" w:hAnsi="Times New Roman" w:cs="Times New Roman"/>
      <w:sz w:val="24"/>
      <w:szCs w:val="24"/>
      <w:lang w:val="en-GB"/>
    </w:rPr>
  </w:style>
  <w:style w:type="paragraph" w:styleId="Heading1">
    <w:name w:val="heading 1"/>
    <w:basedOn w:val="ListParagraph"/>
    <w:next w:val="Normal"/>
    <w:link w:val="Heading1Char"/>
    <w:uiPriority w:val="9"/>
    <w:qFormat/>
    <w:rsid w:val="00651276"/>
    <w:pPr>
      <w:numPr>
        <w:numId w:val="1"/>
      </w:numPr>
      <w:spacing w:after="0"/>
      <w:ind w:left="360"/>
      <w:outlineLvl w:val="0"/>
    </w:pPr>
    <w:rPr>
      <w:rFonts w:eastAsia="Times New Roman"/>
      <w:b/>
      <w:color w:val="0E101A"/>
      <w:sz w:val="32"/>
      <w:lang w:bidi="si-LK"/>
    </w:rPr>
  </w:style>
  <w:style w:type="paragraph" w:styleId="Heading2">
    <w:name w:val="heading 2"/>
    <w:basedOn w:val="ListParagraph"/>
    <w:next w:val="Normal"/>
    <w:link w:val="Heading2Char"/>
    <w:uiPriority w:val="9"/>
    <w:unhideWhenUsed/>
    <w:qFormat/>
    <w:rsid w:val="00651276"/>
    <w:pPr>
      <w:numPr>
        <w:ilvl w:val="1"/>
        <w:numId w:val="1"/>
      </w:numPr>
      <w:spacing w:after="0"/>
      <w:outlineLvl w:val="1"/>
    </w:pPr>
    <w:rPr>
      <w:rFonts w:eastAsia="Times New Roman"/>
      <w:b/>
      <w:color w:val="0E101A"/>
      <w:sz w:val="28"/>
      <w:lang w:bidi="si-LK"/>
    </w:rPr>
  </w:style>
  <w:style w:type="paragraph" w:styleId="Heading3">
    <w:name w:val="heading 3"/>
    <w:basedOn w:val="ListParagraph"/>
    <w:next w:val="Normal"/>
    <w:link w:val="Heading3Char"/>
    <w:uiPriority w:val="9"/>
    <w:unhideWhenUsed/>
    <w:qFormat/>
    <w:rsid w:val="00651276"/>
    <w:pPr>
      <w:numPr>
        <w:ilvl w:val="2"/>
        <w:numId w:val="1"/>
      </w:numPr>
      <w:spacing w:after="0"/>
      <w:outlineLvl w:val="2"/>
    </w:pPr>
    <w:rPr>
      <w:rFonts w:eastAsia="Times New Roman"/>
      <w:b/>
      <w:color w:val="0E101A"/>
      <w:lang w:bidi="si-LK"/>
    </w:rPr>
  </w:style>
  <w:style w:type="paragraph" w:styleId="Heading4">
    <w:name w:val="heading 4"/>
    <w:basedOn w:val="ListParagraph"/>
    <w:next w:val="Normal"/>
    <w:link w:val="Heading4Char"/>
    <w:uiPriority w:val="9"/>
    <w:unhideWhenUsed/>
    <w:qFormat/>
    <w:rsid w:val="00651276"/>
    <w:pPr>
      <w:numPr>
        <w:ilvl w:val="3"/>
        <w:numId w:val="1"/>
      </w:numPr>
      <w:spacing w:after="0"/>
      <w:outlineLvl w:val="3"/>
    </w:pPr>
    <w:rPr>
      <w:rFonts w:eastAsia="Times New Roman"/>
      <w:b/>
      <w:color w:val="0E101A"/>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276"/>
    <w:pPr>
      <w:ind w:left="720"/>
      <w:contextualSpacing/>
    </w:pPr>
  </w:style>
  <w:style w:type="character" w:customStyle="1" w:styleId="Heading1Char">
    <w:name w:val="Heading 1 Char"/>
    <w:basedOn w:val="DefaultParagraphFont"/>
    <w:link w:val="Heading1"/>
    <w:uiPriority w:val="9"/>
    <w:rsid w:val="00651276"/>
    <w:rPr>
      <w:rFonts w:ascii="Times New Roman" w:eastAsia="Times New Roman" w:hAnsi="Times New Roman" w:cs="Times New Roman"/>
      <w:b/>
      <w:color w:val="0E101A"/>
      <w:sz w:val="32"/>
      <w:szCs w:val="24"/>
      <w:lang w:bidi="si-LK"/>
    </w:rPr>
  </w:style>
  <w:style w:type="character" w:customStyle="1" w:styleId="Heading2Char">
    <w:name w:val="Heading 2 Char"/>
    <w:basedOn w:val="DefaultParagraphFont"/>
    <w:link w:val="Heading2"/>
    <w:uiPriority w:val="9"/>
    <w:rsid w:val="00651276"/>
    <w:rPr>
      <w:rFonts w:ascii="Times New Roman" w:eastAsia="Times New Roman" w:hAnsi="Times New Roman" w:cs="Times New Roman"/>
      <w:b/>
      <w:color w:val="0E101A"/>
      <w:sz w:val="28"/>
      <w:szCs w:val="24"/>
      <w:lang w:bidi="si-LK"/>
    </w:rPr>
  </w:style>
  <w:style w:type="character" w:customStyle="1" w:styleId="Heading3Char">
    <w:name w:val="Heading 3 Char"/>
    <w:basedOn w:val="DefaultParagraphFont"/>
    <w:link w:val="Heading3"/>
    <w:uiPriority w:val="9"/>
    <w:rsid w:val="00651276"/>
    <w:rPr>
      <w:rFonts w:ascii="Times New Roman" w:eastAsia="Times New Roman" w:hAnsi="Times New Roman" w:cs="Times New Roman"/>
      <w:b/>
      <w:color w:val="0E101A"/>
      <w:sz w:val="24"/>
      <w:szCs w:val="24"/>
      <w:lang w:bidi="si-LK"/>
    </w:rPr>
  </w:style>
  <w:style w:type="character" w:customStyle="1" w:styleId="Heading4Char">
    <w:name w:val="Heading 4 Char"/>
    <w:basedOn w:val="DefaultParagraphFont"/>
    <w:link w:val="Heading4"/>
    <w:uiPriority w:val="9"/>
    <w:rsid w:val="00651276"/>
    <w:rPr>
      <w:rFonts w:ascii="Times New Roman" w:eastAsia="Times New Roman" w:hAnsi="Times New Roman" w:cs="Times New Roman"/>
      <w:b/>
      <w:color w:val="0E101A"/>
      <w:sz w:val="24"/>
      <w:szCs w:val="24"/>
      <w:lang w:bidi="si-LK"/>
    </w:rPr>
  </w:style>
  <w:style w:type="character" w:styleId="CommentReference">
    <w:name w:val="annotation reference"/>
    <w:basedOn w:val="DefaultParagraphFont"/>
    <w:uiPriority w:val="99"/>
    <w:semiHidden/>
    <w:unhideWhenUsed/>
    <w:rsid w:val="00651276"/>
    <w:rPr>
      <w:sz w:val="16"/>
      <w:szCs w:val="16"/>
    </w:rPr>
  </w:style>
  <w:style w:type="paragraph" w:styleId="CommentText">
    <w:name w:val="annotation text"/>
    <w:basedOn w:val="Normal"/>
    <w:link w:val="CommentTextChar"/>
    <w:uiPriority w:val="99"/>
    <w:unhideWhenUsed/>
    <w:rsid w:val="00651276"/>
    <w:pPr>
      <w:spacing w:line="240" w:lineRule="auto"/>
    </w:pPr>
    <w:rPr>
      <w:rFonts w:cstheme="minorBidi"/>
      <w:sz w:val="20"/>
      <w:szCs w:val="20"/>
    </w:rPr>
  </w:style>
  <w:style w:type="character" w:customStyle="1" w:styleId="CommentTextChar">
    <w:name w:val="Comment Text Char"/>
    <w:basedOn w:val="DefaultParagraphFont"/>
    <w:link w:val="CommentText"/>
    <w:uiPriority w:val="99"/>
    <w:rsid w:val="00651276"/>
    <w:rPr>
      <w:rFonts w:ascii="Times New Roman" w:hAnsi="Times New Roman"/>
      <w:sz w:val="20"/>
      <w:szCs w:val="20"/>
    </w:rPr>
  </w:style>
  <w:style w:type="character" w:styleId="Hyperlink">
    <w:name w:val="Hyperlink"/>
    <w:basedOn w:val="DefaultParagraphFont"/>
    <w:uiPriority w:val="99"/>
    <w:unhideWhenUsed/>
    <w:rsid w:val="00651276"/>
    <w:rPr>
      <w:color w:val="0000FF"/>
      <w:u w:val="single"/>
    </w:rPr>
  </w:style>
  <w:style w:type="paragraph" w:styleId="BalloonText">
    <w:name w:val="Balloon Text"/>
    <w:basedOn w:val="Normal"/>
    <w:link w:val="BalloonTextChar"/>
    <w:uiPriority w:val="99"/>
    <w:semiHidden/>
    <w:unhideWhenUsed/>
    <w:rsid w:val="006512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276"/>
    <w:rPr>
      <w:rFonts w:ascii="Segoe UI" w:hAnsi="Segoe UI" w:cs="Segoe UI"/>
      <w:sz w:val="18"/>
      <w:szCs w:val="18"/>
    </w:rPr>
  </w:style>
  <w:style w:type="table" w:styleId="GridTable1Light">
    <w:name w:val="Grid Table 1 Light"/>
    <w:basedOn w:val="TableNormal"/>
    <w:uiPriority w:val="46"/>
    <w:rsid w:val="006512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51276"/>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651276"/>
    <w:rPr>
      <w:b/>
      <w:bCs/>
    </w:rPr>
  </w:style>
  <w:style w:type="character" w:styleId="Emphasis">
    <w:name w:val="Emphasis"/>
    <w:basedOn w:val="DefaultParagraphFont"/>
    <w:uiPriority w:val="20"/>
    <w:qFormat/>
    <w:rsid w:val="00651276"/>
    <w:rPr>
      <w:i/>
      <w:iCs/>
    </w:rPr>
  </w:style>
  <w:style w:type="paragraph" w:styleId="NormalWeb">
    <w:name w:val="Normal (Web)"/>
    <w:basedOn w:val="Normal"/>
    <w:uiPriority w:val="99"/>
    <w:unhideWhenUsed/>
    <w:rsid w:val="00651276"/>
    <w:pPr>
      <w:spacing w:before="100" w:beforeAutospacing="1" w:after="100" w:afterAutospacing="1" w:line="240" w:lineRule="auto"/>
    </w:pPr>
    <w:rPr>
      <w:rFonts w:eastAsia="Times New Roman"/>
      <w:color w:val="0E101A"/>
      <w:lang w:bidi="si-LK"/>
    </w:rPr>
  </w:style>
  <w:style w:type="table" w:styleId="TableGrid">
    <w:name w:val="Table Grid"/>
    <w:basedOn w:val="TableNormal"/>
    <w:uiPriority w:val="39"/>
    <w:rsid w:val="00651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51276"/>
    <w:pPr>
      <w:keepNext/>
      <w:keepLines/>
      <w:numPr>
        <w:numId w:val="0"/>
      </w:numPr>
      <w:spacing w:before="240" w:line="259" w:lineRule="auto"/>
      <w:contextualSpacing w:val="0"/>
      <w:outlineLvl w:val="9"/>
    </w:pPr>
    <w:rPr>
      <w:rFonts w:asciiTheme="majorHAnsi" w:eastAsiaTheme="majorEastAsia" w:hAnsiTheme="majorHAnsi" w:cstheme="majorBidi"/>
      <w:b w:val="0"/>
      <w:color w:val="2E74B5" w:themeColor="accent1" w:themeShade="BF"/>
      <w:szCs w:val="32"/>
      <w:lang w:bidi="ar-SA"/>
    </w:rPr>
  </w:style>
  <w:style w:type="paragraph" w:styleId="TOC1">
    <w:name w:val="toc 1"/>
    <w:basedOn w:val="Normal"/>
    <w:next w:val="Normal"/>
    <w:autoRedefine/>
    <w:uiPriority w:val="39"/>
    <w:unhideWhenUsed/>
    <w:rsid w:val="00651276"/>
    <w:pPr>
      <w:spacing w:after="100"/>
    </w:pPr>
  </w:style>
  <w:style w:type="paragraph" w:styleId="TOC2">
    <w:name w:val="toc 2"/>
    <w:basedOn w:val="Normal"/>
    <w:next w:val="Normal"/>
    <w:autoRedefine/>
    <w:uiPriority w:val="39"/>
    <w:unhideWhenUsed/>
    <w:rsid w:val="00651276"/>
    <w:pPr>
      <w:spacing w:after="100"/>
      <w:ind w:left="240"/>
    </w:pPr>
  </w:style>
  <w:style w:type="paragraph" w:styleId="TOC3">
    <w:name w:val="toc 3"/>
    <w:basedOn w:val="Normal"/>
    <w:next w:val="Normal"/>
    <w:autoRedefine/>
    <w:uiPriority w:val="39"/>
    <w:unhideWhenUsed/>
    <w:rsid w:val="00651276"/>
    <w:pPr>
      <w:spacing w:after="100"/>
      <w:ind w:left="480"/>
    </w:pPr>
  </w:style>
  <w:style w:type="paragraph" w:styleId="CommentSubject">
    <w:name w:val="annotation subject"/>
    <w:basedOn w:val="CommentText"/>
    <w:next w:val="CommentText"/>
    <w:link w:val="CommentSubjectChar"/>
    <w:uiPriority w:val="99"/>
    <w:semiHidden/>
    <w:unhideWhenUsed/>
    <w:rsid w:val="00653E3B"/>
    <w:rPr>
      <w:rFonts w:cs="Times New Roman"/>
      <w:b/>
      <w:bCs/>
    </w:rPr>
  </w:style>
  <w:style w:type="character" w:customStyle="1" w:styleId="CommentSubjectChar">
    <w:name w:val="Comment Subject Char"/>
    <w:basedOn w:val="CommentTextChar"/>
    <w:link w:val="CommentSubject"/>
    <w:uiPriority w:val="99"/>
    <w:semiHidden/>
    <w:rsid w:val="00653E3B"/>
    <w:rPr>
      <w:rFonts w:ascii="Times New Roman" w:hAnsi="Times New Roman" w:cs="Times New Roman"/>
      <w:b/>
      <w:bCs/>
      <w:sz w:val="20"/>
      <w:szCs w:val="20"/>
    </w:rPr>
  </w:style>
  <w:style w:type="paragraph" w:styleId="TOC4">
    <w:name w:val="toc 4"/>
    <w:basedOn w:val="Normal"/>
    <w:next w:val="Normal"/>
    <w:autoRedefine/>
    <w:uiPriority w:val="39"/>
    <w:unhideWhenUsed/>
    <w:rsid w:val="0065572F"/>
    <w:pPr>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65572F"/>
    <w:pPr>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65572F"/>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65572F"/>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65572F"/>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65572F"/>
    <w:pPr>
      <w:spacing w:after="100" w:line="259" w:lineRule="auto"/>
      <w:ind w:left="1760"/>
    </w:pPr>
    <w:rPr>
      <w:rFonts w:asciiTheme="minorHAnsi" w:eastAsiaTheme="minorEastAsia" w:hAnsiTheme="minorHAnsi" w:cstheme="minorBidi"/>
      <w:sz w:val="22"/>
      <w:szCs w:val="22"/>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95045">
      <w:bodyDiv w:val="1"/>
      <w:marLeft w:val="0"/>
      <w:marRight w:val="0"/>
      <w:marTop w:val="0"/>
      <w:marBottom w:val="0"/>
      <w:divBdr>
        <w:top w:val="none" w:sz="0" w:space="0" w:color="auto"/>
        <w:left w:val="none" w:sz="0" w:space="0" w:color="auto"/>
        <w:bottom w:val="none" w:sz="0" w:space="0" w:color="auto"/>
        <w:right w:val="none" w:sz="0" w:space="0" w:color="auto"/>
      </w:divBdr>
    </w:div>
    <w:div w:id="60176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sci-hub.tw/https:/www.sciencedirect.com/science/article/abs/pii/S0031320302000602" TargetMode="External"/><Relationship Id="rId2" Type="http://schemas.openxmlformats.org/officeDocument/2006/relationships/hyperlink" Target="file:///C:\Users\Dillon%20Lakshman\Downloads\Paper2004%20(1).pdf" TargetMode="External"/><Relationship Id="rId1" Type="http://schemas.openxmlformats.org/officeDocument/2006/relationships/hyperlink" Target="http://szeliski.org/Book/" TargetMode="External"/><Relationship Id="rId5" Type="http://schemas.openxmlformats.org/officeDocument/2006/relationships/hyperlink" Target="http://www.macrothink.org/journal/index.php/ajfa/article/view/8148/7372" TargetMode="External"/><Relationship Id="rId4" Type="http://schemas.openxmlformats.org/officeDocument/2006/relationships/hyperlink" Target="https://www.researchgate.net/publication/325022648_An_introduction_to_research_paradigms"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jpeg"/><Relationship Id="rId42" Type="http://schemas.openxmlformats.org/officeDocument/2006/relationships/image" Target="media/image38.png"/><Relationship Id="rId47" Type="http://schemas.openxmlformats.org/officeDocument/2006/relationships/image" Target="media/image43.png"/><Relationship Id="rId63" Type="http://schemas.openxmlformats.org/officeDocument/2006/relationships/image" Target="media/image59.png"/><Relationship Id="rId68"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4.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57.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png"/><Relationship Id="rId69" Type="http://schemas.openxmlformats.org/officeDocument/2006/relationships/image" Target="media/image65.png"/><Relationship Id="rId8" Type="http://schemas.openxmlformats.org/officeDocument/2006/relationships/image" Target="media/image7.png"/><Relationship Id="rId51" Type="http://schemas.openxmlformats.org/officeDocument/2006/relationships/image" Target="media/image47.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67" Type="http://schemas.openxmlformats.org/officeDocument/2006/relationships/image" Target="media/image63.png"/><Relationship Id="rId20" Type="http://schemas.openxmlformats.org/officeDocument/2006/relationships/image" Target="media/image16.gif"/><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image" Target="media/image58.png"/><Relationship Id="rId70"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image" Target="media/image5.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9.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8.png"/><Relationship Id="rId13" Type="http://schemas.microsoft.com/office/2011/relationships/commentsExtended" Target="commentsExtended.xml"/><Relationship Id="rId18" Type="http://schemas.openxmlformats.org/officeDocument/2006/relationships/image" Target="media/image14.png"/><Relationship Id="rId39" Type="http://schemas.openxmlformats.org/officeDocument/2006/relationships/image" Target="media/image35.png"/><Relationship Id="rId34" Type="http://schemas.openxmlformats.org/officeDocument/2006/relationships/image" Target="media/image30.png"/><Relationship Id="rId50" Type="http://schemas.openxmlformats.org/officeDocument/2006/relationships/image" Target="media/image46.png"/><Relationship Id="rId55" Type="http://schemas.openxmlformats.org/officeDocument/2006/relationships/image" Target="media/image51.png"/><Relationship Id="rId7" Type="http://schemas.openxmlformats.org/officeDocument/2006/relationships/image" Target="media/image6.png"/><Relationship Id="rId71"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84BFA-75BF-4B8E-B05E-7805334B7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95</Pages>
  <Words>21818</Words>
  <Characters>124363</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3</cp:revision>
  <cp:lastPrinted>2020-04-02T08:31:00Z</cp:lastPrinted>
  <dcterms:created xsi:type="dcterms:W3CDTF">2020-04-30T10:53:00Z</dcterms:created>
  <dcterms:modified xsi:type="dcterms:W3CDTF">2020-05-01T21:52:00Z</dcterms:modified>
</cp:coreProperties>
</file>